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25239" w14:textId="77777777" w:rsidR="00E43AA9" w:rsidRDefault="00E43AA9">
      <w:pPr>
        <w:spacing w:after="160" w:line="259" w:lineRule="auto"/>
      </w:pPr>
    </w:p>
    <w:p w14:paraId="52993B5C" w14:textId="77777777" w:rsidR="00E43AA9" w:rsidRDefault="00E43AA9">
      <w:pPr>
        <w:spacing w:after="160" w:line="259" w:lineRule="auto"/>
      </w:pPr>
      <w:r w:rsidRPr="00755AB9">
        <w:rPr>
          <w:noProof/>
          <w:lang w:eastAsia="de-AT"/>
        </w:rPr>
        <mc:AlternateContent>
          <mc:Choice Requires="wps">
            <w:drawing>
              <wp:anchor distT="0" distB="0" distL="114300" distR="114300" simplePos="0" relativeHeight="251658240" behindDoc="0" locked="0" layoutInCell="1" allowOverlap="1" wp14:anchorId="6423FC2A" wp14:editId="733ADD42">
                <wp:simplePos x="0" y="0"/>
                <wp:positionH relativeFrom="page">
                  <wp:align>left</wp:align>
                </wp:positionH>
                <wp:positionV relativeFrom="page">
                  <wp:posOffset>1771650</wp:posOffset>
                </wp:positionV>
                <wp:extent cx="6635750" cy="3186393"/>
                <wp:effectExtent l="0" t="0" r="12700" b="1460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35750" cy="3186393"/>
                        </a:xfrm>
                        <a:prstGeom prst="rect">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heme="minorHAnsi" w:hAnsiTheme="minorHAnsi"/>
                                <w:b/>
                                <w:caps/>
                                <w:color w:val="404040" w:themeColor="text1" w:themeTint="BF"/>
                                <w:szCs w:val="72"/>
                                <w:lang w:val="de-AT"/>
                              </w:rPr>
                              <w:alias w:val="Title"/>
                              <w:id w:val="1471327558"/>
                              <w:dataBinding w:prefixMappings="xmlns:ns0='http://schemas.openxmlformats.org/package/2006/metadata/core-properties' xmlns:ns1='http://purl.org/dc/elements/1.1/'" w:xpath="/ns0:coreProperties[1]/ns1:title[1]" w:storeItemID="{6C3C8BC8-F283-45AE-878A-BAB7291924A1}"/>
                              <w:text/>
                            </w:sdtPr>
                            <w:sdtContent>
                              <w:p w14:paraId="3A757228" w14:textId="6CD38C15" w:rsidR="00AA1CC4" w:rsidRPr="008576ED" w:rsidRDefault="00AA1CC4" w:rsidP="00E43AA9">
                                <w:pPr>
                                  <w:pStyle w:val="Titel"/>
                                  <w:pBdr>
                                    <w:bottom w:val="none" w:sz="0" w:space="0" w:color="auto"/>
                                  </w:pBdr>
                                  <w:jc w:val="center"/>
                                  <w:rPr>
                                    <w:rFonts w:asciiTheme="minorHAnsi" w:hAnsiTheme="minorHAnsi"/>
                                    <w:b/>
                                    <w:caps/>
                                    <w:color w:val="404040" w:themeColor="text1" w:themeTint="BF"/>
                                    <w:sz w:val="72"/>
                                    <w:szCs w:val="72"/>
                                    <w:lang w:val="de-AT"/>
                                  </w:rPr>
                                </w:pPr>
                                <w:r>
                                  <w:rPr>
                                    <w:rFonts w:asciiTheme="minorHAnsi" w:hAnsiTheme="minorHAnsi"/>
                                    <w:b/>
                                    <w:caps/>
                                    <w:color w:val="404040" w:themeColor="text1" w:themeTint="BF"/>
                                    <w:szCs w:val="72"/>
                                    <w:lang w:val="de-AT"/>
                                  </w:rPr>
                                  <w:t>Zukunftstrends im Güterverkehr</w:t>
                                </w:r>
                              </w:p>
                            </w:sdtContent>
                          </w:sdt>
                          <w:sdt>
                            <w:sdtPr>
                              <w:rPr>
                                <w:color w:val="404040" w:themeColor="text1" w:themeTint="BF"/>
                                <w:sz w:val="28"/>
                                <w:szCs w:val="21"/>
                              </w:rPr>
                              <w:alias w:val="Abstract"/>
                              <w:id w:val="-981077237"/>
                              <w:dataBinding w:prefixMappings="xmlns:ns0='http://schemas.microsoft.com/office/2006/coverPageProps'" w:xpath="/ns0:CoverPageProperties[1]/ns0:Abstract[1]" w:storeItemID="{55AF091B-3C7A-41E3-B477-F2FDAA23CFDA}"/>
                              <w:text/>
                            </w:sdtPr>
                            <w:sdtContent>
                              <w:p w14:paraId="46A92A78" w14:textId="78408C9B" w:rsidR="00AA1CC4" w:rsidRPr="008576ED" w:rsidRDefault="00AA1CC4" w:rsidP="00E43AA9">
                                <w:pPr>
                                  <w:tabs>
                                    <w:tab w:val="left" w:pos="284"/>
                                  </w:tabs>
                                  <w:spacing w:before="240"/>
                                  <w:ind w:left="2268" w:hanging="567"/>
                                  <w:jc w:val="right"/>
                                  <w:rPr>
                                    <w:color w:val="404040" w:themeColor="text1" w:themeTint="BF"/>
                                    <w:sz w:val="32"/>
                                  </w:rPr>
                                </w:pPr>
                                <w:r>
                                  <w:rPr>
                                    <w:color w:val="404040" w:themeColor="text1" w:themeTint="BF"/>
                                    <w:sz w:val="28"/>
                                    <w:szCs w:val="21"/>
                                  </w:rPr>
                                  <w:t>Reader zum Foliensatz „Zukunftstrends im Güterverkehr“</w:t>
                                </w:r>
                              </w:p>
                            </w:sdtContent>
                          </w:sdt>
                          <w:p w14:paraId="62CF1170" w14:textId="77777777" w:rsidR="00AA1CC4" w:rsidRDefault="00AA1CC4" w:rsidP="00E43AA9"/>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423FC2A" id="Rectangle 47" o:spid="_x0000_s1026" style="position:absolute;margin-left:0;margin-top:139.5pt;width:522.5pt;height:250.9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" fillcolor="#92d050" strokecolor="#92d050" strokeweight="1pt">
                <v:path arrowok="t"/>
                <v:textbox inset="21.6pt,1in,21.6pt">
                  <w:txbxContent>
                    <w:sdt>
                      <w:sdtPr>
                        <w:rPr>
                          <w:rFonts w:asciiTheme="minorHAnsi" w:hAnsiTheme="minorHAnsi"/>
                          <w:b/>
                          <w:caps/>
                          <w:color w:val="404040" w:themeColor="text1" w:themeTint="BF"/>
                          <w:szCs w:val="72"/>
                          <w:lang w:val="de-AT"/>
                        </w:rPr>
                        <w:alias w:val="Title"/>
                        <w:id w:val="1471327558"/>
                        <w:dataBinding w:prefixMappings="xmlns:ns0='http://schemas.openxmlformats.org/package/2006/metadata/core-properties' xmlns:ns1='http://purl.org/dc/elements/1.1/'" w:xpath="/ns0:coreProperties[1]/ns1:title[1]" w:storeItemID="{6C3C8BC8-F283-45AE-878A-BAB7291924A1}"/>
                        <w:text/>
                      </w:sdtPr>
                      <w:sdtContent>
                        <w:p w14:paraId="3A757228" w14:textId="6CD38C15" w:rsidR="00AA1CC4" w:rsidRPr="008576ED" w:rsidRDefault="00AA1CC4" w:rsidP="00E43AA9">
                          <w:pPr>
                            <w:pStyle w:val="Titel"/>
                            <w:pBdr>
                              <w:bottom w:val="none" w:sz="0" w:space="0" w:color="auto"/>
                            </w:pBdr>
                            <w:jc w:val="center"/>
                            <w:rPr>
                              <w:rFonts w:asciiTheme="minorHAnsi" w:hAnsiTheme="minorHAnsi"/>
                              <w:b/>
                              <w:caps/>
                              <w:color w:val="404040" w:themeColor="text1" w:themeTint="BF"/>
                              <w:sz w:val="72"/>
                              <w:szCs w:val="72"/>
                              <w:lang w:val="de-AT"/>
                            </w:rPr>
                          </w:pPr>
                          <w:r>
                            <w:rPr>
                              <w:rFonts w:asciiTheme="minorHAnsi" w:hAnsiTheme="minorHAnsi"/>
                              <w:b/>
                              <w:caps/>
                              <w:color w:val="404040" w:themeColor="text1" w:themeTint="BF"/>
                              <w:szCs w:val="72"/>
                              <w:lang w:val="de-AT"/>
                            </w:rPr>
                            <w:t>Zukunftstrends im Güterverkehr</w:t>
                          </w:r>
                        </w:p>
                      </w:sdtContent>
                    </w:sdt>
                    <w:sdt>
                      <w:sdtPr>
                        <w:rPr>
                          <w:color w:val="404040" w:themeColor="text1" w:themeTint="BF"/>
                          <w:sz w:val="28"/>
                          <w:szCs w:val="21"/>
                        </w:rPr>
                        <w:alias w:val="Abstract"/>
                        <w:id w:val="-981077237"/>
                        <w:dataBinding w:prefixMappings="xmlns:ns0='http://schemas.microsoft.com/office/2006/coverPageProps'" w:xpath="/ns0:CoverPageProperties[1]/ns0:Abstract[1]" w:storeItemID="{55AF091B-3C7A-41E3-B477-F2FDAA23CFDA}"/>
                        <w:text/>
                      </w:sdtPr>
                      <w:sdtContent>
                        <w:p w14:paraId="46A92A78" w14:textId="78408C9B" w:rsidR="00AA1CC4" w:rsidRPr="008576ED" w:rsidRDefault="00AA1CC4" w:rsidP="00E43AA9">
                          <w:pPr>
                            <w:tabs>
                              <w:tab w:val="left" w:pos="284"/>
                            </w:tabs>
                            <w:spacing w:before="240"/>
                            <w:ind w:left="2268" w:hanging="567"/>
                            <w:jc w:val="right"/>
                            <w:rPr>
                              <w:color w:val="404040" w:themeColor="text1" w:themeTint="BF"/>
                              <w:sz w:val="32"/>
                            </w:rPr>
                          </w:pPr>
                          <w:r>
                            <w:rPr>
                              <w:color w:val="404040" w:themeColor="text1" w:themeTint="BF"/>
                              <w:sz w:val="28"/>
                              <w:szCs w:val="21"/>
                            </w:rPr>
                            <w:t>Reader zum Foliensatz „Zukunftstrends im Güterverkehr“</w:t>
                          </w:r>
                        </w:p>
                      </w:sdtContent>
                    </w:sdt>
                    <w:p w14:paraId="62CF1170" w14:textId="77777777" w:rsidR="00AA1CC4" w:rsidRDefault="00AA1CC4" w:rsidP="00E43AA9"/>
                  </w:txbxContent>
                </v:textbox>
                <w10:wrap anchorx="page" anchory="page"/>
              </v:rect>
            </w:pict>
          </mc:Fallback>
        </mc:AlternateContent>
      </w:r>
    </w:p>
    <w:p w14:paraId="5B870C91" w14:textId="77777777" w:rsidR="00E43AA9" w:rsidRDefault="00E43AA9">
      <w:pPr>
        <w:spacing w:after="160" w:line="259" w:lineRule="auto"/>
      </w:pPr>
    </w:p>
    <w:p w14:paraId="66F9EFD7" w14:textId="77777777" w:rsidR="00E43AA9" w:rsidRDefault="00E43AA9">
      <w:pPr>
        <w:spacing w:after="160" w:line="259" w:lineRule="auto"/>
      </w:pPr>
    </w:p>
    <w:p w14:paraId="1D72EACB" w14:textId="77777777" w:rsidR="00E43AA9" w:rsidRDefault="00E43AA9">
      <w:pPr>
        <w:spacing w:after="160" w:line="259" w:lineRule="auto"/>
      </w:pPr>
      <w:r>
        <w:br w:type="page"/>
      </w:r>
    </w:p>
    <w:p w14:paraId="5CA61F7F" w14:textId="77777777" w:rsidR="00E2015A" w:rsidRPr="00637826" w:rsidRDefault="00637826">
      <w:pPr>
        <w:rPr>
          <w:b/>
          <w:sz w:val="28"/>
        </w:rPr>
      </w:pPr>
      <w:r w:rsidRPr="00637826">
        <w:rPr>
          <w:b/>
          <w:sz w:val="28"/>
        </w:rPr>
        <w:lastRenderedPageBreak/>
        <w:t>Inhaltsverzeichnis</w:t>
      </w:r>
    </w:p>
    <w:p w14:paraId="6C133C5A" w14:textId="77777777" w:rsidR="00637826" w:rsidRDefault="00637826" w:rsidP="00775802">
      <w:pPr>
        <w:rPr>
          <w:sz w:val="24"/>
        </w:rPr>
      </w:pPr>
    </w:p>
    <w:p w14:paraId="27E45599" w14:textId="47D91B70" w:rsidR="009534C2" w:rsidRDefault="00637826">
      <w:pPr>
        <w:pStyle w:val="Verzeichnis1"/>
        <w:tabs>
          <w:tab w:val="left" w:pos="440"/>
          <w:tab w:val="right" w:leader="dot" w:pos="9062"/>
        </w:tabs>
        <w:rPr>
          <w:rFonts w:eastAsiaTheme="minorEastAsia"/>
          <w:noProof/>
          <w:lang w:eastAsia="de-AT"/>
        </w:rPr>
      </w:pPr>
      <w:r>
        <w:rPr>
          <w:sz w:val="24"/>
        </w:rPr>
        <w:fldChar w:fldCharType="begin"/>
      </w:r>
      <w:r>
        <w:rPr>
          <w:sz w:val="24"/>
        </w:rPr>
        <w:instrText xml:space="preserve"> TOC \o "1-3" \h \z \t "Ü1;1;Ü2;2" </w:instrText>
      </w:r>
      <w:r>
        <w:rPr>
          <w:sz w:val="24"/>
        </w:rPr>
        <w:fldChar w:fldCharType="separate"/>
      </w:r>
      <w:hyperlink w:anchor="_Toc15302638" w:history="1">
        <w:r w:rsidR="009534C2" w:rsidRPr="00D06DEA">
          <w:rPr>
            <w:rStyle w:val="Hyperlink"/>
            <w:noProof/>
          </w:rPr>
          <w:t>1.</w:t>
        </w:r>
        <w:r w:rsidR="009534C2">
          <w:rPr>
            <w:rFonts w:eastAsiaTheme="minorEastAsia"/>
            <w:noProof/>
            <w:lang w:eastAsia="de-AT"/>
          </w:rPr>
          <w:tab/>
        </w:r>
        <w:r w:rsidR="009534C2" w:rsidRPr="00D06DEA">
          <w:rPr>
            <w:rStyle w:val="Hyperlink"/>
            <w:noProof/>
          </w:rPr>
          <w:t>Die Notwendigkeit von Alternativen im Gütertransport</w:t>
        </w:r>
        <w:r w:rsidR="009534C2">
          <w:rPr>
            <w:noProof/>
            <w:webHidden/>
          </w:rPr>
          <w:tab/>
        </w:r>
        <w:r w:rsidR="009534C2">
          <w:rPr>
            <w:noProof/>
            <w:webHidden/>
          </w:rPr>
          <w:fldChar w:fldCharType="begin"/>
        </w:r>
        <w:r w:rsidR="009534C2">
          <w:rPr>
            <w:noProof/>
            <w:webHidden/>
          </w:rPr>
          <w:instrText xml:space="preserve"> PAGEREF _Toc15302638 \h </w:instrText>
        </w:r>
        <w:r w:rsidR="009534C2">
          <w:rPr>
            <w:noProof/>
            <w:webHidden/>
          </w:rPr>
        </w:r>
        <w:r w:rsidR="009534C2">
          <w:rPr>
            <w:noProof/>
            <w:webHidden/>
          </w:rPr>
          <w:fldChar w:fldCharType="separate"/>
        </w:r>
        <w:r w:rsidR="009534C2">
          <w:rPr>
            <w:noProof/>
            <w:webHidden/>
          </w:rPr>
          <w:t>4</w:t>
        </w:r>
        <w:r w:rsidR="009534C2">
          <w:rPr>
            <w:noProof/>
            <w:webHidden/>
          </w:rPr>
          <w:fldChar w:fldCharType="end"/>
        </w:r>
      </w:hyperlink>
    </w:p>
    <w:p w14:paraId="7DB48BA5" w14:textId="3F83B016" w:rsidR="009534C2" w:rsidRDefault="009534C2">
      <w:pPr>
        <w:pStyle w:val="Verzeichnis2"/>
        <w:tabs>
          <w:tab w:val="left" w:pos="1100"/>
          <w:tab w:val="right" w:leader="dot" w:pos="9062"/>
        </w:tabs>
        <w:rPr>
          <w:rFonts w:eastAsiaTheme="minorEastAsia"/>
          <w:noProof/>
          <w:lang w:eastAsia="de-AT"/>
        </w:rPr>
      </w:pPr>
      <w:hyperlink w:anchor="_Toc15302639" w:history="1">
        <w:r w:rsidRPr="00D06DEA">
          <w:rPr>
            <w:rStyle w:val="Hyperlink"/>
            <w:noProof/>
          </w:rPr>
          <w:t>1.1.1.</w:t>
        </w:r>
        <w:r>
          <w:rPr>
            <w:rFonts w:eastAsiaTheme="minorEastAsia"/>
            <w:noProof/>
            <w:lang w:eastAsia="de-AT"/>
          </w:rPr>
          <w:tab/>
        </w:r>
        <w:r w:rsidRPr="00D06DEA">
          <w:rPr>
            <w:rStyle w:val="Hyperlink"/>
            <w:noProof/>
          </w:rPr>
          <w:t>Ökonomische Gründe</w:t>
        </w:r>
        <w:r>
          <w:rPr>
            <w:noProof/>
            <w:webHidden/>
          </w:rPr>
          <w:tab/>
        </w:r>
        <w:r>
          <w:rPr>
            <w:noProof/>
            <w:webHidden/>
          </w:rPr>
          <w:fldChar w:fldCharType="begin"/>
        </w:r>
        <w:r>
          <w:rPr>
            <w:noProof/>
            <w:webHidden/>
          </w:rPr>
          <w:instrText xml:space="preserve"> PAGEREF _Toc15302639 \h </w:instrText>
        </w:r>
        <w:r>
          <w:rPr>
            <w:noProof/>
            <w:webHidden/>
          </w:rPr>
        </w:r>
        <w:r>
          <w:rPr>
            <w:noProof/>
            <w:webHidden/>
          </w:rPr>
          <w:fldChar w:fldCharType="separate"/>
        </w:r>
        <w:r>
          <w:rPr>
            <w:noProof/>
            <w:webHidden/>
          </w:rPr>
          <w:t>4</w:t>
        </w:r>
        <w:r>
          <w:rPr>
            <w:noProof/>
            <w:webHidden/>
          </w:rPr>
          <w:fldChar w:fldCharType="end"/>
        </w:r>
      </w:hyperlink>
    </w:p>
    <w:p w14:paraId="125E3A92" w14:textId="2D3AFCBB" w:rsidR="009534C2" w:rsidRDefault="009534C2">
      <w:pPr>
        <w:pStyle w:val="Verzeichnis2"/>
        <w:tabs>
          <w:tab w:val="left" w:pos="1100"/>
          <w:tab w:val="right" w:leader="dot" w:pos="9062"/>
        </w:tabs>
        <w:rPr>
          <w:rFonts w:eastAsiaTheme="minorEastAsia"/>
          <w:noProof/>
          <w:lang w:eastAsia="de-AT"/>
        </w:rPr>
      </w:pPr>
      <w:hyperlink w:anchor="_Toc15302640" w:history="1">
        <w:r w:rsidRPr="00D06DEA">
          <w:rPr>
            <w:rStyle w:val="Hyperlink"/>
            <w:noProof/>
            <w:lang w:val="de-DE"/>
          </w:rPr>
          <w:t>1.1.2.</w:t>
        </w:r>
        <w:r>
          <w:rPr>
            <w:rFonts w:eastAsiaTheme="minorEastAsia"/>
            <w:noProof/>
            <w:lang w:eastAsia="de-AT"/>
          </w:rPr>
          <w:tab/>
        </w:r>
        <w:r w:rsidRPr="00D06DEA">
          <w:rPr>
            <w:rStyle w:val="Hyperlink"/>
            <w:noProof/>
            <w:lang w:val="de-DE"/>
          </w:rPr>
          <w:t>Ökologische Gründe</w:t>
        </w:r>
        <w:r>
          <w:rPr>
            <w:noProof/>
            <w:webHidden/>
          </w:rPr>
          <w:tab/>
        </w:r>
        <w:r>
          <w:rPr>
            <w:noProof/>
            <w:webHidden/>
          </w:rPr>
          <w:fldChar w:fldCharType="begin"/>
        </w:r>
        <w:r>
          <w:rPr>
            <w:noProof/>
            <w:webHidden/>
          </w:rPr>
          <w:instrText xml:space="preserve"> PAGEREF _Toc15302640 \h </w:instrText>
        </w:r>
        <w:r>
          <w:rPr>
            <w:noProof/>
            <w:webHidden/>
          </w:rPr>
        </w:r>
        <w:r>
          <w:rPr>
            <w:noProof/>
            <w:webHidden/>
          </w:rPr>
          <w:fldChar w:fldCharType="separate"/>
        </w:r>
        <w:r>
          <w:rPr>
            <w:noProof/>
            <w:webHidden/>
          </w:rPr>
          <w:t>5</w:t>
        </w:r>
        <w:r>
          <w:rPr>
            <w:noProof/>
            <w:webHidden/>
          </w:rPr>
          <w:fldChar w:fldCharType="end"/>
        </w:r>
      </w:hyperlink>
    </w:p>
    <w:p w14:paraId="43F9AFCE" w14:textId="2B67054E" w:rsidR="009534C2" w:rsidRDefault="009534C2">
      <w:pPr>
        <w:pStyle w:val="Verzeichnis1"/>
        <w:tabs>
          <w:tab w:val="left" w:pos="440"/>
          <w:tab w:val="right" w:leader="dot" w:pos="9062"/>
        </w:tabs>
        <w:rPr>
          <w:rFonts w:eastAsiaTheme="minorEastAsia"/>
          <w:noProof/>
          <w:lang w:eastAsia="de-AT"/>
        </w:rPr>
      </w:pPr>
      <w:hyperlink w:anchor="_Toc15302641" w:history="1">
        <w:r w:rsidRPr="00D06DEA">
          <w:rPr>
            <w:rStyle w:val="Hyperlink"/>
            <w:noProof/>
          </w:rPr>
          <w:t>2.</w:t>
        </w:r>
        <w:r>
          <w:rPr>
            <w:rFonts w:eastAsiaTheme="minorEastAsia"/>
            <w:noProof/>
            <w:lang w:eastAsia="de-AT"/>
          </w:rPr>
          <w:tab/>
        </w:r>
        <w:r w:rsidRPr="00D06DEA">
          <w:rPr>
            <w:rStyle w:val="Hyperlink"/>
            <w:noProof/>
          </w:rPr>
          <w:t>Optimierung bestehender Transportmittel</w:t>
        </w:r>
        <w:r>
          <w:rPr>
            <w:noProof/>
            <w:webHidden/>
          </w:rPr>
          <w:tab/>
        </w:r>
        <w:r>
          <w:rPr>
            <w:noProof/>
            <w:webHidden/>
          </w:rPr>
          <w:fldChar w:fldCharType="begin"/>
        </w:r>
        <w:r>
          <w:rPr>
            <w:noProof/>
            <w:webHidden/>
          </w:rPr>
          <w:instrText xml:space="preserve"> PAGEREF _Toc15302641 \h </w:instrText>
        </w:r>
        <w:r>
          <w:rPr>
            <w:noProof/>
            <w:webHidden/>
          </w:rPr>
        </w:r>
        <w:r>
          <w:rPr>
            <w:noProof/>
            <w:webHidden/>
          </w:rPr>
          <w:fldChar w:fldCharType="separate"/>
        </w:r>
        <w:r>
          <w:rPr>
            <w:noProof/>
            <w:webHidden/>
          </w:rPr>
          <w:t>6</w:t>
        </w:r>
        <w:r>
          <w:rPr>
            <w:noProof/>
            <w:webHidden/>
          </w:rPr>
          <w:fldChar w:fldCharType="end"/>
        </w:r>
      </w:hyperlink>
    </w:p>
    <w:p w14:paraId="5CDA5796" w14:textId="4317D039" w:rsidR="009534C2" w:rsidRDefault="009534C2">
      <w:pPr>
        <w:pStyle w:val="Verzeichnis2"/>
        <w:tabs>
          <w:tab w:val="left" w:pos="880"/>
          <w:tab w:val="right" w:leader="dot" w:pos="9062"/>
        </w:tabs>
        <w:rPr>
          <w:rFonts w:eastAsiaTheme="minorEastAsia"/>
          <w:noProof/>
          <w:lang w:eastAsia="de-AT"/>
        </w:rPr>
      </w:pPr>
      <w:hyperlink w:anchor="_Toc15302642" w:history="1">
        <w:r w:rsidRPr="00D06DEA">
          <w:rPr>
            <w:rStyle w:val="Hyperlink"/>
            <w:noProof/>
          </w:rPr>
          <w:t>2.1.</w:t>
        </w:r>
        <w:r>
          <w:rPr>
            <w:rFonts w:eastAsiaTheme="minorEastAsia"/>
            <w:noProof/>
            <w:lang w:eastAsia="de-AT"/>
          </w:rPr>
          <w:tab/>
        </w:r>
        <w:r w:rsidRPr="00D06DEA">
          <w:rPr>
            <w:rStyle w:val="Hyperlink"/>
            <w:noProof/>
          </w:rPr>
          <w:t>Automatisiertes Fahren</w:t>
        </w:r>
        <w:r>
          <w:rPr>
            <w:noProof/>
            <w:webHidden/>
          </w:rPr>
          <w:tab/>
        </w:r>
        <w:r>
          <w:rPr>
            <w:noProof/>
            <w:webHidden/>
          </w:rPr>
          <w:fldChar w:fldCharType="begin"/>
        </w:r>
        <w:r>
          <w:rPr>
            <w:noProof/>
            <w:webHidden/>
          </w:rPr>
          <w:instrText xml:space="preserve"> PAGEREF _Toc15302642 \h </w:instrText>
        </w:r>
        <w:r>
          <w:rPr>
            <w:noProof/>
            <w:webHidden/>
          </w:rPr>
        </w:r>
        <w:r>
          <w:rPr>
            <w:noProof/>
            <w:webHidden/>
          </w:rPr>
          <w:fldChar w:fldCharType="separate"/>
        </w:r>
        <w:r>
          <w:rPr>
            <w:noProof/>
            <w:webHidden/>
          </w:rPr>
          <w:t>6</w:t>
        </w:r>
        <w:r>
          <w:rPr>
            <w:noProof/>
            <w:webHidden/>
          </w:rPr>
          <w:fldChar w:fldCharType="end"/>
        </w:r>
      </w:hyperlink>
    </w:p>
    <w:p w14:paraId="3F5F08F5" w14:textId="614100B2" w:rsidR="009534C2" w:rsidRDefault="009534C2">
      <w:pPr>
        <w:pStyle w:val="Verzeichnis2"/>
        <w:tabs>
          <w:tab w:val="left" w:pos="1100"/>
          <w:tab w:val="right" w:leader="dot" w:pos="9062"/>
        </w:tabs>
        <w:rPr>
          <w:rFonts w:eastAsiaTheme="minorEastAsia"/>
          <w:noProof/>
          <w:lang w:eastAsia="de-AT"/>
        </w:rPr>
      </w:pPr>
      <w:hyperlink w:anchor="_Toc15302643" w:history="1">
        <w:r w:rsidRPr="00D06DEA">
          <w:rPr>
            <w:rStyle w:val="Hyperlink"/>
            <w:noProof/>
          </w:rPr>
          <w:t>2.1.1.</w:t>
        </w:r>
        <w:r>
          <w:rPr>
            <w:rFonts w:eastAsiaTheme="minorEastAsia"/>
            <w:noProof/>
            <w:lang w:eastAsia="de-AT"/>
          </w:rPr>
          <w:tab/>
        </w:r>
        <w:r w:rsidRPr="00D06DEA">
          <w:rPr>
            <w:rStyle w:val="Hyperlink"/>
            <w:noProof/>
          </w:rPr>
          <w:t>Platooning</w:t>
        </w:r>
        <w:r>
          <w:rPr>
            <w:noProof/>
            <w:webHidden/>
          </w:rPr>
          <w:tab/>
        </w:r>
        <w:r>
          <w:rPr>
            <w:noProof/>
            <w:webHidden/>
          </w:rPr>
          <w:fldChar w:fldCharType="begin"/>
        </w:r>
        <w:r>
          <w:rPr>
            <w:noProof/>
            <w:webHidden/>
          </w:rPr>
          <w:instrText xml:space="preserve"> PAGEREF _Toc15302643 \h </w:instrText>
        </w:r>
        <w:r>
          <w:rPr>
            <w:noProof/>
            <w:webHidden/>
          </w:rPr>
        </w:r>
        <w:r>
          <w:rPr>
            <w:noProof/>
            <w:webHidden/>
          </w:rPr>
          <w:fldChar w:fldCharType="separate"/>
        </w:r>
        <w:r>
          <w:rPr>
            <w:noProof/>
            <w:webHidden/>
          </w:rPr>
          <w:t>6</w:t>
        </w:r>
        <w:r>
          <w:rPr>
            <w:noProof/>
            <w:webHidden/>
          </w:rPr>
          <w:fldChar w:fldCharType="end"/>
        </w:r>
      </w:hyperlink>
    </w:p>
    <w:p w14:paraId="3BE77552" w14:textId="62F063B9" w:rsidR="009534C2" w:rsidRDefault="009534C2">
      <w:pPr>
        <w:pStyle w:val="Verzeichnis2"/>
        <w:tabs>
          <w:tab w:val="left" w:pos="1100"/>
          <w:tab w:val="right" w:leader="dot" w:pos="9062"/>
        </w:tabs>
        <w:rPr>
          <w:rFonts w:eastAsiaTheme="minorEastAsia"/>
          <w:noProof/>
          <w:lang w:eastAsia="de-AT"/>
        </w:rPr>
      </w:pPr>
      <w:hyperlink w:anchor="_Toc15302644" w:history="1">
        <w:r w:rsidRPr="00D06DEA">
          <w:rPr>
            <w:rStyle w:val="Hyperlink"/>
            <w:noProof/>
          </w:rPr>
          <w:t>2.1.2.</w:t>
        </w:r>
        <w:r>
          <w:rPr>
            <w:rFonts w:eastAsiaTheme="minorEastAsia"/>
            <w:noProof/>
            <w:lang w:eastAsia="de-AT"/>
          </w:rPr>
          <w:tab/>
        </w:r>
        <w:r w:rsidRPr="00D06DEA">
          <w:rPr>
            <w:rStyle w:val="Hyperlink"/>
            <w:noProof/>
          </w:rPr>
          <w:t>Autonome Gütertransportschiffe</w:t>
        </w:r>
        <w:r>
          <w:rPr>
            <w:noProof/>
            <w:webHidden/>
          </w:rPr>
          <w:tab/>
        </w:r>
        <w:r>
          <w:rPr>
            <w:noProof/>
            <w:webHidden/>
          </w:rPr>
          <w:fldChar w:fldCharType="begin"/>
        </w:r>
        <w:r>
          <w:rPr>
            <w:noProof/>
            <w:webHidden/>
          </w:rPr>
          <w:instrText xml:space="preserve"> PAGEREF _Toc15302644 \h </w:instrText>
        </w:r>
        <w:r>
          <w:rPr>
            <w:noProof/>
            <w:webHidden/>
          </w:rPr>
        </w:r>
        <w:r>
          <w:rPr>
            <w:noProof/>
            <w:webHidden/>
          </w:rPr>
          <w:fldChar w:fldCharType="separate"/>
        </w:r>
        <w:r>
          <w:rPr>
            <w:noProof/>
            <w:webHidden/>
          </w:rPr>
          <w:t>7</w:t>
        </w:r>
        <w:r>
          <w:rPr>
            <w:noProof/>
            <w:webHidden/>
          </w:rPr>
          <w:fldChar w:fldCharType="end"/>
        </w:r>
      </w:hyperlink>
    </w:p>
    <w:p w14:paraId="398CAE38" w14:textId="0F1F6553" w:rsidR="009534C2" w:rsidRDefault="009534C2">
      <w:pPr>
        <w:pStyle w:val="Verzeichnis2"/>
        <w:tabs>
          <w:tab w:val="left" w:pos="1100"/>
          <w:tab w:val="right" w:leader="dot" w:pos="9062"/>
        </w:tabs>
        <w:rPr>
          <w:rFonts w:eastAsiaTheme="minorEastAsia"/>
          <w:noProof/>
          <w:lang w:eastAsia="de-AT"/>
        </w:rPr>
      </w:pPr>
      <w:hyperlink w:anchor="_Toc15302645" w:history="1">
        <w:r w:rsidRPr="00D06DEA">
          <w:rPr>
            <w:rStyle w:val="Hyperlink"/>
            <w:noProof/>
          </w:rPr>
          <w:t>2.1.3.</w:t>
        </w:r>
        <w:r>
          <w:rPr>
            <w:rFonts w:eastAsiaTheme="minorEastAsia"/>
            <w:noProof/>
            <w:lang w:eastAsia="de-AT"/>
          </w:rPr>
          <w:tab/>
        </w:r>
        <w:r w:rsidRPr="00D06DEA">
          <w:rPr>
            <w:rStyle w:val="Hyperlink"/>
            <w:noProof/>
          </w:rPr>
          <w:t>Hochgeschwindigkeitsgüterzug</w:t>
        </w:r>
        <w:r>
          <w:rPr>
            <w:noProof/>
            <w:webHidden/>
          </w:rPr>
          <w:tab/>
        </w:r>
        <w:r>
          <w:rPr>
            <w:noProof/>
            <w:webHidden/>
          </w:rPr>
          <w:fldChar w:fldCharType="begin"/>
        </w:r>
        <w:r>
          <w:rPr>
            <w:noProof/>
            <w:webHidden/>
          </w:rPr>
          <w:instrText xml:space="preserve"> PAGEREF _Toc15302645 \h </w:instrText>
        </w:r>
        <w:r>
          <w:rPr>
            <w:noProof/>
            <w:webHidden/>
          </w:rPr>
        </w:r>
        <w:r>
          <w:rPr>
            <w:noProof/>
            <w:webHidden/>
          </w:rPr>
          <w:fldChar w:fldCharType="separate"/>
        </w:r>
        <w:r>
          <w:rPr>
            <w:noProof/>
            <w:webHidden/>
          </w:rPr>
          <w:t>7</w:t>
        </w:r>
        <w:r>
          <w:rPr>
            <w:noProof/>
            <w:webHidden/>
          </w:rPr>
          <w:fldChar w:fldCharType="end"/>
        </w:r>
      </w:hyperlink>
    </w:p>
    <w:p w14:paraId="6504759B" w14:textId="6B8BDDBF" w:rsidR="009534C2" w:rsidRDefault="009534C2">
      <w:pPr>
        <w:pStyle w:val="Verzeichnis2"/>
        <w:tabs>
          <w:tab w:val="left" w:pos="880"/>
          <w:tab w:val="right" w:leader="dot" w:pos="9062"/>
        </w:tabs>
        <w:rPr>
          <w:rFonts w:eastAsiaTheme="minorEastAsia"/>
          <w:noProof/>
          <w:lang w:eastAsia="de-AT"/>
        </w:rPr>
      </w:pPr>
      <w:hyperlink w:anchor="_Toc15302646" w:history="1">
        <w:r w:rsidRPr="00D06DEA">
          <w:rPr>
            <w:rStyle w:val="Hyperlink"/>
            <w:noProof/>
          </w:rPr>
          <w:t>2.2.</w:t>
        </w:r>
        <w:r>
          <w:rPr>
            <w:rFonts w:eastAsiaTheme="minorEastAsia"/>
            <w:noProof/>
            <w:lang w:eastAsia="de-AT"/>
          </w:rPr>
          <w:tab/>
        </w:r>
        <w:r w:rsidRPr="00D06DEA">
          <w:rPr>
            <w:rStyle w:val="Hyperlink"/>
            <w:noProof/>
          </w:rPr>
          <w:t>Alternative Treibstoffe</w:t>
        </w:r>
        <w:r>
          <w:rPr>
            <w:noProof/>
            <w:webHidden/>
          </w:rPr>
          <w:tab/>
        </w:r>
        <w:r>
          <w:rPr>
            <w:noProof/>
            <w:webHidden/>
          </w:rPr>
          <w:fldChar w:fldCharType="begin"/>
        </w:r>
        <w:r>
          <w:rPr>
            <w:noProof/>
            <w:webHidden/>
          </w:rPr>
          <w:instrText xml:space="preserve"> PAGEREF _Toc15302646 \h </w:instrText>
        </w:r>
        <w:r>
          <w:rPr>
            <w:noProof/>
            <w:webHidden/>
          </w:rPr>
        </w:r>
        <w:r>
          <w:rPr>
            <w:noProof/>
            <w:webHidden/>
          </w:rPr>
          <w:fldChar w:fldCharType="separate"/>
        </w:r>
        <w:r>
          <w:rPr>
            <w:noProof/>
            <w:webHidden/>
          </w:rPr>
          <w:t>8</w:t>
        </w:r>
        <w:r>
          <w:rPr>
            <w:noProof/>
            <w:webHidden/>
          </w:rPr>
          <w:fldChar w:fldCharType="end"/>
        </w:r>
      </w:hyperlink>
    </w:p>
    <w:p w14:paraId="77209E49" w14:textId="640D52D7" w:rsidR="009534C2" w:rsidRDefault="009534C2">
      <w:pPr>
        <w:pStyle w:val="Verzeichnis2"/>
        <w:tabs>
          <w:tab w:val="left" w:pos="1100"/>
          <w:tab w:val="right" w:leader="dot" w:pos="9062"/>
        </w:tabs>
        <w:rPr>
          <w:rFonts w:eastAsiaTheme="minorEastAsia"/>
          <w:noProof/>
          <w:lang w:eastAsia="de-AT"/>
        </w:rPr>
      </w:pPr>
      <w:hyperlink w:anchor="_Toc15302647" w:history="1">
        <w:r w:rsidRPr="00D06DEA">
          <w:rPr>
            <w:rStyle w:val="Hyperlink"/>
            <w:noProof/>
          </w:rPr>
          <w:t>2.2.1.</w:t>
        </w:r>
        <w:r>
          <w:rPr>
            <w:rFonts w:eastAsiaTheme="minorEastAsia"/>
            <w:noProof/>
            <w:lang w:eastAsia="de-AT"/>
          </w:rPr>
          <w:tab/>
        </w:r>
        <w:r w:rsidRPr="00D06DEA">
          <w:rPr>
            <w:rStyle w:val="Hyperlink"/>
            <w:noProof/>
          </w:rPr>
          <w:t>Erdgas</w:t>
        </w:r>
        <w:r>
          <w:rPr>
            <w:noProof/>
            <w:webHidden/>
          </w:rPr>
          <w:tab/>
        </w:r>
        <w:r>
          <w:rPr>
            <w:noProof/>
            <w:webHidden/>
          </w:rPr>
          <w:fldChar w:fldCharType="begin"/>
        </w:r>
        <w:r>
          <w:rPr>
            <w:noProof/>
            <w:webHidden/>
          </w:rPr>
          <w:instrText xml:space="preserve"> PAGEREF _Toc15302647 \h </w:instrText>
        </w:r>
        <w:r>
          <w:rPr>
            <w:noProof/>
            <w:webHidden/>
          </w:rPr>
        </w:r>
        <w:r>
          <w:rPr>
            <w:noProof/>
            <w:webHidden/>
          </w:rPr>
          <w:fldChar w:fldCharType="separate"/>
        </w:r>
        <w:r>
          <w:rPr>
            <w:noProof/>
            <w:webHidden/>
          </w:rPr>
          <w:t>8</w:t>
        </w:r>
        <w:r>
          <w:rPr>
            <w:noProof/>
            <w:webHidden/>
          </w:rPr>
          <w:fldChar w:fldCharType="end"/>
        </w:r>
      </w:hyperlink>
    </w:p>
    <w:p w14:paraId="396554B3" w14:textId="0AC23662" w:rsidR="009534C2" w:rsidRDefault="009534C2">
      <w:pPr>
        <w:pStyle w:val="Verzeichnis2"/>
        <w:tabs>
          <w:tab w:val="left" w:pos="1100"/>
          <w:tab w:val="right" w:leader="dot" w:pos="9062"/>
        </w:tabs>
        <w:rPr>
          <w:rFonts w:eastAsiaTheme="minorEastAsia"/>
          <w:noProof/>
          <w:lang w:eastAsia="de-AT"/>
        </w:rPr>
      </w:pPr>
      <w:hyperlink w:anchor="_Toc15302648" w:history="1">
        <w:r w:rsidRPr="00D06DEA">
          <w:rPr>
            <w:rStyle w:val="Hyperlink"/>
            <w:noProof/>
          </w:rPr>
          <w:t>2.2.2.</w:t>
        </w:r>
        <w:r>
          <w:rPr>
            <w:rFonts w:eastAsiaTheme="minorEastAsia"/>
            <w:noProof/>
            <w:lang w:eastAsia="de-AT"/>
          </w:rPr>
          <w:tab/>
        </w:r>
        <w:r w:rsidRPr="00D06DEA">
          <w:rPr>
            <w:rStyle w:val="Hyperlink"/>
            <w:noProof/>
          </w:rPr>
          <w:t>E-Mobilität (Last Mile)</w:t>
        </w:r>
        <w:r>
          <w:rPr>
            <w:noProof/>
            <w:webHidden/>
          </w:rPr>
          <w:tab/>
        </w:r>
        <w:r>
          <w:rPr>
            <w:noProof/>
            <w:webHidden/>
          </w:rPr>
          <w:fldChar w:fldCharType="begin"/>
        </w:r>
        <w:r>
          <w:rPr>
            <w:noProof/>
            <w:webHidden/>
          </w:rPr>
          <w:instrText xml:space="preserve"> PAGEREF _Toc15302648 \h </w:instrText>
        </w:r>
        <w:r>
          <w:rPr>
            <w:noProof/>
            <w:webHidden/>
          </w:rPr>
        </w:r>
        <w:r>
          <w:rPr>
            <w:noProof/>
            <w:webHidden/>
          </w:rPr>
          <w:fldChar w:fldCharType="separate"/>
        </w:r>
        <w:r>
          <w:rPr>
            <w:noProof/>
            <w:webHidden/>
          </w:rPr>
          <w:t>10</w:t>
        </w:r>
        <w:r>
          <w:rPr>
            <w:noProof/>
            <w:webHidden/>
          </w:rPr>
          <w:fldChar w:fldCharType="end"/>
        </w:r>
      </w:hyperlink>
    </w:p>
    <w:p w14:paraId="7F6F2C5E" w14:textId="7226EFBD" w:rsidR="009534C2" w:rsidRDefault="009534C2">
      <w:pPr>
        <w:pStyle w:val="Verzeichnis1"/>
        <w:tabs>
          <w:tab w:val="left" w:pos="440"/>
          <w:tab w:val="right" w:leader="dot" w:pos="9062"/>
        </w:tabs>
        <w:rPr>
          <w:rFonts w:eastAsiaTheme="minorEastAsia"/>
          <w:noProof/>
          <w:lang w:eastAsia="de-AT"/>
        </w:rPr>
      </w:pPr>
      <w:hyperlink w:anchor="_Toc15302649" w:history="1">
        <w:r w:rsidRPr="00D06DEA">
          <w:rPr>
            <w:rStyle w:val="Hyperlink"/>
            <w:noProof/>
          </w:rPr>
          <w:t>3.</w:t>
        </w:r>
        <w:r>
          <w:rPr>
            <w:rFonts w:eastAsiaTheme="minorEastAsia"/>
            <w:noProof/>
            <w:lang w:eastAsia="de-AT"/>
          </w:rPr>
          <w:tab/>
        </w:r>
        <w:r w:rsidRPr="00D06DEA">
          <w:rPr>
            <w:rStyle w:val="Hyperlink"/>
            <w:noProof/>
          </w:rPr>
          <w:t>Visionäre Transportmittel</w:t>
        </w:r>
        <w:r>
          <w:rPr>
            <w:noProof/>
            <w:webHidden/>
          </w:rPr>
          <w:tab/>
        </w:r>
        <w:r>
          <w:rPr>
            <w:noProof/>
            <w:webHidden/>
          </w:rPr>
          <w:fldChar w:fldCharType="begin"/>
        </w:r>
        <w:r>
          <w:rPr>
            <w:noProof/>
            <w:webHidden/>
          </w:rPr>
          <w:instrText xml:space="preserve"> PAGEREF _Toc15302649 \h </w:instrText>
        </w:r>
        <w:r>
          <w:rPr>
            <w:noProof/>
            <w:webHidden/>
          </w:rPr>
        </w:r>
        <w:r>
          <w:rPr>
            <w:noProof/>
            <w:webHidden/>
          </w:rPr>
          <w:fldChar w:fldCharType="separate"/>
        </w:r>
        <w:r>
          <w:rPr>
            <w:noProof/>
            <w:webHidden/>
          </w:rPr>
          <w:t>10</w:t>
        </w:r>
        <w:r>
          <w:rPr>
            <w:noProof/>
            <w:webHidden/>
          </w:rPr>
          <w:fldChar w:fldCharType="end"/>
        </w:r>
      </w:hyperlink>
    </w:p>
    <w:p w14:paraId="67060E14" w14:textId="7328BF5D" w:rsidR="009534C2" w:rsidRDefault="009534C2">
      <w:pPr>
        <w:pStyle w:val="Verzeichnis2"/>
        <w:tabs>
          <w:tab w:val="left" w:pos="880"/>
          <w:tab w:val="right" w:leader="dot" w:pos="9062"/>
        </w:tabs>
        <w:rPr>
          <w:rFonts w:eastAsiaTheme="minorEastAsia"/>
          <w:noProof/>
          <w:lang w:eastAsia="de-AT"/>
        </w:rPr>
      </w:pPr>
      <w:hyperlink w:anchor="_Toc15302650" w:history="1">
        <w:r w:rsidRPr="00D06DEA">
          <w:rPr>
            <w:rStyle w:val="Hyperlink"/>
            <w:noProof/>
          </w:rPr>
          <w:t>3.1.</w:t>
        </w:r>
        <w:r>
          <w:rPr>
            <w:rFonts w:eastAsiaTheme="minorEastAsia"/>
            <w:noProof/>
            <w:lang w:eastAsia="de-AT"/>
          </w:rPr>
          <w:tab/>
        </w:r>
        <w:r w:rsidRPr="00D06DEA">
          <w:rPr>
            <w:rStyle w:val="Hyperlink"/>
            <w:noProof/>
          </w:rPr>
          <w:t>Hyperloop</w:t>
        </w:r>
        <w:r>
          <w:rPr>
            <w:noProof/>
            <w:webHidden/>
          </w:rPr>
          <w:tab/>
        </w:r>
        <w:r>
          <w:rPr>
            <w:noProof/>
            <w:webHidden/>
          </w:rPr>
          <w:fldChar w:fldCharType="begin"/>
        </w:r>
        <w:r>
          <w:rPr>
            <w:noProof/>
            <w:webHidden/>
          </w:rPr>
          <w:instrText xml:space="preserve"> PAGEREF _Toc15302650 \h </w:instrText>
        </w:r>
        <w:r>
          <w:rPr>
            <w:noProof/>
            <w:webHidden/>
          </w:rPr>
        </w:r>
        <w:r>
          <w:rPr>
            <w:noProof/>
            <w:webHidden/>
          </w:rPr>
          <w:fldChar w:fldCharType="separate"/>
        </w:r>
        <w:r>
          <w:rPr>
            <w:noProof/>
            <w:webHidden/>
          </w:rPr>
          <w:t>10</w:t>
        </w:r>
        <w:r>
          <w:rPr>
            <w:noProof/>
            <w:webHidden/>
          </w:rPr>
          <w:fldChar w:fldCharType="end"/>
        </w:r>
      </w:hyperlink>
    </w:p>
    <w:p w14:paraId="6E56FFE3" w14:textId="5FA983C0" w:rsidR="009534C2" w:rsidRDefault="009534C2">
      <w:pPr>
        <w:pStyle w:val="Verzeichnis2"/>
        <w:tabs>
          <w:tab w:val="left" w:pos="880"/>
          <w:tab w:val="right" w:leader="dot" w:pos="9062"/>
        </w:tabs>
        <w:rPr>
          <w:rFonts w:eastAsiaTheme="minorEastAsia"/>
          <w:noProof/>
          <w:lang w:eastAsia="de-AT"/>
        </w:rPr>
      </w:pPr>
      <w:hyperlink w:anchor="_Toc15302651" w:history="1">
        <w:r w:rsidRPr="00D06DEA">
          <w:rPr>
            <w:rStyle w:val="Hyperlink"/>
            <w:noProof/>
          </w:rPr>
          <w:t>3.2.</w:t>
        </w:r>
        <w:r>
          <w:rPr>
            <w:rFonts w:eastAsiaTheme="minorEastAsia"/>
            <w:noProof/>
            <w:lang w:eastAsia="de-AT"/>
          </w:rPr>
          <w:tab/>
        </w:r>
        <w:r w:rsidRPr="00D06DEA">
          <w:rPr>
            <w:rStyle w:val="Hyperlink"/>
            <w:noProof/>
          </w:rPr>
          <w:t>Cargo Sous Terrain</w:t>
        </w:r>
        <w:r>
          <w:rPr>
            <w:noProof/>
            <w:webHidden/>
          </w:rPr>
          <w:tab/>
        </w:r>
        <w:r>
          <w:rPr>
            <w:noProof/>
            <w:webHidden/>
          </w:rPr>
          <w:fldChar w:fldCharType="begin"/>
        </w:r>
        <w:r>
          <w:rPr>
            <w:noProof/>
            <w:webHidden/>
          </w:rPr>
          <w:instrText xml:space="preserve"> PAGEREF _Toc15302651 \h </w:instrText>
        </w:r>
        <w:r>
          <w:rPr>
            <w:noProof/>
            <w:webHidden/>
          </w:rPr>
        </w:r>
        <w:r>
          <w:rPr>
            <w:noProof/>
            <w:webHidden/>
          </w:rPr>
          <w:fldChar w:fldCharType="separate"/>
        </w:r>
        <w:r>
          <w:rPr>
            <w:noProof/>
            <w:webHidden/>
          </w:rPr>
          <w:t>12</w:t>
        </w:r>
        <w:r>
          <w:rPr>
            <w:noProof/>
            <w:webHidden/>
          </w:rPr>
          <w:fldChar w:fldCharType="end"/>
        </w:r>
      </w:hyperlink>
    </w:p>
    <w:p w14:paraId="1AA39384" w14:textId="37DE4FF6" w:rsidR="009534C2" w:rsidRDefault="009534C2">
      <w:pPr>
        <w:pStyle w:val="Verzeichnis2"/>
        <w:tabs>
          <w:tab w:val="left" w:pos="880"/>
          <w:tab w:val="right" w:leader="dot" w:pos="9062"/>
        </w:tabs>
        <w:rPr>
          <w:rFonts w:eastAsiaTheme="minorEastAsia"/>
          <w:noProof/>
          <w:lang w:eastAsia="de-AT"/>
        </w:rPr>
      </w:pPr>
      <w:hyperlink w:anchor="_Toc15302652" w:history="1">
        <w:r w:rsidRPr="00D06DEA">
          <w:rPr>
            <w:rStyle w:val="Hyperlink"/>
            <w:noProof/>
          </w:rPr>
          <w:t>3.3.</w:t>
        </w:r>
        <w:r>
          <w:rPr>
            <w:rFonts w:eastAsiaTheme="minorEastAsia"/>
            <w:noProof/>
            <w:lang w:eastAsia="de-AT"/>
          </w:rPr>
          <w:tab/>
        </w:r>
        <w:r w:rsidRPr="00D06DEA">
          <w:rPr>
            <w:rStyle w:val="Hyperlink"/>
            <w:noProof/>
          </w:rPr>
          <w:t>Drohnen</w:t>
        </w:r>
        <w:r>
          <w:rPr>
            <w:noProof/>
            <w:webHidden/>
          </w:rPr>
          <w:tab/>
        </w:r>
        <w:r>
          <w:rPr>
            <w:noProof/>
            <w:webHidden/>
          </w:rPr>
          <w:fldChar w:fldCharType="begin"/>
        </w:r>
        <w:r>
          <w:rPr>
            <w:noProof/>
            <w:webHidden/>
          </w:rPr>
          <w:instrText xml:space="preserve"> PAGEREF _Toc15302652 \h </w:instrText>
        </w:r>
        <w:r>
          <w:rPr>
            <w:noProof/>
            <w:webHidden/>
          </w:rPr>
        </w:r>
        <w:r>
          <w:rPr>
            <w:noProof/>
            <w:webHidden/>
          </w:rPr>
          <w:fldChar w:fldCharType="separate"/>
        </w:r>
        <w:r>
          <w:rPr>
            <w:noProof/>
            <w:webHidden/>
          </w:rPr>
          <w:t>13</w:t>
        </w:r>
        <w:r>
          <w:rPr>
            <w:noProof/>
            <w:webHidden/>
          </w:rPr>
          <w:fldChar w:fldCharType="end"/>
        </w:r>
      </w:hyperlink>
    </w:p>
    <w:p w14:paraId="105EDFBC" w14:textId="5A9E8F4F" w:rsidR="009534C2" w:rsidRDefault="009534C2">
      <w:pPr>
        <w:pStyle w:val="Verzeichnis2"/>
        <w:tabs>
          <w:tab w:val="left" w:pos="880"/>
          <w:tab w:val="right" w:leader="dot" w:pos="9062"/>
        </w:tabs>
        <w:rPr>
          <w:rFonts w:eastAsiaTheme="minorEastAsia"/>
          <w:noProof/>
          <w:lang w:eastAsia="de-AT"/>
        </w:rPr>
      </w:pPr>
      <w:hyperlink w:anchor="_Toc15302653" w:history="1">
        <w:r w:rsidRPr="00D06DEA">
          <w:rPr>
            <w:rStyle w:val="Hyperlink"/>
            <w:noProof/>
          </w:rPr>
          <w:t>3.4.</w:t>
        </w:r>
        <w:r>
          <w:rPr>
            <w:rFonts w:eastAsiaTheme="minorEastAsia"/>
            <w:noProof/>
            <w:lang w:eastAsia="de-AT"/>
          </w:rPr>
          <w:tab/>
        </w:r>
        <w:r w:rsidRPr="00D06DEA">
          <w:rPr>
            <w:rStyle w:val="Hyperlink"/>
            <w:noProof/>
          </w:rPr>
          <w:t>Transportluftschiff</w:t>
        </w:r>
        <w:r>
          <w:rPr>
            <w:noProof/>
            <w:webHidden/>
          </w:rPr>
          <w:tab/>
        </w:r>
        <w:r>
          <w:rPr>
            <w:noProof/>
            <w:webHidden/>
          </w:rPr>
          <w:fldChar w:fldCharType="begin"/>
        </w:r>
        <w:r>
          <w:rPr>
            <w:noProof/>
            <w:webHidden/>
          </w:rPr>
          <w:instrText xml:space="preserve"> PAGEREF _Toc15302653 \h </w:instrText>
        </w:r>
        <w:r>
          <w:rPr>
            <w:noProof/>
            <w:webHidden/>
          </w:rPr>
        </w:r>
        <w:r>
          <w:rPr>
            <w:noProof/>
            <w:webHidden/>
          </w:rPr>
          <w:fldChar w:fldCharType="separate"/>
        </w:r>
        <w:r>
          <w:rPr>
            <w:noProof/>
            <w:webHidden/>
          </w:rPr>
          <w:t>15</w:t>
        </w:r>
        <w:r>
          <w:rPr>
            <w:noProof/>
            <w:webHidden/>
          </w:rPr>
          <w:fldChar w:fldCharType="end"/>
        </w:r>
      </w:hyperlink>
    </w:p>
    <w:p w14:paraId="22B9EC4A" w14:textId="492AD5FF" w:rsidR="009534C2" w:rsidRDefault="009534C2">
      <w:pPr>
        <w:pStyle w:val="Verzeichnis1"/>
        <w:tabs>
          <w:tab w:val="left" w:pos="440"/>
          <w:tab w:val="right" w:leader="dot" w:pos="9062"/>
        </w:tabs>
        <w:rPr>
          <w:rFonts w:eastAsiaTheme="minorEastAsia"/>
          <w:noProof/>
          <w:lang w:eastAsia="de-AT"/>
        </w:rPr>
      </w:pPr>
      <w:hyperlink w:anchor="_Toc15302654" w:history="1">
        <w:r w:rsidRPr="00D06DEA">
          <w:rPr>
            <w:rStyle w:val="Hyperlink"/>
            <w:noProof/>
          </w:rPr>
          <w:t>4.</w:t>
        </w:r>
        <w:r>
          <w:rPr>
            <w:rFonts w:eastAsiaTheme="minorEastAsia"/>
            <w:noProof/>
            <w:lang w:eastAsia="de-AT"/>
          </w:rPr>
          <w:tab/>
        </w:r>
        <w:r w:rsidRPr="00D06DEA">
          <w:rPr>
            <w:rStyle w:val="Hyperlink"/>
            <w:noProof/>
          </w:rPr>
          <w:t>Innovative Transportkonzepte</w:t>
        </w:r>
        <w:r>
          <w:rPr>
            <w:noProof/>
            <w:webHidden/>
          </w:rPr>
          <w:tab/>
        </w:r>
        <w:r>
          <w:rPr>
            <w:noProof/>
            <w:webHidden/>
          </w:rPr>
          <w:fldChar w:fldCharType="begin"/>
        </w:r>
        <w:r>
          <w:rPr>
            <w:noProof/>
            <w:webHidden/>
          </w:rPr>
          <w:instrText xml:space="preserve"> PAGEREF _Toc15302654 \h </w:instrText>
        </w:r>
        <w:r>
          <w:rPr>
            <w:noProof/>
            <w:webHidden/>
          </w:rPr>
        </w:r>
        <w:r>
          <w:rPr>
            <w:noProof/>
            <w:webHidden/>
          </w:rPr>
          <w:fldChar w:fldCharType="separate"/>
        </w:r>
        <w:r>
          <w:rPr>
            <w:noProof/>
            <w:webHidden/>
          </w:rPr>
          <w:t>17</w:t>
        </w:r>
        <w:r>
          <w:rPr>
            <w:noProof/>
            <w:webHidden/>
          </w:rPr>
          <w:fldChar w:fldCharType="end"/>
        </w:r>
      </w:hyperlink>
    </w:p>
    <w:p w14:paraId="51AAA72D" w14:textId="76373AA5" w:rsidR="009534C2" w:rsidRDefault="009534C2">
      <w:pPr>
        <w:pStyle w:val="Verzeichnis2"/>
        <w:tabs>
          <w:tab w:val="left" w:pos="880"/>
          <w:tab w:val="right" w:leader="dot" w:pos="9062"/>
        </w:tabs>
        <w:rPr>
          <w:rFonts w:eastAsiaTheme="minorEastAsia"/>
          <w:noProof/>
          <w:lang w:eastAsia="de-AT"/>
        </w:rPr>
      </w:pPr>
      <w:hyperlink w:anchor="_Toc15302655" w:history="1">
        <w:r w:rsidRPr="00D06DEA">
          <w:rPr>
            <w:rStyle w:val="Hyperlink"/>
            <w:noProof/>
          </w:rPr>
          <w:t>4.1.</w:t>
        </w:r>
        <w:r>
          <w:rPr>
            <w:rFonts w:eastAsiaTheme="minorEastAsia"/>
            <w:noProof/>
            <w:lang w:eastAsia="de-AT"/>
          </w:rPr>
          <w:tab/>
        </w:r>
        <w:r w:rsidRPr="00D06DEA">
          <w:rPr>
            <w:rStyle w:val="Hyperlink"/>
            <w:noProof/>
          </w:rPr>
          <w:t>Digitalisierung/Vernetzung der Logistik</w:t>
        </w:r>
        <w:r>
          <w:rPr>
            <w:noProof/>
            <w:webHidden/>
          </w:rPr>
          <w:tab/>
        </w:r>
        <w:r>
          <w:rPr>
            <w:noProof/>
            <w:webHidden/>
          </w:rPr>
          <w:fldChar w:fldCharType="begin"/>
        </w:r>
        <w:r>
          <w:rPr>
            <w:noProof/>
            <w:webHidden/>
          </w:rPr>
          <w:instrText xml:space="preserve"> PAGEREF _Toc15302655 \h </w:instrText>
        </w:r>
        <w:r>
          <w:rPr>
            <w:noProof/>
            <w:webHidden/>
          </w:rPr>
        </w:r>
        <w:r>
          <w:rPr>
            <w:noProof/>
            <w:webHidden/>
          </w:rPr>
          <w:fldChar w:fldCharType="separate"/>
        </w:r>
        <w:r>
          <w:rPr>
            <w:noProof/>
            <w:webHidden/>
          </w:rPr>
          <w:t>17</w:t>
        </w:r>
        <w:r>
          <w:rPr>
            <w:noProof/>
            <w:webHidden/>
          </w:rPr>
          <w:fldChar w:fldCharType="end"/>
        </w:r>
      </w:hyperlink>
    </w:p>
    <w:p w14:paraId="1ADC5074" w14:textId="2823BC4D" w:rsidR="009534C2" w:rsidRDefault="009534C2">
      <w:pPr>
        <w:pStyle w:val="Verzeichnis2"/>
        <w:tabs>
          <w:tab w:val="left" w:pos="880"/>
          <w:tab w:val="right" w:leader="dot" w:pos="9062"/>
        </w:tabs>
        <w:rPr>
          <w:rFonts w:eastAsiaTheme="minorEastAsia"/>
          <w:noProof/>
          <w:lang w:eastAsia="de-AT"/>
        </w:rPr>
      </w:pPr>
      <w:hyperlink w:anchor="_Toc15302656" w:history="1">
        <w:r w:rsidRPr="00D06DEA">
          <w:rPr>
            <w:rStyle w:val="Hyperlink"/>
            <w:noProof/>
          </w:rPr>
          <w:t>4.2.</w:t>
        </w:r>
        <w:r>
          <w:rPr>
            <w:rFonts w:eastAsiaTheme="minorEastAsia"/>
            <w:noProof/>
            <w:lang w:eastAsia="de-AT"/>
          </w:rPr>
          <w:tab/>
        </w:r>
        <w:r w:rsidRPr="00D06DEA">
          <w:rPr>
            <w:rStyle w:val="Hyperlink"/>
            <w:noProof/>
          </w:rPr>
          <w:t>Synchromodalität</w:t>
        </w:r>
        <w:r>
          <w:rPr>
            <w:noProof/>
            <w:webHidden/>
          </w:rPr>
          <w:tab/>
        </w:r>
        <w:r>
          <w:rPr>
            <w:noProof/>
            <w:webHidden/>
          </w:rPr>
          <w:fldChar w:fldCharType="begin"/>
        </w:r>
        <w:r>
          <w:rPr>
            <w:noProof/>
            <w:webHidden/>
          </w:rPr>
          <w:instrText xml:space="preserve"> PAGEREF _Toc15302656 \h </w:instrText>
        </w:r>
        <w:r>
          <w:rPr>
            <w:noProof/>
            <w:webHidden/>
          </w:rPr>
        </w:r>
        <w:r>
          <w:rPr>
            <w:noProof/>
            <w:webHidden/>
          </w:rPr>
          <w:fldChar w:fldCharType="separate"/>
        </w:r>
        <w:r>
          <w:rPr>
            <w:noProof/>
            <w:webHidden/>
          </w:rPr>
          <w:t>17</w:t>
        </w:r>
        <w:r>
          <w:rPr>
            <w:noProof/>
            <w:webHidden/>
          </w:rPr>
          <w:fldChar w:fldCharType="end"/>
        </w:r>
      </w:hyperlink>
    </w:p>
    <w:p w14:paraId="11072339" w14:textId="15D88B2A" w:rsidR="009534C2" w:rsidRDefault="009534C2">
      <w:pPr>
        <w:pStyle w:val="Verzeichnis2"/>
        <w:tabs>
          <w:tab w:val="left" w:pos="880"/>
          <w:tab w:val="right" w:leader="dot" w:pos="9062"/>
        </w:tabs>
        <w:rPr>
          <w:rFonts w:eastAsiaTheme="minorEastAsia"/>
          <w:noProof/>
          <w:lang w:eastAsia="de-AT"/>
        </w:rPr>
      </w:pPr>
      <w:hyperlink w:anchor="_Toc15302657" w:history="1">
        <w:r w:rsidRPr="00D06DEA">
          <w:rPr>
            <w:rStyle w:val="Hyperlink"/>
            <w:noProof/>
          </w:rPr>
          <w:t>4.3.</w:t>
        </w:r>
        <w:r>
          <w:rPr>
            <w:rFonts w:eastAsiaTheme="minorEastAsia"/>
            <w:noProof/>
            <w:lang w:eastAsia="de-AT"/>
          </w:rPr>
          <w:tab/>
        </w:r>
        <w:r w:rsidRPr="00D06DEA">
          <w:rPr>
            <w:rStyle w:val="Hyperlink"/>
            <w:noProof/>
          </w:rPr>
          <w:t>Physical Internet</w:t>
        </w:r>
        <w:r>
          <w:rPr>
            <w:noProof/>
            <w:webHidden/>
          </w:rPr>
          <w:tab/>
        </w:r>
        <w:r>
          <w:rPr>
            <w:noProof/>
            <w:webHidden/>
          </w:rPr>
          <w:fldChar w:fldCharType="begin"/>
        </w:r>
        <w:r>
          <w:rPr>
            <w:noProof/>
            <w:webHidden/>
          </w:rPr>
          <w:instrText xml:space="preserve"> PAGEREF _Toc15302657 \h </w:instrText>
        </w:r>
        <w:r>
          <w:rPr>
            <w:noProof/>
            <w:webHidden/>
          </w:rPr>
        </w:r>
        <w:r>
          <w:rPr>
            <w:noProof/>
            <w:webHidden/>
          </w:rPr>
          <w:fldChar w:fldCharType="separate"/>
        </w:r>
        <w:r>
          <w:rPr>
            <w:noProof/>
            <w:webHidden/>
          </w:rPr>
          <w:t>19</w:t>
        </w:r>
        <w:r>
          <w:rPr>
            <w:noProof/>
            <w:webHidden/>
          </w:rPr>
          <w:fldChar w:fldCharType="end"/>
        </w:r>
      </w:hyperlink>
    </w:p>
    <w:p w14:paraId="59DEF435" w14:textId="02B9AA70" w:rsidR="009534C2" w:rsidRDefault="009534C2">
      <w:pPr>
        <w:pStyle w:val="Verzeichnis1"/>
        <w:tabs>
          <w:tab w:val="right" w:leader="dot" w:pos="9062"/>
        </w:tabs>
        <w:rPr>
          <w:rFonts w:eastAsiaTheme="minorEastAsia"/>
          <w:noProof/>
          <w:lang w:eastAsia="de-AT"/>
        </w:rPr>
      </w:pPr>
      <w:hyperlink w:anchor="_Toc15302658" w:history="1">
        <w:r w:rsidRPr="00D06DEA">
          <w:rPr>
            <w:rStyle w:val="Hyperlink"/>
            <w:noProof/>
          </w:rPr>
          <w:t>Literaturverzeichnis</w:t>
        </w:r>
        <w:r>
          <w:rPr>
            <w:noProof/>
            <w:webHidden/>
          </w:rPr>
          <w:tab/>
        </w:r>
        <w:r>
          <w:rPr>
            <w:noProof/>
            <w:webHidden/>
          </w:rPr>
          <w:fldChar w:fldCharType="begin"/>
        </w:r>
        <w:r>
          <w:rPr>
            <w:noProof/>
            <w:webHidden/>
          </w:rPr>
          <w:instrText xml:space="preserve"> PAGEREF _Toc15302658 \h </w:instrText>
        </w:r>
        <w:r>
          <w:rPr>
            <w:noProof/>
            <w:webHidden/>
          </w:rPr>
        </w:r>
        <w:r>
          <w:rPr>
            <w:noProof/>
            <w:webHidden/>
          </w:rPr>
          <w:fldChar w:fldCharType="separate"/>
        </w:r>
        <w:r>
          <w:rPr>
            <w:noProof/>
            <w:webHidden/>
          </w:rPr>
          <w:t>21</w:t>
        </w:r>
        <w:r>
          <w:rPr>
            <w:noProof/>
            <w:webHidden/>
          </w:rPr>
          <w:fldChar w:fldCharType="end"/>
        </w:r>
      </w:hyperlink>
    </w:p>
    <w:p w14:paraId="667D9A59" w14:textId="6F303814" w:rsidR="00637826" w:rsidRDefault="00637826" w:rsidP="00775802">
      <w:pPr>
        <w:tabs>
          <w:tab w:val="left" w:pos="440"/>
        </w:tabs>
        <w:rPr>
          <w:sz w:val="24"/>
        </w:rPr>
      </w:pPr>
      <w:r>
        <w:rPr>
          <w:sz w:val="24"/>
        </w:rPr>
        <w:fldChar w:fldCharType="end"/>
      </w:r>
    </w:p>
    <w:p w14:paraId="7B972FCE" w14:textId="2292E4C8" w:rsidR="00C248D9" w:rsidRDefault="00C248D9">
      <w:pPr>
        <w:spacing w:after="160" w:line="259" w:lineRule="auto"/>
        <w:rPr>
          <w:sz w:val="24"/>
        </w:rPr>
      </w:pPr>
      <w:r>
        <w:rPr>
          <w:sz w:val="24"/>
        </w:rPr>
        <w:br w:type="page"/>
      </w:r>
    </w:p>
    <w:p w14:paraId="7211EC1E" w14:textId="77777777" w:rsidR="002F3D34" w:rsidRPr="002F3D34" w:rsidRDefault="002F3D34">
      <w:pPr>
        <w:rPr>
          <w:b/>
          <w:sz w:val="28"/>
        </w:rPr>
      </w:pPr>
      <w:r w:rsidRPr="002F3D34">
        <w:rPr>
          <w:b/>
          <w:sz w:val="28"/>
        </w:rPr>
        <w:lastRenderedPageBreak/>
        <w:t>Abbildungsverzeichnis</w:t>
      </w:r>
    </w:p>
    <w:p w14:paraId="349C2586" w14:textId="77777777" w:rsidR="002F3D34" w:rsidRDefault="002F3D34">
      <w:pPr>
        <w:rPr>
          <w:sz w:val="24"/>
        </w:rPr>
      </w:pPr>
    </w:p>
    <w:p w14:paraId="5B2713D9" w14:textId="46C48E73" w:rsidR="00AA1CC4" w:rsidRDefault="002F3D34">
      <w:pPr>
        <w:pStyle w:val="Abbildungsverzeichnis"/>
        <w:tabs>
          <w:tab w:val="right" w:leader="dot" w:pos="9062"/>
        </w:tabs>
        <w:rPr>
          <w:rFonts w:eastAsiaTheme="minorEastAsia"/>
          <w:noProof/>
          <w:lang w:eastAsia="de-AT"/>
        </w:rPr>
      </w:pPr>
      <w:r w:rsidRPr="00E110D0">
        <w:rPr>
          <w:sz w:val="24"/>
        </w:rPr>
        <w:fldChar w:fldCharType="begin"/>
      </w:r>
      <w:r w:rsidRPr="00E110D0">
        <w:rPr>
          <w:sz w:val="24"/>
        </w:rPr>
        <w:instrText xml:space="preserve"> TOC \h \z \c "Abbildung" </w:instrText>
      </w:r>
      <w:r w:rsidRPr="00E110D0">
        <w:rPr>
          <w:sz w:val="24"/>
        </w:rPr>
        <w:fldChar w:fldCharType="separate"/>
      </w:r>
      <w:hyperlink w:anchor="_Toc15296719" w:history="1">
        <w:r w:rsidR="00AA1CC4" w:rsidRPr="0060608D">
          <w:rPr>
            <w:rStyle w:val="Hyperlink"/>
            <w:noProof/>
          </w:rPr>
          <w:t>Abbildung 1: Top 10 der staureichsten Länder der Europäischen Union</w:t>
        </w:r>
        <w:r w:rsidR="00AA1CC4">
          <w:rPr>
            <w:noProof/>
            <w:webHidden/>
          </w:rPr>
          <w:tab/>
        </w:r>
        <w:r w:rsidR="00AA1CC4">
          <w:rPr>
            <w:noProof/>
            <w:webHidden/>
          </w:rPr>
          <w:fldChar w:fldCharType="begin"/>
        </w:r>
        <w:r w:rsidR="00AA1CC4">
          <w:rPr>
            <w:noProof/>
            <w:webHidden/>
          </w:rPr>
          <w:instrText xml:space="preserve"> PAGEREF _Toc15296719 \h </w:instrText>
        </w:r>
        <w:r w:rsidR="00AA1CC4">
          <w:rPr>
            <w:noProof/>
            <w:webHidden/>
          </w:rPr>
        </w:r>
        <w:r w:rsidR="00AA1CC4">
          <w:rPr>
            <w:noProof/>
            <w:webHidden/>
          </w:rPr>
          <w:fldChar w:fldCharType="separate"/>
        </w:r>
        <w:r w:rsidR="009534C2">
          <w:rPr>
            <w:noProof/>
            <w:webHidden/>
          </w:rPr>
          <w:t>5</w:t>
        </w:r>
        <w:r w:rsidR="00AA1CC4">
          <w:rPr>
            <w:noProof/>
            <w:webHidden/>
          </w:rPr>
          <w:fldChar w:fldCharType="end"/>
        </w:r>
      </w:hyperlink>
    </w:p>
    <w:p w14:paraId="05315110" w14:textId="099EF1FD" w:rsidR="00AA1CC4" w:rsidRDefault="00AA1CC4">
      <w:pPr>
        <w:pStyle w:val="Abbildungsverzeichnis"/>
        <w:tabs>
          <w:tab w:val="right" w:leader="dot" w:pos="9062"/>
        </w:tabs>
        <w:rPr>
          <w:rFonts w:eastAsiaTheme="minorEastAsia"/>
          <w:noProof/>
          <w:lang w:eastAsia="de-AT"/>
        </w:rPr>
      </w:pPr>
      <w:hyperlink w:anchor="_Toc15296720" w:history="1">
        <w:r w:rsidRPr="0060608D">
          <w:rPr>
            <w:rStyle w:val="Hyperlink"/>
            <w:noProof/>
          </w:rPr>
          <w:t>Abbildung 2: Innovative Transportkonzepte – Ein Überblick</w:t>
        </w:r>
        <w:r>
          <w:rPr>
            <w:noProof/>
            <w:webHidden/>
          </w:rPr>
          <w:tab/>
        </w:r>
        <w:r>
          <w:rPr>
            <w:noProof/>
            <w:webHidden/>
          </w:rPr>
          <w:fldChar w:fldCharType="begin"/>
        </w:r>
        <w:r>
          <w:rPr>
            <w:noProof/>
            <w:webHidden/>
          </w:rPr>
          <w:instrText xml:space="preserve"> PAGEREF _Toc15296720 \h </w:instrText>
        </w:r>
        <w:r>
          <w:rPr>
            <w:noProof/>
            <w:webHidden/>
          </w:rPr>
        </w:r>
        <w:r>
          <w:rPr>
            <w:noProof/>
            <w:webHidden/>
          </w:rPr>
          <w:fldChar w:fldCharType="separate"/>
        </w:r>
        <w:r w:rsidR="009534C2">
          <w:rPr>
            <w:noProof/>
            <w:webHidden/>
          </w:rPr>
          <w:t>18</w:t>
        </w:r>
        <w:r>
          <w:rPr>
            <w:noProof/>
            <w:webHidden/>
          </w:rPr>
          <w:fldChar w:fldCharType="end"/>
        </w:r>
      </w:hyperlink>
    </w:p>
    <w:p w14:paraId="4FFF957F" w14:textId="3792C676" w:rsidR="00AA1CC4" w:rsidRDefault="00AA1CC4">
      <w:pPr>
        <w:pStyle w:val="Abbildungsverzeichnis"/>
        <w:tabs>
          <w:tab w:val="right" w:leader="dot" w:pos="9062"/>
        </w:tabs>
        <w:rPr>
          <w:rFonts w:eastAsiaTheme="minorEastAsia"/>
          <w:noProof/>
          <w:lang w:eastAsia="de-AT"/>
        </w:rPr>
      </w:pPr>
      <w:hyperlink w:anchor="_Toc15296721" w:history="1">
        <w:r w:rsidRPr="0060608D">
          <w:rPr>
            <w:rStyle w:val="Hyperlink"/>
            <w:noProof/>
          </w:rPr>
          <w:t>Abbildung 3: Physical Internet</w:t>
        </w:r>
        <w:r>
          <w:rPr>
            <w:noProof/>
            <w:webHidden/>
          </w:rPr>
          <w:tab/>
        </w:r>
        <w:r>
          <w:rPr>
            <w:noProof/>
            <w:webHidden/>
          </w:rPr>
          <w:fldChar w:fldCharType="begin"/>
        </w:r>
        <w:r>
          <w:rPr>
            <w:noProof/>
            <w:webHidden/>
          </w:rPr>
          <w:instrText xml:space="preserve"> PAGEREF _Toc15296721 \h </w:instrText>
        </w:r>
        <w:r>
          <w:rPr>
            <w:noProof/>
            <w:webHidden/>
          </w:rPr>
        </w:r>
        <w:r>
          <w:rPr>
            <w:noProof/>
            <w:webHidden/>
          </w:rPr>
          <w:fldChar w:fldCharType="separate"/>
        </w:r>
        <w:r w:rsidR="009534C2">
          <w:rPr>
            <w:noProof/>
            <w:webHidden/>
          </w:rPr>
          <w:t>20</w:t>
        </w:r>
        <w:r>
          <w:rPr>
            <w:noProof/>
            <w:webHidden/>
          </w:rPr>
          <w:fldChar w:fldCharType="end"/>
        </w:r>
      </w:hyperlink>
    </w:p>
    <w:p w14:paraId="1240E29B" w14:textId="78B1E18F" w:rsidR="002F3D34" w:rsidRDefault="002F3D34">
      <w:pPr>
        <w:rPr>
          <w:sz w:val="24"/>
        </w:rPr>
      </w:pPr>
      <w:r w:rsidRPr="00E110D0">
        <w:rPr>
          <w:sz w:val="24"/>
        </w:rPr>
        <w:fldChar w:fldCharType="end"/>
      </w:r>
    </w:p>
    <w:p w14:paraId="26A75664" w14:textId="77777777" w:rsidR="00637826" w:rsidRDefault="00637826">
      <w:pPr>
        <w:rPr>
          <w:sz w:val="24"/>
        </w:rPr>
      </w:pPr>
    </w:p>
    <w:p w14:paraId="7CAA0434" w14:textId="77777777" w:rsidR="00637826" w:rsidRDefault="00637826">
      <w:pPr>
        <w:spacing w:after="160" w:line="259" w:lineRule="auto"/>
        <w:rPr>
          <w:sz w:val="24"/>
        </w:rPr>
      </w:pPr>
      <w:r>
        <w:rPr>
          <w:sz w:val="24"/>
        </w:rPr>
        <w:br w:type="page"/>
      </w:r>
    </w:p>
    <w:p w14:paraId="217042D7" w14:textId="6517CB9D" w:rsidR="00637826" w:rsidRPr="009F1A25" w:rsidRDefault="00863336" w:rsidP="009F1A25">
      <w:pPr>
        <w:pStyle w:val="1"/>
      </w:pPr>
      <w:r>
        <w:lastRenderedPageBreak/>
        <w:t xml:space="preserve"> </w:t>
      </w:r>
      <w:bookmarkStart w:id="0" w:name="_Toc15302638"/>
      <w:r w:rsidR="00F7607B">
        <w:t xml:space="preserve">Die Notwendigkeit von </w:t>
      </w:r>
      <w:r>
        <w:t>Alternativen im Gütertransport</w:t>
      </w:r>
      <w:bookmarkEnd w:id="0"/>
    </w:p>
    <w:p w14:paraId="5C9E6F03" w14:textId="6CF08607" w:rsidR="00F13C90" w:rsidRPr="00F13C90" w:rsidRDefault="00F13C90" w:rsidP="00224F2C">
      <w:pPr>
        <w:spacing w:after="160" w:line="360" w:lineRule="auto"/>
        <w:jc w:val="both"/>
        <w:rPr>
          <w:sz w:val="24"/>
        </w:rPr>
      </w:pPr>
      <w:r w:rsidRPr="00F13C90">
        <w:rPr>
          <w:sz w:val="24"/>
        </w:rPr>
        <w:t xml:space="preserve">Der zunehmende globale Güterverkehr führt zusehends zu einer Überlastung der Verkehrsinfrastruktur. Vor allem der Verkehrsträger Straße stößt vermehrt an seine Grenzen, was sich in zunehmenden Staus äußert. Auch die Umweltbelastung nimmt zu: </w:t>
      </w:r>
      <w:r w:rsidR="00496E73">
        <w:rPr>
          <w:sz w:val="24"/>
        </w:rPr>
        <w:t>steigender</w:t>
      </w:r>
      <w:r w:rsidR="00496E73" w:rsidRPr="00F13C90">
        <w:rPr>
          <w:sz w:val="24"/>
        </w:rPr>
        <w:t xml:space="preserve"> </w:t>
      </w:r>
      <w:r w:rsidRPr="00F13C90">
        <w:rPr>
          <w:sz w:val="24"/>
        </w:rPr>
        <w:t>CO2 Ausstoß, Feinstaubbelastung und Lärmbelästigun</w:t>
      </w:r>
      <w:r w:rsidR="009853EC">
        <w:rPr>
          <w:sz w:val="24"/>
        </w:rPr>
        <w:t>g</w:t>
      </w:r>
      <w:r w:rsidR="007C58AA">
        <w:rPr>
          <w:sz w:val="24"/>
        </w:rPr>
        <w:t xml:space="preserve"> sind die Folge</w:t>
      </w:r>
      <w:r w:rsidR="009853EC">
        <w:rPr>
          <w:sz w:val="24"/>
        </w:rPr>
        <w:t>. Neue visionäre Verkehrsmittel</w:t>
      </w:r>
      <w:r w:rsidRPr="00F13C90">
        <w:rPr>
          <w:sz w:val="24"/>
        </w:rPr>
        <w:t xml:space="preserve"> sowie die Optimierung bestehender Verkehrs</w:t>
      </w:r>
      <w:r w:rsidR="009853EC">
        <w:rPr>
          <w:sz w:val="24"/>
        </w:rPr>
        <w:t>mittel</w:t>
      </w:r>
      <w:r w:rsidRPr="00F13C90">
        <w:rPr>
          <w:sz w:val="24"/>
        </w:rPr>
        <w:t xml:space="preserve"> sind erforderlich um den Verkehr entsprechend zu verlagern und den Verkehrsträger Straße zu entlasten.  </w:t>
      </w:r>
    </w:p>
    <w:p w14:paraId="0D645B7C" w14:textId="55CAF9ED" w:rsidR="00F7607B" w:rsidRDefault="00091AA2" w:rsidP="0083674F">
      <w:pPr>
        <w:pStyle w:val="2"/>
      </w:pPr>
      <w:bookmarkStart w:id="1" w:name="_Toc15302639"/>
      <w:r>
        <w:t>Ökonomische Gründe</w:t>
      </w:r>
      <w:bookmarkEnd w:id="1"/>
    </w:p>
    <w:p w14:paraId="4E0BFB03" w14:textId="1A8A0A96" w:rsidR="00522A0D" w:rsidRDefault="00F7607B" w:rsidP="00224F2C">
      <w:pPr>
        <w:spacing w:after="160" w:line="360" w:lineRule="auto"/>
        <w:jc w:val="both"/>
        <w:rPr>
          <w:bCs/>
          <w:sz w:val="24"/>
        </w:rPr>
      </w:pPr>
      <w:r w:rsidRPr="00F7607B">
        <w:rPr>
          <w:bCs/>
          <w:sz w:val="24"/>
          <w:lang w:val="de-DE"/>
        </w:rPr>
        <w:t xml:space="preserve">Der zunehmende Güterverkehr führt zur Überlastung der Straßeninfrastruktur. Die damit verbundenen Staus </w:t>
      </w:r>
      <w:r w:rsidR="002B2A45">
        <w:rPr>
          <w:bCs/>
          <w:sz w:val="24"/>
          <w:lang w:val="de-DE"/>
        </w:rPr>
        <w:t xml:space="preserve">kosten der Europäischen Union </w:t>
      </w:r>
      <w:r w:rsidR="00091AA2">
        <w:rPr>
          <w:bCs/>
          <w:sz w:val="24"/>
          <w:lang w:val="de-DE"/>
        </w:rPr>
        <w:t>jährlich rund 1% des BIP und e</w:t>
      </w:r>
      <w:r w:rsidRPr="00F7607B">
        <w:rPr>
          <w:bCs/>
          <w:sz w:val="24"/>
          <w:lang w:val="de-DE"/>
        </w:rPr>
        <w:t>s ist davon auszugehen, dass diese Ko</w:t>
      </w:r>
      <w:r w:rsidR="001869A5">
        <w:rPr>
          <w:bCs/>
          <w:sz w:val="24"/>
          <w:lang w:val="de-DE"/>
        </w:rPr>
        <w:t>sten weiterhin steigen werden.</w:t>
      </w:r>
      <w:r w:rsidR="001869A5">
        <w:rPr>
          <w:rStyle w:val="Funotenzeichen"/>
          <w:bCs/>
          <w:sz w:val="24"/>
          <w:lang w:val="de-DE"/>
        </w:rPr>
        <w:footnoteReference w:id="1"/>
      </w:r>
      <w:r w:rsidR="001869A5">
        <w:rPr>
          <w:bCs/>
          <w:sz w:val="24"/>
          <w:lang w:val="de-DE"/>
        </w:rPr>
        <w:t xml:space="preserve"> </w:t>
      </w:r>
      <w:r w:rsidRPr="00F7607B">
        <w:rPr>
          <w:bCs/>
          <w:sz w:val="24"/>
          <w:lang w:val="de-DE"/>
        </w:rPr>
        <w:t>Österreich befindet sich mit durchschnittlich 25 Stunden Stau im Jahr</w:t>
      </w:r>
      <w:r w:rsidR="001B559F">
        <w:rPr>
          <w:bCs/>
          <w:sz w:val="24"/>
          <w:lang w:val="de-DE"/>
        </w:rPr>
        <w:t xml:space="preserve"> 2017</w:t>
      </w:r>
      <w:r w:rsidRPr="00F7607B">
        <w:rPr>
          <w:bCs/>
          <w:sz w:val="24"/>
          <w:lang w:val="de-DE"/>
        </w:rPr>
        <w:t xml:space="preserve"> im Top 10 Bereich der </w:t>
      </w:r>
      <w:r w:rsidR="002B4F68">
        <w:rPr>
          <w:bCs/>
          <w:sz w:val="24"/>
          <w:lang w:val="de-DE"/>
        </w:rPr>
        <w:t>EU-</w:t>
      </w:r>
      <w:r w:rsidRPr="00F7607B">
        <w:rPr>
          <w:bCs/>
          <w:sz w:val="24"/>
          <w:lang w:val="de-DE"/>
        </w:rPr>
        <w:t>Länder</w:t>
      </w:r>
      <w:r w:rsidR="00091AA2">
        <w:rPr>
          <w:bCs/>
          <w:sz w:val="24"/>
          <w:lang w:val="de-DE"/>
        </w:rPr>
        <w:t xml:space="preserve"> (siehe </w:t>
      </w:r>
      <w:r w:rsidR="00522A0D">
        <w:rPr>
          <w:bCs/>
          <w:sz w:val="24"/>
          <w:lang w:val="de-DE"/>
        </w:rPr>
        <w:t>Abbildung</w:t>
      </w:r>
      <w:r w:rsidR="00091AA2">
        <w:rPr>
          <w:bCs/>
          <w:sz w:val="24"/>
          <w:lang w:val="de-DE"/>
        </w:rPr>
        <w:t xml:space="preserve"> 1)</w:t>
      </w:r>
      <w:r w:rsidR="001B559F">
        <w:rPr>
          <w:bCs/>
          <w:sz w:val="24"/>
          <w:lang w:val="de-DE"/>
        </w:rPr>
        <w:t>.</w:t>
      </w:r>
      <w:r w:rsidR="0039412C">
        <w:rPr>
          <w:rStyle w:val="Funotenzeichen"/>
          <w:bCs/>
          <w:sz w:val="24"/>
          <w:lang w:val="de-DE"/>
        </w:rPr>
        <w:footnoteReference w:id="2"/>
      </w:r>
      <w:r w:rsidR="0039412C">
        <w:rPr>
          <w:bCs/>
          <w:sz w:val="24"/>
          <w:lang w:val="de-DE"/>
        </w:rPr>
        <w:t xml:space="preserve"> </w:t>
      </w:r>
      <w:r w:rsidRPr="00F7607B">
        <w:rPr>
          <w:bCs/>
          <w:sz w:val="24"/>
          <w:lang w:val="de-DE"/>
        </w:rPr>
        <w:t>Dieser Wert blieb seit der letzten Messung 2014 unverändert.</w:t>
      </w:r>
      <w:r w:rsidR="00C5342E">
        <w:rPr>
          <w:rStyle w:val="Funotenzeichen"/>
          <w:bCs/>
          <w:sz w:val="24"/>
          <w:lang w:val="de-DE"/>
        </w:rPr>
        <w:footnoteReference w:id="3"/>
      </w:r>
      <w:r w:rsidR="00C5342E">
        <w:rPr>
          <w:bCs/>
          <w:sz w:val="24"/>
          <w:lang w:val="de-DE"/>
        </w:rPr>
        <w:t xml:space="preserve"> </w:t>
      </w:r>
      <w:r w:rsidRPr="00F7607B">
        <w:rPr>
          <w:bCs/>
          <w:sz w:val="24"/>
          <w:lang w:val="de-DE"/>
        </w:rPr>
        <w:t xml:space="preserve">Auch die aktuellen Daten zu </w:t>
      </w:r>
      <w:r w:rsidRPr="00F7607B">
        <w:rPr>
          <w:bCs/>
          <w:sz w:val="24"/>
        </w:rPr>
        <w:t>europäischen Städten von 2018 zeigen ein dramatisches Bild: Die Städte mit den größten Zeitverlusten</w:t>
      </w:r>
      <w:r w:rsidR="00DA1477">
        <w:rPr>
          <w:bCs/>
          <w:sz w:val="24"/>
        </w:rPr>
        <w:t xml:space="preserve"> im</w:t>
      </w:r>
      <w:r w:rsidRPr="00F7607B">
        <w:rPr>
          <w:bCs/>
          <w:sz w:val="24"/>
        </w:rPr>
        <w:t xml:space="preserve"> </w:t>
      </w:r>
      <w:r w:rsidR="00DA1477">
        <w:rPr>
          <w:bCs/>
          <w:sz w:val="24"/>
        </w:rPr>
        <w:t xml:space="preserve">Stoßverkehr </w:t>
      </w:r>
      <w:r w:rsidRPr="00F7607B">
        <w:rPr>
          <w:bCs/>
          <w:sz w:val="24"/>
        </w:rPr>
        <w:t>sind Rom (254 Stunden), Dublin (24</w:t>
      </w:r>
      <w:r w:rsidR="002B4F68">
        <w:rPr>
          <w:bCs/>
          <w:sz w:val="24"/>
        </w:rPr>
        <w:t xml:space="preserve">6 Stunden), Paris (237 Stunden) </w:t>
      </w:r>
      <w:r w:rsidRPr="00F7607B">
        <w:rPr>
          <w:bCs/>
          <w:sz w:val="24"/>
        </w:rPr>
        <w:t xml:space="preserve">und London (227 Stunden). </w:t>
      </w:r>
      <w:r w:rsidR="00522A0D">
        <w:rPr>
          <w:bCs/>
          <w:sz w:val="24"/>
        </w:rPr>
        <w:t>Auch in Wien verlieren Autofahrerinnen und Autofahrer jährlic</w:t>
      </w:r>
      <w:r w:rsidR="00DA1477">
        <w:rPr>
          <w:bCs/>
          <w:sz w:val="24"/>
        </w:rPr>
        <w:t>h mehr als 100 Stunden in der Rush Hour.</w:t>
      </w:r>
      <w:r w:rsidR="00C5342E">
        <w:rPr>
          <w:rStyle w:val="Funotenzeichen"/>
          <w:bCs/>
          <w:sz w:val="24"/>
        </w:rPr>
        <w:footnoteReference w:id="4"/>
      </w:r>
    </w:p>
    <w:p w14:paraId="39A6E18C" w14:textId="7E4F4971" w:rsidR="00164076" w:rsidRDefault="00F7607B" w:rsidP="00224F2C">
      <w:pPr>
        <w:spacing w:after="160" w:line="360" w:lineRule="auto"/>
        <w:jc w:val="both"/>
        <w:rPr>
          <w:bCs/>
          <w:sz w:val="24"/>
          <w:lang w:val="de-DE"/>
        </w:rPr>
      </w:pPr>
      <w:r w:rsidRPr="00F7607B">
        <w:rPr>
          <w:bCs/>
          <w:sz w:val="24"/>
          <w:lang w:val="de-DE"/>
        </w:rPr>
        <w:t>Die Abhängigkeit des Verkehrssektors von Erdöleinfuhren ist unverändert hoch. 96</w:t>
      </w:r>
      <w:r w:rsidR="00522A0D">
        <w:rPr>
          <w:bCs/>
          <w:sz w:val="24"/>
          <w:lang w:val="de-DE"/>
        </w:rPr>
        <w:t>% des Energiebedarfs werden zurz</w:t>
      </w:r>
      <w:r w:rsidRPr="00F7607B">
        <w:rPr>
          <w:bCs/>
          <w:sz w:val="24"/>
          <w:lang w:val="de-DE"/>
        </w:rPr>
        <w:t>eit durch Erdöl gedeckt.</w:t>
      </w:r>
      <w:r w:rsidR="003E2772">
        <w:rPr>
          <w:rStyle w:val="Funotenzeichen"/>
          <w:bCs/>
          <w:sz w:val="24"/>
          <w:lang w:val="de-DE"/>
        </w:rPr>
        <w:footnoteReference w:id="5"/>
      </w:r>
      <w:r w:rsidRPr="00F7607B">
        <w:rPr>
          <w:bCs/>
          <w:sz w:val="24"/>
          <w:lang w:val="de-DE"/>
        </w:rPr>
        <w:t xml:space="preserve"> </w:t>
      </w:r>
      <w:r w:rsidR="00164076">
        <w:rPr>
          <w:bCs/>
          <w:sz w:val="24"/>
          <w:lang w:val="de-DE"/>
        </w:rPr>
        <w:t>Der Energieverbrauch im Transportsektor der EU stieg von 1990-2016 um 29%.</w:t>
      </w:r>
      <w:r w:rsidR="003E2772">
        <w:rPr>
          <w:rStyle w:val="Funotenzeichen"/>
          <w:bCs/>
          <w:sz w:val="24"/>
          <w:lang w:val="de-DE"/>
        </w:rPr>
        <w:footnoteReference w:id="6"/>
      </w:r>
      <w:r w:rsidR="00164076" w:rsidRPr="00F7607B">
        <w:rPr>
          <w:bCs/>
          <w:sz w:val="24"/>
          <w:lang w:val="de-DE"/>
        </w:rPr>
        <w:t xml:space="preserve"> </w:t>
      </w:r>
      <w:r w:rsidRPr="00F7607B">
        <w:rPr>
          <w:bCs/>
          <w:sz w:val="24"/>
          <w:lang w:val="de-DE"/>
        </w:rPr>
        <w:t xml:space="preserve">Dies führt zu einer weiteren Verknappung der Erdöl-Ressourcen und einer Steigung der Kosten. </w:t>
      </w:r>
      <w:r w:rsidR="004F350E">
        <w:rPr>
          <w:bCs/>
          <w:sz w:val="24"/>
          <w:lang w:val="de-DE"/>
        </w:rPr>
        <w:t>Auch die externen Kosten des Transportsektors sind rasant gestiegen. Laut einer Studie der EU-Kommission belaufen sich</w:t>
      </w:r>
      <w:r w:rsidR="00496E73">
        <w:rPr>
          <w:bCs/>
          <w:sz w:val="24"/>
          <w:lang w:val="de-DE"/>
        </w:rPr>
        <w:t xml:space="preserve"> die</w:t>
      </w:r>
      <w:r w:rsidR="004F350E">
        <w:rPr>
          <w:bCs/>
          <w:sz w:val="24"/>
          <w:lang w:val="de-DE"/>
        </w:rPr>
        <w:t xml:space="preserve"> externen Kosten des EU-Transports auf einer Milliarde Euro pro Jahr</w:t>
      </w:r>
      <w:r w:rsidR="002E6B6B">
        <w:rPr>
          <w:bCs/>
          <w:sz w:val="24"/>
          <w:lang w:val="de-DE"/>
        </w:rPr>
        <w:t>. Infrastrukturelle Kosten sind dabei noch nicht inkludiert.</w:t>
      </w:r>
      <w:r w:rsidR="002E6B6B">
        <w:rPr>
          <w:rStyle w:val="Funotenzeichen"/>
          <w:bCs/>
          <w:sz w:val="24"/>
          <w:lang w:val="de-DE"/>
        </w:rPr>
        <w:footnoteReference w:id="7"/>
      </w:r>
      <w:r w:rsidR="002E6B6B">
        <w:rPr>
          <w:bCs/>
          <w:sz w:val="24"/>
          <w:lang w:val="de-DE"/>
        </w:rPr>
        <w:t xml:space="preserve">  </w:t>
      </w:r>
    </w:p>
    <w:p w14:paraId="5A4F65D4" w14:textId="7D724A11" w:rsidR="002E6B6B" w:rsidRDefault="002E6B6B" w:rsidP="00224F2C">
      <w:pPr>
        <w:spacing w:after="160" w:line="360" w:lineRule="auto"/>
        <w:jc w:val="both"/>
        <w:rPr>
          <w:bCs/>
          <w:sz w:val="24"/>
          <w:lang w:val="de-DE"/>
        </w:rPr>
      </w:pPr>
      <w:r>
        <w:rPr>
          <w:bCs/>
          <w:sz w:val="24"/>
          <w:lang w:val="de-DE"/>
        </w:rPr>
        <w:t xml:space="preserve">Die EU hat sich zum Ziel gesetzt den Ausbau der Verkehrsinfrastruktur innerhalb der EU weiter voranzutreiben um die Wettbewerbsfähigkeit der Europäischen Wirtschaft zu gewährleisten. </w:t>
      </w:r>
      <w:r>
        <w:rPr>
          <w:bCs/>
          <w:sz w:val="24"/>
          <w:lang w:val="de-DE"/>
        </w:rPr>
        <w:lastRenderedPageBreak/>
        <w:t>Des Weiteren s</w:t>
      </w:r>
      <w:r w:rsidR="00DC445D">
        <w:rPr>
          <w:bCs/>
          <w:sz w:val="24"/>
          <w:lang w:val="de-DE"/>
        </w:rPr>
        <w:t>oll der</w:t>
      </w:r>
      <w:r>
        <w:rPr>
          <w:bCs/>
          <w:sz w:val="24"/>
          <w:lang w:val="de-DE"/>
        </w:rPr>
        <w:t xml:space="preserve"> verkehrsinfrastruk</w:t>
      </w:r>
      <w:r w:rsidR="00DC445D">
        <w:rPr>
          <w:bCs/>
          <w:sz w:val="24"/>
          <w:lang w:val="de-DE"/>
        </w:rPr>
        <w:t>t</w:t>
      </w:r>
      <w:r>
        <w:rPr>
          <w:bCs/>
          <w:sz w:val="24"/>
          <w:lang w:val="de-DE"/>
        </w:rPr>
        <w:t>urell sch</w:t>
      </w:r>
      <w:r w:rsidR="00DC445D">
        <w:rPr>
          <w:bCs/>
          <w:sz w:val="24"/>
          <w:lang w:val="de-DE"/>
        </w:rPr>
        <w:t>wächere östliche Teil der EU an das Niveau des westlichen Teils herangebracht werden und somit zu einer besseren Verteilung der Verkehrsbelastung führen.</w:t>
      </w:r>
      <w:r w:rsidR="00DC445D">
        <w:rPr>
          <w:rStyle w:val="Funotenzeichen"/>
          <w:bCs/>
          <w:sz w:val="24"/>
          <w:lang w:val="de-DE"/>
        </w:rPr>
        <w:footnoteReference w:id="8"/>
      </w:r>
      <w:r w:rsidR="00DC445D">
        <w:rPr>
          <w:bCs/>
          <w:sz w:val="24"/>
          <w:lang w:val="de-DE"/>
        </w:rPr>
        <w:t xml:space="preserve"> </w:t>
      </w:r>
    </w:p>
    <w:p w14:paraId="4800992F" w14:textId="53055A6E" w:rsidR="00164076" w:rsidRDefault="002B2A45" w:rsidP="002B2A45">
      <w:pPr>
        <w:spacing w:after="160" w:line="259" w:lineRule="auto"/>
        <w:jc w:val="center"/>
        <w:rPr>
          <w:bCs/>
          <w:sz w:val="24"/>
          <w:lang w:val="de-DE"/>
        </w:rPr>
      </w:pPr>
      <w:r w:rsidRPr="00522A0D">
        <w:rPr>
          <w:noProof/>
          <w:sz w:val="24"/>
          <w:lang w:eastAsia="de-AT"/>
        </w:rPr>
        <w:drawing>
          <wp:inline distT="0" distB="0" distL="0" distR="0" wp14:anchorId="0F6B197C" wp14:editId="34472BD5">
            <wp:extent cx="3951644" cy="3154906"/>
            <wp:effectExtent l="0" t="0" r="10795" b="762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0FE1153" w14:textId="7E68C0EA" w:rsidR="002B2A45" w:rsidRPr="00C5342E" w:rsidRDefault="002B2A45" w:rsidP="002B2A45">
      <w:pPr>
        <w:pStyle w:val="Beschriftung"/>
        <w:jc w:val="center"/>
        <w:rPr>
          <w:sz w:val="24"/>
        </w:rPr>
      </w:pPr>
      <w:bookmarkStart w:id="2" w:name="_Toc15296719"/>
      <w:r>
        <w:t xml:space="preserve">Abbildung </w:t>
      </w:r>
      <w:fldSimple w:instr=" SEQ Abbildung \* ARABIC ">
        <w:r w:rsidR="00425AB9">
          <w:rPr>
            <w:noProof/>
          </w:rPr>
          <w:t>1</w:t>
        </w:r>
      </w:fldSimple>
      <w:r>
        <w:t>: Top 10 der staureichsten Länder der Europäischen Union</w:t>
      </w:r>
      <w:r>
        <w:rPr>
          <w:rStyle w:val="Funotenzeichen"/>
        </w:rPr>
        <w:footnoteReference w:id="9"/>
      </w:r>
      <w:bookmarkEnd w:id="2"/>
    </w:p>
    <w:p w14:paraId="3AAC48FA" w14:textId="4B556563" w:rsidR="00DC445D" w:rsidRDefault="00DC445D" w:rsidP="0083674F">
      <w:pPr>
        <w:pStyle w:val="2"/>
        <w:rPr>
          <w:lang w:val="de-DE"/>
        </w:rPr>
      </w:pPr>
      <w:bookmarkStart w:id="3" w:name="_Toc15302640"/>
      <w:r>
        <w:rPr>
          <w:lang w:val="de-DE"/>
        </w:rPr>
        <w:t>Ökologische Gründe</w:t>
      </w:r>
      <w:bookmarkEnd w:id="3"/>
    </w:p>
    <w:p w14:paraId="4AA2A402" w14:textId="6308537A" w:rsidR="001C7F2E" w:rsidRPr="001C7F2E" w:rsidRDefault="00D81D4E" w:rsidP="00224F2C">
      <w:pPr>
        <w:spacing w:after="160" w:line="360" w:lineRule="auto"/>
        <w:jc w:val="both"/>
        <w:rPr>
          <w:sz w:val="24"/>
        </w:rPr>
      </w:pPr>
      <w:r w:rsidRPr="00F7607B">
        <w:rPr>
          <w:bCs/>
          <w:sz w:val="24"/>
          <w:lang w:val="de-DE"/>
        </w:rPr>
        <w:t xml:space="preserve">Der Verkehrssektor ist als ein Hauptverursacher von CO2 Emissionen in der Verantwortung einen erheblichen Betrag zur Reduktion der Emissionen zu leisten.  23% der globalen CO2 Emissionen werden durch den Transportbereich erzeugt. Das entspricht </w:t>
      </w:r>
      <w:r w:rsidR="008E52CC">
        <w:rPr>
          <w:bCs/>
          <w:sz w:val="24"/>
          <w:lang w:val="de-DE"/>
        </w:rPr>
        <w:t xml:space="preserve">fast </w:t>
      </w:r>
      <w:r w:rsidRPr="00F7607B">
        <w:rPr>
          <w:bCs/>
          <w:sz w:val="24"/>
          <w:lang w:val="de-DE"/>
        </w:rPr>
        <w:t xml:space="preserve">einem Drittel des gesamten </w:t>
      </w:r>
      <w:r w:rsidR="008E52CC">
        <w:rPr>
          <w:bCs/>
          <w:sz w:val="24"/>
          <w:lang w:val="de-DE"/>
        </w:rPr>
        <w:t>Ende</w:t>
      </w:r>
      <w:r w:rsidR="001C7F2E">
        <w:rPr>
          <w:bCs/>
          <w:sz w:val="24"/>
          <w:lang w:val="de-DE"/>
        </w:rPr>
        <w:t>nergieverbrauchs.</w:t>
      </w:r>
      <w:r w:rsidR="001C7F2E">
        <w:rPr>
          <w:rStyle w:val="Funotenzeichen"/>
          <w:bCs/>
          <w:sz w:val="24"/>
          <w:lang w:val="de-DE"/>
        </w:rPr>
        <w:footnoteReference w:id="10"/>
      </w:r>
      <w:r w:rsidR="001C7F2E">
        <w:rPr>
          <w:bCs/>
          <w:sz w:val="24"/>
          <w:lang w:val="de-DE"/>
        </w:rPr>
        <w:t xml:space="preserve"> </w:t>
      </w:r>
      <w:r w:rsidR="001C7F2E" w:rsidRPr="001C7F2E">
        <w:rPr>
          <w:sz w:val="24"/>
          <w:lang w:val="de-DE"/>
        </w:rPr>
        <w:t>Die EU hat sich ambitionierte Ziele gesetzt um diese</w:t>
      </w:r>
      <w:r w:rsidR="00496E73">
        <w:rPr>
          <w:sz w:val="24"/>
          <w:lang w:val="de-DE"/>
        </w:rPr>
        <w:t>r</w:t>
      </w:r>
      <w:r w:rsidR="001C7F2E" w:rsidRPr="001C7F2E">
        <w:rPr>
          <w:sz w:val="24"/>
          <w:lang w:val="de-DE"/>
        </w:rPr>
        <w:t xml:space="preserve"> negativen Entwicklung entgegenzuwirken. Bis 2050 soll eine Reduktion von Treibhausgasemissionen </w:t>
      </w:r>
      <w:r w:rsidR="00496E73">
        <w:rPr>
          <w:sz w:val="24"/>
          <w:lang w:val="de-DE"/>
        </w:rPr>
        <w:t>um</w:t>
      </w:r>
      <w:r w:rsidR="00496E73" w:rsidRPr="001C7F2E">
        <w:rPr>
          <w:sz w:val="24"/>
          <w:lang w:val="de-DE"/>
        </w:rPr>
        <w:t xml:space="preserve"> </w:t>
      </w:r>
      <w:r w:rsidR="001C7F2E" w:rsidRPr="001C7F2E">
        <w:rPr>
          <w:sz w:val="24"/>
          <w:lang w:val="de-DE"/>
        </w:rPr>
        <w:t>60% im Verhältnis zu den Zahlen von 1990 erfolgen und somit dazu beitragen, die globale Erwärmung auf 2°C zu begrenzen. Da die Emissionen zwischen 1990 und 2009 tatsächlich um 27% angestiegen sind, muss die EU zwischen 2009 und 2050 insgesamt eine Senkung von 68% erbringen.</w:t>
      </w:r>
      <w:r w:rsidR="001C7F2E" w:rsidRPr="001C7F2E">
        <w:rPr>
          <w:rStyle w:val="Funotenzeichen"/>
          <w:bCs/>
          <w:sz w:val="24"/>
          <w:lang w:val="de-DE"/>
        </w:rPr>
        <w:t xml:space="preserve"> </w:t>
      </w:r>
      <w:r w:rsidR="001C7F2E">
        <w:rPr>
          <w:rStyle w:val="Funotenzeichen"/>
          <w:bCs/>
          <w:sz w:val="24"/>
          <w:lang w:val="de-DE"/>
        </w:rPr>
        <w:footnoteReference w:id="11"/>
      </w:r>
    </w:p>
    <w:p w14:paraId="5C7AB7A4" w14:textId="2CDCF129" w:rsidR="001C7F2E" w:rsidRPr="001C7F2E" w:rsidRDefault="001C7F2E" w:rsidP="00224F2C">
      <w:pPr>
        <w:spacing w:after="160" w:line="360" w:lineRule="auto"/>
        <w:jc w:val="both"/>
        <w:rPr>
          <w:sz w:val="24"/>
        </w:rPr>
      </w:pPr>
      <w:r w:rsidRPr="001C7F2E">
        <w:rPr>
          <w:sz w:val="24"/>
          <w:lang w:val="de-DE"/>
        </w:rPr>
        <w:t xml:space="preserve">Das </w:t>
      </w:r>
      <w:r w:rsidRPr="001C7F2E">
        <w:rPr>
          <w:sz w:val="24"/>
        </w:rPr>
        <w:t xml:space="preserve">Weißbuch der Europäischen Kommission von 2011 “Fahrplan zu einem einheitlichen europäischen Verkehrsraum – Hin zu einem wettbewerbsorientierten und ressourcenschonenden Verkehrssystem“ enthält Maßnahmenvorschläge der EU, um den </w:t>
      </w:r>
      <w:r w:rsidRPr="001C7F2E">
        <w:rPr>
          <w:sz w:val="24"/>
        </w:rPr>
        <w:lastRenderedPageBreak/>
        <w:t xml:space="preserve">Transport in Zukunft nachhaltiger zu gestalten. Die Verkehrsträger „Schiene“ und „Binnenwasser“ </w:t>
      </w:r>
      <w:r>
        <w:rPr>
          <w:sz w:val="24"/>
        </w:rPr>
        <w:t>werden</w:t>
      </w:r>
      <w:r w:rsidRPr="001C7F2E">
        <w:rPr>
          <w:sz w:val="24"/>
        </w:rPr>
        <w:t xml:space="preserve"> </w:t>
      </w:r>
      <w:r>
        <w:rPr>
          <w:sz w:val="24"/>
        </w:rPr>
        <w:t xml:space="preserve">dabei </w:t>
      </w:r>
      <w:r w:rsidRPr="001C7F2E">
        <w:rPr>
          <w:sz w:val="24"/>
        </w:rPr>
        <w:t>als nachhaltige Verkehrsträger definiert und eine Verkehrsverlagerung von der Straße auf diese Verkehrsträger angestrebt.  Bis 2030 soll 30% des Straßenverkehrs mit einer Wegstrecke von mehr als 300</w:t>
      </w:r>
      <w:r w:rsidR="00496E73">
        <w:rPr>
          <w:sz w:val="24"/>
        </w:rPr>
        <w:t xml:space="preserve"> </w:t>
      </w:r>
      <w:r w:rsidRPr="001C7F2E">
        <w:rPr>
          <w:sz w:val="24"/>
        </w:rPr>
        <w:t>km auf die Verkehrsträger Schiene ode</w:t>
      </w:r>
      <w:r>
        <w:rPr>
          <w:sz w:val="24"/>
        </w:rPr>
        <w:t>r Binnenwasser verlagert werden</w:t>
      </w:r>
      <w:r w:rsidRPr="001C7F2E">
        <w:rPr>
          <w:sz w:val="24"/>
        </w:rPr>
        <w:t>, bis 2050 sind es sogar 50%.  Neben der Verkehrsverlagerung soll der Einsatz alternativer Treibstoffe vorangetrieben werden und alternative Verkehrsmittel entwickelt werden um eine Reduktion der Emissionen durch den Verkehrssektor zu gewährleisten.</w:t>
      </w:r>
      <w:r>
        <w:rPr>
          <w:rStyle w:val="Funotenzeichen"/>
          <w:sz w:val="24"/>
        </w:rPr>
        <w:footnoteReference w:id="12"/>
      </w:r>
      <w:r w:rsidRPr="001C7F2E">
        <w:rPr>
          <w:sz w:val="24"/>
        </w:rPr>
        <w:t xml:space="preserve"> </w:t>
      </w:r>
    </w:p>
    <w:p w14:paraId="4B1DF901" w14:textId="77777777" w:rsidR="00224F2C" w:rsidRPr="00F13C90" w:rsidRDefault="00224F2C" w:rsidP="00224F2C">
      <w:pPr>
        <w:spacing w:after="160" w:line="360" w:lineRule="auto"/>
        <w:jc w:val="both"/>
        <w:rPr>
          <w:sz w:val="24"/>
        </w:rPr>
      </w:pPr>
    </w:p>
    <w:p w14:paraId="59EFF588" w14:textId="637D13E4" w:rsidR="00F7607B" w:rsidRDefault="00AF4740" w:rsidP="00AF4740">
      <w:pPr>
        <w:pStyle w:val="1"/>
      </w:pPr>
      <w:bookmarkStart w:id="4" w:name="_Toc15302641"/>
      <w:r>
        <w:t>Optimierung bestehender Transportmittel</w:t>
      </w:r>
      <w:bookmarkEnd w:id="4"/>
    </w:p>
    <w:p w14:paraId="7E44C060" w14:textId="20329BDF" w:rsidR="00DC2FBB" w:rsidRDefault="00DC2FBB" w:rsidP="00224F2C">
      <w:pPr>
        <w:spacing w:after="160" w:line="360" w:lineRule="auto"/>
        <w:jc w:val="both"/>
        <w:rPr>
          <w:sz w:val="24"/>
        </w:rPr>
      </w:pPr>
      <w:r>
        <w:rPr>
          <w:sz w:val="24"/>
        </w:rPr>
        <w:t xml:space="preserve">Im folgenden Kapitel werden ausgewählte Beispiele zur Optimierung bestehender Transportmittel der Verkehrsträger Straße, Schiene und Wasser vorgestellt. Diese sollen zur Effizienzsteigerung und Reduktion von Emissionen </w:t>
      </w:r>
      <w:r w:rsidR="0083674F">
        <w:rPr>
          <w:sz w:val="24"/>
        </w:rPr>
        <w:t xml:space="preserve">beitragen und durch Flexibilitätssteigerung im Schienen- und Schiffsverkehr zu einer Entlastung des Verkehrsträgers Straße führen. </w:t>
      </w:r>
    </w:p>
    <w:p w14:paraId="478B3353" w14:textId="609A367B" w:rsidR="0083674F" w:rsidRDefault="0083674F" w:rsidP="00D44D21">
      <w:pPr>
        <w:pStyle w:val="2"/>
        <w:numPr>
          <w:ilvl w:val="1"/>
          <w:numId w:val="1"/>
        </w:numPr>
        <w:ind w:left="788" w:hanging="431"/>
        <w:contextualSpacing w:val="0"/>
        <w:rPr>
          <w:sz w:val="26"/>
        </w:rPr>
      </w:pPr>
      <w:bookmarkStart w:id="5" w:name="_Toc15302642"/>
      <w:r w:rsidRPr="0083674F">
        <w:rPr>
          <w:sz w:val="26"/>
        </w:rPr>
        <w:t>Automatisiertes Fahren</w:t>
      </w:r>
      <w:bookmarkEnd w:id="5"/>
    </w:p>
    <w:p w14:paraId="31F12109" w14:textId="350C1A7D" w:rsidR="0083674F" w:rsidRDefault="0083674F" w:rsidP="0083674F">
      <w:pPr>
        <w:pStyle w:val="2"/>
      </w:pPr>
      <w:bookmarkStart w:id="6" w:name="_Toc15302643"/>
      <w:r w:rsidRPr="0083674F">
        <w:t>Platooning</w:t>
      </w:r>
      <w:bookmarkEnd w:id="6"/>
    </w:p>
    <w:p w14:paraId="6A4DF4A4" w14:textId="2D03EC9C" w:rsidR="00B71591" w:rsidRPr="007F52B2" w:rsidRDefault="007F52B2" w:rsidP="00224F2C">
      <w:pPr>
        <w:spacing w:line="360" w:lineRule="auto"/>
        <w:jc w:val="both"/>
      </w:pPr>
      <w:r w:rsidRPr="007F52B2">
        <w:t>Der Begriff „Platooning“ kommt aus dem Militärbereich und kann auch als „LKW-Konvoi“ oder als „vernetzte Kolonnen“ bezeichnet werden. „Platooning“ funktioniert wie ein klassischer Güterzug, nur dass keine Wagons sondern LKWs aneinander gehängt sind. Die einzelnen LKWs sind durch innovative Techniken (WLAN, GPS, Wi-Fi, etc.) miteinander vernetzt und mit neuesten Systemen (z.B. automatische Bremssysteme</w:t>
      </w:r>
      <w:r w:rsidR="00B71591">
        <w:t>, Spurhalteassistent</w:t>
      </w:r>
      <w:r w:rsidRPr="007F52B2">
        <w:t xml:space="preserve"> oder Abstandsregulatoren) ausgestattet. Das Fahrverhalten des LKW-Zuges wird vom ersten LKW gesteuert. Die Fahrzeuge fahren bei einer Geschwindigkeit von rund 80 km/h bei einem gleichbleibenden Abstand von rund 5 m. Das Konzept zielt darauf ab, dass 10 LKWs Teil eines solchen Zuges sein können und langfristig nicht nur eine Vernetzung zwischen den Fahrzeugen, sondern auch mit der Infrastruktur ermöglicht werden soll. Das autonome Fahren von LKWs bildet hierfür eine wichtige Grundlage.</w:t>
      </w:r>
      <w:r w:rsidR="00244F27">
        <w:t xml:space="preserve"> </w:t>
      </w:r>
      <w:r w:rsidR="00B71591">
        <w:t xml:space="preserve">Durch den geringen Abstand zwischen den Fahrzeugen wird der Luftwiderstand verringert und somit eine Kraftstoff- und </w:t>
      </w:r>
      <w:r w:rsidR="00B71591">
        <w:lastRenderedPageBreak/>
        <w:t xml:space="preserve">Emissionseinsparung von bis zu 20% ermöglicht. </w:t>
      </w:r>
      <w:r w:rsidR="00A25395">
        <w:t xml:space="preserve"> Des Weiteren wird eine effizientere Flächennutzung der Autobahn erzielt und durch das gleichmäßige Tempo eine Stauverminderung herbeigeführt.</w:t>
      </w:r>
      <w:r w:rsidR="00244F27">
        <w:t xml:space="preserve"> </w:t>
      </w:r>
      <w:r w:rsidR="00244F27">
        <w:rPr>
          <w:rStyle w:val="Funotenzeichen"/>
        </w:rPr>
        <w:footnoteReference w:id="13"/>
      </w:r>
      <w:r w:rsidR="00244F27">
        <w:rPr>
          <w:vertAlign w:val="superscript"/>
        </w:rPr>
        <w:t xml:space="preserve">, </w:t>
      </w:r>
      <w:r w:rsidR="00244F27">
        <w:rPr>
          <w:rStyle w:val="Funotenzeichen"/>
        </w:rPr>
        <w:footnoteReference w:id="14"/>
      </w:r>
      <w:r w:rsidR="00A25395">
        <w:t xml:space="preserve"> </w:t>
      </w:r>
    </w:p>
    <w:p w14:paraId="15E690F7" w14:textId="1A145903" w:rsidR="0083674F" w:rsidRDefault="0083674F" w:rsidP="0083674F">
      <w:pPr>
        <w:pStyle w:val="2"/>
      </w:pPr>
      <w:bookmarkStart w:id="7" w:name="_Toc15302644"/>
      <w:r>
        <w:t>Autonome Gütertransportschiffe</w:t>
      </w:r>
      <w:bookmarkEnd w:id="7"/>
    </w:p>
    <w:p w14:paraId="712E13F0" w14:textId="3E252D9F" w:rsidR="00244F27" w:rsidRPr="00244F27" w:rsidRDefault="004934E0" w:rsidP="00224F2C">
      <w:pPr>
        <w:spacing w:line="360" w:lineRule="auto"/>
        <w:jc w:val="both"/>
      </w:pPr>
      <w:r>
        <w:t>Autonomes Fahren</w:t>
      </w:r>
      <w:r w:rsidR="00244F27" w:rsidRPr="00244F27">
        <w:t xml:space="preserve"> w</w:t>
      </w:r>
      <w:r w:rsidR="00291F0E">
        <w:t>ird auch als Möglichkeit für die Binnen- und Hochseeschifffahrt</w:t>
      </w:r>
      <w:r w:rsidR="00244F27" w:rsidRPr="00244F27">
        <w:t xml:space="preserve"> angesehen, um Herausforderungen wie die Wettbewerbsfähigkeit, Sicherheit und Nachhaltigkeit zu bewältigen. Dazu gehören fortschrittliche Systeme zur Entscheidungsunterstützung, die die Möglichkeit bieten, Schiffe unter halb- oder vollautomatischer Steuerung ferngesteuert zu betreiben. Die F</w:t>
      </w:r>
      <w:r w:rsidR="00374464">
        <w:t>irma Rolls-Royce möchte bis 2025</w:t>
      </w:r>
      <w:r w:rsidR="00244F27" w:rsidRPr="00244F27">
        <w:t xml:space="preserve"> die ersten ferngesteuerten Gütertransportschiffe im kommerziellen Betrieb </w:t>
      </w:r>
      <w:r w:rsidR="00291F0E">
        <w:t xml:space="preserve">der Hochseeschifffahrt </w:t>
      </w:r>
      <w:r w:rsidR="00244F27" w:rsidRPr="00244F27">
        <w:t xml:space="preserve">einsetzen. Die Steuerung erfolgt dabei von einem Kontrollzentrum an Land und wird mittels Virtual Reality–Brille durch Kapitäne durchgeführt, die die Anfahrt und Ausfahrt aus dem Hafen steuern. </w:t>
      </w:r>
      <w:r>
        <w:t>20</w:t>
      </w:r>
      <w:r w:rsidR="00374464">
        <w:t>3</w:t>
      </w:r>
      <w:r>
        <w:t xml:space="preserve">5 sollen die erste vollautonomen Schiffe im kommerziellen Bereich verwendet werden. Durch </w:t>
      </w:r>
      <w:r w:rsidR="00374464">
        <w:t xml:space="preserve">autonom fahrende Schiffe </w:t>
      </w:r>
      <w:r w:rsidR="00854068">
        <w:t>kann der Treibstoffverbrauch und damit verbundene Emissionen reduziert werden.</w:t>
      </w:r>
      <w:r w:rsidR="00854068">
        <w:rPr>
          <w:rStyle w:val="Funotenzeichen"/>
        </w:rPr>
        <w:footnoteReference w:id="15"/>
      </w:r>
      <w:r w:rsidR="00854068">
        <w:t xml:space="preserve"> Es </w:t>
      </w:r>
      <w:r w:rsidR="00374464">
        <w:t>entfallen mit der Besatzung verbundene Sicherheitsrisiken wie z.B. Piraterie und Geiselnahme der Besetzung. Des Weiteren könnten Reedereien Personalkosten sparen und mehr Güter transportieren, da diese Schiffe keine Besatzungsunterkünfte benötigen.</w:t>
      </w:r>
      <w:r w:rsidR="00854068">
        <w:rPr>
          <w:rStyle w:val="Funotenzeichen"/>
        </w:rPr>
        <w:footnoteReference w:id="16"/>
      </w:r>
      <w:r w:rsidR="00374464">
        <w:t xml:space="preserve">  </w:t>
      </w:r>
      <w:r w:rsidR="00332168">
        <w:t>Die Europäische Kommission hat eine Förderung in der Höhe von 27.6 Millionen Euro zur Unterstützung dieses Projekts beschlossen um die Entwicklung dieser Technologie zusätzlich voranzutreiben.</w:t>
      </w:r>
      <w:r w:rsidR="00332168">
        <w:rPr>
          <w:rStyle w:val="Funotenzeichen"/>
        </w:rPr>
        <w:footnoteReference w:id="17"/>
      </w:r>
      <w:r w:rsidR="00332168">
        <w:t xml:space="preserve"> </w:t>
      </w:r>
    </w:p>
    <w:p w14:paraId="3B3540EC" w14:textId="5DB3488F" w:rsidR="0083674F" w:rsidRDefault="0083674F" w:rsidP="0083674F">
      <w:pPr>
        <w:pStyle w:val="2"/>
      </w:pPr>
      <w:bookmarkStart w:id="8" w:name="_Toc15302645"/>
      <w:r>
        <w:t>Hochgeschwindigkeitsgüterzug</w:t>
      </w:r>
      <w:bookmarkEnd w:id="8"/>
      <w:r w:rsidRPr="0083674F">
        <w:t xml:space="preserve"> </w:t>
      </w:r>
    </w:p>
    <w:p w14:paraId="534BFE3C" w14:textId="07DD291E" w:rsidR="00EE4832" w:rsidRPr="00E960A0" w:rsidRDefault="00AA265C" w:rsidP="00224F2C">
      <w:pPr>
        <w:spacing w:line="360" w:lineRule="auto"/>
        <w:jc w:val="both"/>
      </w:pPr>
      <w:r>
        <w:t>Autonomes Fahren als Zukunftsmodell beschäftigt auch die Forschung des Verkehrsträgers Schiene. Die Deutsche Luft- und Raumfahrt hat sich mit dem Projekt Next Gen</w:t>
      </w:r>
      <w:r w:rsidR="00EE4832">
        <w:t xml:space="preserve">eration Train Cargo (NGT-CARGO) </w:t>
      </w:r>
      <w:r>
        <w:t>das Ziel gesetzt vollautomatische Hochgeschwindigkeitszüge zu entwickeln</w:t>
      </w:r>
      <w:r w:rsidR="00EE4832">
        <w:t xml:space="preserve"> um den Anteil der Schiene am Gütertransport zu erhöhen. </w:t>
      </w:r>
      <w:r w:rsidR="00EE4832" w:rsidRPr="00E960A0">
        <w:t xml:space="preserve">Der NGT CARGO soll </w:t>
      </w:r>
      <w:r w:rsidR="00EE4832">
        <w:t xml:space="preserve">unter anderem </w:t>
      </w:r>
      <w:r w:rsidR="00EE4832" w:rsidRPr="00E960A0">
        <w:t>für die neue Seidenstraße zum Einsatz kommen und den Güterzug als Konkurrenten von Containerschiffen etablieren. Die Strecke zwischen China und Europa soll so von 14 Tagen auf 3 Tage reduziert werden.</w:t>
      </w:r>
      <w:r w:rsidR="00471F57">
        <w:rPr>
          <w:rStyle w:val="Funotenzeichen"/>
        </w:rPr>
        <w:footnoteReference w:id="18"/>
      </w:r>
      <w:r w:rsidR="00EE4832" w:rsidRPr="00E960A0">
        <w:t xml:space="preserve"> </w:t>
      </w:r>
      <w:r w:rsidR="00EE4832">
        <w:t xml:space="preserve"> </w:t>
      </w:r>
    </w:p>
    <w:p w14:paraId="72A6E823" w14:textId="085A0777" w:rsidR="007B2948" w:rsidRDefault="00AA265C" w:rsidP="00224F2C">
      <w:pPr>
        <w:spacing w:line="360" w:lineRule="auto"/>
        <w:jc w:val="both"/>
      </w:pPr>
      <w:r w:rsidRPr="00E960A0">
        <w:t>NGT CARGO-Züge werden je nach Bedarf aus Einzelwagen und leistungsstarken Triebköpfen zusammengestellt. Die Anzahl der Cargo-Einzelwagen und Triebköpfe kann je nach Kundenanforderung unter Anpassung der Höchstgeschwindigkeit variiert werden, wobei das System in der schnellsten Konfiguration für Geschwindigkeiten bis 400 km/h ausgelegt ist.</w:t>
      </w:r>
      <w:r w:rsidR="00471F57">
        <w:rPr>
          <w:rStyle w:val="Funotenzeichen"/>
        </w:rPr>
        <w:footnoteReference w:id="19"/>
      </w:r>
      <w:r w:rsidR="00471F57">
        <w:t xml:space="preserve"> </w:t>
      </w:r>
      <w:r w:rsidRPr="00E960A0">
        <w:t>Die Cargo-</w:t>
      </w:r>
      <w:r w:rsidRPr="00E960A0">
        <w:lastRenderedPageBreak/>
        <w:t xml:space="preserve">Einzelwagen verfügen über einen eigenen Antrieb mit geringer Leistung </w:t>
      </w:r>
      <w:r w:rsidR="001D746E">
        <w:t xml:space="preserve">(20 km/h, 20 km Reichweite), </w:t>
      </w:r>
      <w:r w:rsidRPr="00E960A0">
        <w:t>einem fahrzeugseitigen Energiespeicher</w:t>
      </w:r>
      <w:r w:rsidR="001D746E">
        <w:t xml:space="preserve"> sowie einem automatischen Kupplungssystem</w:t>
      </w:r>
      <w:r w:rsidRPr="00E960A0">
        <w:t>.</w:t>
      </w:r>
      <w:r w:rsidR="00304C87">
        <w:t xml:space="preserve"> Dies ermöglicht eine vollautomatische </w:t>
      </w:r>
      <w:r w:rsidRPr="00E960A0">
        <w:t>Zugbildung und Trennung ohne den E</w:t>
      </w:r>
      <w:r w:rsidR="001D746E">
        <w:t xml:space="preserve">insatz von Rangierlokomotiven. </w:t>
      </w:r>
      <w:r w:rsidR="00526399">
        <w:t xml:space="preserve">Durch den eigenständigen Antrieb können die Wagons die letzten Kilometer zu Anschlussstellen und Speditionsladepunkten autonom </w:t>
      </w:r>
      <w:r w:rsidR="00F87A08">
        <w:t>zurücklegen</w:t>
      </w:r>
      <w:r w:rsidR="00526399">
        <w:t>.</w:t>
      </w:r>
      <w:r w:rsidR="00471F57">
        <w:rPr>
          <w:rStyle w:val="Funotenzeichen"/>
        </w:rPr>
        <w:footnoteReference w:id="20"/>
      </w:r>
      <w:r w:rsidR="00526399">
        <w:t xml:space="preserve"> </w:t>
      </w:r>
      <w:r w:rsidR="00EE4832">
        <w:t xml:space="preserve">Dadurch könnte der Verkehrsträger Schiene auch für kleine, flexible und eilbedürftige Sendungen </w:t>
      </w:r>
      <w:r w:rsidR="00EE4832" w:rsidRPr="007B2948">
        <w:t>(LDHV – Low Density High Value</w:t>
      </w:r>
      <w:r w:rsidR="00EE4832">
        <w:t xml:space="preserve">) wieder an Relevanz gewinnen. </w:t>
      </w:r>
    </w:p>
    <w:p w14:paraId="34829E21" w14:textId="4B022D19" w:rsidR="00AA265C" w:rsidRPr="00E960A0" w:rsidRDefault="007A1822" w:rsidP="00224F2C">
      <w:pPr>
        <w:spacing w:line="360" w:lineRule="auto"/>
        <w:jc w:val="both"/>
      </w:pPr>
      <w:r>
        <w:t xml:space="preserve">Die Vollautomatisierung </w:t>
      </w:r>
      <w:r w:rsidR="001D746E">
        <w:t xml:space="preserve">der Züge ermöglicht auch eine </w:t>
      </w:r>
      <w:r w:rsidR="002067F2">
        <w:t>virtuelle Kupplung und Entkopplung von Zügen während der Fahrt. Dieser Vorgang wird als Dynamisches Flügeln bezeichnet. Dabei wird dur</w:t>
      </w:r>
      <w:r w:rsidR="007E0209">
        <w:t>ch automatische Regelung von</w:t>
      </w:r>
      <w:r>
        <w:t xml:space="preserve"> Antrieb und Bremsen</w:t>
      </w:r>
      <w:r w:rsidR="002067F2">
        <w:t xml:space="preserve"> </w:t>
      </w:r>
      <w:r>
        <w:t>ein gleichmäßiger Abstand (z.B. 10</w:t>
      </w:r>
      <w:r w:rsidR="00641E19">
        <w:t xml:space="preserve"> </w:t>
      </w:r>
      <w:r>
        <w:t>m) zwischen den Zügen erzeugt um den Luftwiderstand zu reduzieren</w:t>
      </w:r>
      <w:r w:rsidR="007E0209">
        <w:t>.</w:t>
      </w:r>
      <w:r w:rsidR="00021AAE">
        <w:rPr>
          <w:rStyle w:val="Funotenzeichen"/>
        </w:rPr>
        <w:footnoteReference w:id="21"/>
      </w:r>
      <w:r w:rsidR="007E0209">
        <w:t xml:space="preserve"> Eine </w:t>
      </w:r>
      <w:r w:rsidR="00F87A08" w:rsidRPr="00E960A0">
        <w:t>Kupplung mit</w:t>
      </w:r>
      <w:r w:rsidR="007E0209">
        <w:t xml:space="preserve"> vollautomatischen Personenzügen </w:t>
      </w:r>
      <w:r w:rsidR="00F87A08" w:rsidRPr="00E960A0">
        <w:t>ist ebenfalls möglich.</w:t>
      </w:r>
      <w:r w:rsidR="00F87A08">
        <w:t xml:space="preserve"> </w:t>
      </w:r>
      <w:r w:rsidR="007E0209">
        <w:t>Durch die</w:t>
      </w:r>
      <w:r w:rsidR="00AA265C" w:rsidRPr="00E960A0">
        <w:t xml:space="preserve"> Bündelung des Personen- und Güterverkehrs </w:t>
      </w:r>
      <w:r w:rsidR="007E0209">
        <w:t>können die</w:t>
      </w:r>
      <w:r w:rsidR="00AA265C" w:rsidRPr="00E960A0">
        <w:t xml:space="preserve"> vorhandenen Streckenkapazitäten optimaler </w:t>
      </w:r>
      <w:r w:rsidR="007E0209">
        <w:t>genutzt werden und die Flexibilität des Verkehrsträger Schiene erhöht werden.</w:t>
      </w:r>
      <w:r w:rsidR="00021AAE">
        <w:rPr>
          <w:rStyle w:val="Funotenzeichen"/>
        </w:rPr>
        <w:footnoteReference w:id="22"/>
      </w:r>
      <w:r w:rsidR="007B2948">
        <w:t xml:space="preserve"> </w:t>
      </w:r>
    </w:p>
    <w:p w14:paraId="758996E3" w14:textId="603DFCD4" w:rsidR="0098422F" w:rsidRDefault="0098422F" w:rsidP="00D44D21">
      <w:pPr>
        <w:pStyle w:val="2"/>
        <w:numPr>
          <w:ilvl w:val="1"/>
          <w:numId w:val="1"/>
        </w:numPr>
        <w:ind w:left="788" w:hanging="431"/>
        <w:contextualSpacing w:val="0"/>
        <w:rPr>
          <w:sz w:val="26"/>
        </w:rPr>
      </w:pPr>
      <w:bookmarkStart w:id="9" w:name="_Toc15302646"/>
      <w:r w:rsidRPr="0098422F">
        <w:rPr>
          <w:sz w:val="26"/>
        </w:rPr>
        <w:t>Alternative Treibstoffe</w:t>
      </w:r>
      <w:bookmarkEnd w:id="9"/>
    </w:p>
    <w:p w14:paraId="451939FD" w14:textId="7E448968" w:rsidR="00291F0E" w:rsidRPr="0098422F" w:rsidRDefault="00AB28F2" w:rsidP="00AB28F2">
      <w:pPr>
        <w:spacing w:line="360" w:lineRule="auto"/>
        <w:jc w:val="both"/>
      </w:pPr>
      <w:r>
        <w:t>A</w:t>
      </w:r>
      <w:r w:rsidR="00291F0E">
        <w:t>lternative Treibstoffe</w:t>
      </w:r>
      <w:r>
        <w:t xml:space="preserve"> sollen </w:t>
      </w:r>
      <w:r w:rsidR="00291F0E">
        <w:t xml:space="preserve">als Substitut </w:t>
      </w:r>
      <w:r>
        <w:t xml:space="preserve">für </w:t>
      </w:r>
      <w:r w:rsidR="00291F0E">
        <w:t>herkömmliche</w:t>
      </w:r>
      <w:r>
        <w:t xml:space="preserve"> Kraftstoffe (Benzin, Diesel)</w:t>
      </w:r>
      <w:r w:rsidR="00291F0E">
        <w:t xml:space="preserve"> zum Antrieb von Fortbewegungsmitteln dienen</w:t>
      </w:r>
      <w:r>
        <w:t xml:space="preserve"> um eine Emissionsreduktion herbeizuführen und </w:t>
      </w:r>
      <w:r w:rsidR="00291F0E">
        <w:t>der Problematik der</w:t>
      </w:r>
      <w:r>
        <w:t xml:space="preserve"> Nutzung begrenzter Ressourcen </w:t>
      </w:r>
      <w:r w:rsidR="00291F0E">
        <w:t>en</w:t>
      </w:r>
      <w:r>
        <w:t>tgegenzuwirken. Dabei gilt es Lösungen zu finden, die denselben oder höheren Konsumentennutzen wie herkömmliche</w:t>
      </w:r>
      <w:r w:rsidR="00C6391B">
        <w:t xml:space="preserve"> Kraftstoffe aufweisen um einen Wechsel auf ökologisch nachhaltigere Alternativen zu forcieren. </w:t>
      </w:r>
    </w:p>
    <w:p w14:paraId="129A361D" w14:textId="69DB8733" w:rsidR="0098422F" w:rsidRDefault="0098422F" w:rsidP="0098422F">
      <w:pPr>
        <w:pStyle w:val="2"/>
      </w:pPr>
      <w:bookmarkStart w:id="10" w:name="_Toc15302647"/>
      <w:r>
        <w:t>Erdgas</w:t>
      </w:r>
      <w:bookmarkEnd w:id="10"/>
    </w:p>
    <w:p w14:paraId="3436E9C5" w14:textId="79EEE38B" w:rsidR="00697A5C" w:rsidRDefault="00C6391B" w:rsidP="00224F2C">
      <w:pPr>
        <w:spacing w:after="160" w:line="360" w:lineRule="auto"/>
        <w:jc w:val="both"/>
        <w:rPr>
          <w:sz w:val="24"/>
        </w:rPr>
      </w:pPr>
      <w:r>
        <w:rPr>
          <w:sz w:val="24"/>
        </w:rPr>
        <w:t xml:space="preserve">Erdgas wird als alternativer Treibstoff für Kraftfahrzeuge in </w:t>
      </w:r>
      <w:r w:rsidR="00600512">
        <w:rPr>
          <w:sz w:val="24"/>
        </w:rPr>
        <w:t xml:space="preserve">komprimiertem gasförmigen Zustand (CNG – Compressed Natural Gas) sowie im flüssigen Zustand (LNG – </w:t>
      </w:r>
      <w:r w:rsidR="00600512" w:rsidRPr="00600512">
        <w:rPr>
          <w:sz w:val="24"/>
        </w:rPr>
        <w:t>Liquefied Natural Gas</w:t>
      </w:r>
      <w:r w:rsidR="00600512">
        <w:rPr>
          <w:sz w:val="24"/>
        </w:rPr>
        <w:t xml:space="preserve">) verwendet. Bei CNG wird Erdgas </w:t>
      </w:r>
      <w:r w:rsidR="005F2AFE">
        <w:rPr>
          <w:sz w:val="24"/>
        </w:rPr>
        <w:t>auf</w:t>
      </w:r>
      <w:r w:rsidR="007F5348">
        <w:rPr>
          <w:sz w:val="24"/>
        </w:rPr>
        <w:t xml:space="preserve"> ca. 20</w:t>
      </w:r>
      <w:r w:rsidR="00600512">
        <w:rPr>
          <w:sz w:val="24"/>
        </w:rPr>
        <w:t>0 bar komprimiert um eine ausreichende Energiemenge in einem vertretbaren Volumen im Fahrzeug mitführen zu können</w:t>
      </w:r>
      <w:r w:rsidR="007F5348">
        <w:rPr>
          <w:sz w:val="24"/>
        </w:rPr>
        <w:t xml:space="preserve"> (1kg CNG entspricht 1,3 Liter Diesel oder 1,5 Liter Benzin).</w:t>
      </w:r>
      <w:r w:rsidR="005F2AFE">
        <w:rPr>
          <w:rStyle w:val="Funotenzeichen"/>
          <w:sz w:val="24"/>
        </w:rPr>
        <w:footnoteReference w:id="23"/>
      </w:r>
      <w:r w:rsidR="007F5348">
        <w:rPr>
          <w:sz w:val="24"/>
        </w:rPr>
        <w:t xml:space="preserve"> </w:t>
      </w:r>
      <w:r w:rsidR="001E7F0C" w:rsidRPr="001E7F0C">
        <w:rPr>
          <w:sz w:val="24"/>
        </w:rPr>
        <w:t xml:space="preserve">LNG oder verflüssigtes Erdgas ist Erdgas, das auf mindestens -162 ° C abgekühlt wird und somit 600-mal weniger Platz einnimmt als unbearbeitetes Erdgas. </w:t>
      </w:r>
      <w:r w:rsidR="00612F44">
        <w:rPr>
          <w:sz w:val="24"/>
        </w:rPr>
        <w:t xml:space="preserve">Aufgrund dieser Eigenschaften wird LNG als Alternative zu herkömmlichen Treibstoffen für den Langstreckentransport betrachtet. </w:t>
      </w:r>
      <w:r w:rsidR="001E7F0C" w:rsidRPr="001E7F0C">
        <w:rPr>
          <w:sz w:val="24"/>
        </w:rPr>
        <w:t xml:space="preserve">Neben der </w:t>
      </w:r>
      <w:r w:rsidR="001E7F0C" w:rsidRPr="001E7F0C">
        <w:rPr>
          <w:sz w:val="24"/>
        </w:rPr>
        <w:lastRenderedPageBreak/>
        <w:t>Verwendung als Treibstoff für Binnenschiffe und LKW kann LNG auch für industrielle Prozesse in Gasform verwendet werden.</w:t>
      </w:r>
      <w:r w:rsidR="00680AFD">
        <w:rPr>
          <w:rStyle w:val="Funotenzeichen"/>
          <w:sz w:val="24"/>
        </w:rPr>
        <w:footnoteReference w:id="24"/>
      </w:r>
      <w:r w:rsidR="00697A5C">
        <w:rPr>
          <w:sz w:val="24"/>
        </w:rPr>
        <w:t xml:space="preserve"> </w:t>
      </w:r>
    </w:p>
    <w:p w14:paraId="0BD8F1D1" w14:textId="4603B3FF" w:rsidR="001E7F0C" w:rsidRPr="001E7F0C" w:rsidRDefault="0052082E" w:rsidP="00224F2C">
      <w:pPr>
        <w:spacing w:after="160" w:line="360" w:lineRule="auto"/>
        <w:jc w:val="both"/>
        <w:rPr>
          <w:sz w:val="24"/>
        </w:rPr>
      </w:pPr>
      <w:r>
        <w:rPr>
          <w:sz w:val="24"/>
        </w:rPr>
        <w:t>Erdgasbetriebene LKWs wie der IVECO Stralis LNG wei</w:t>
      </w:r>
      <w:r w:rsidR="00697A5C">
        <w:rPr>
          <w:sz w:val="24"/>
        </w:rPr>
        <w:t>s</w:t>
      </w:r>
      <w:r>
        <w:rPr>
          <w:sz w:val="24"/>
        </w:rPr>
        <w:t>en mehrere Vorteile gegenüber herkömmlichen Diesel-LKW</w:t>
      </w:r>
      <w:r w:rsidR="00613BE4">
        <w:rPr>
          <w:sz w:val="24"/>
        </w:rPr>
        <w:t>s</w:t>
      </w:r>
      <w:r>
        <w:rPr>
          <w:sz w:val="24"/>
        </w:rPr>
        <w:t xml:space="preserve"> auf. </w:t>
      </w:r>
      <w:r w:rsidR="000550B1">
        <w:rPr>
          <w:sz w:val="24"/>
        </w:rPr>
        <w:t xml:space="preserve">Die Reichweite </w:t>
      </w:r>
      <w:r w:rsidR="00613BE4">
        <w:rPr>
          <w:sz w:val="24"/>
        </w:rPr>
        <w:t xml:space="preserve">kann </w:t>
      </w:r>
      <w:r w:rsidR="000550B1">
        <w:rPr>
          <w:sz w:val="24"/>
        </w:rPr>
        <w:t xml:space="preserve">je nach Modell </w:t>
      </w:r>
      <w:r w:rsidR="00AA68F3">
        <w:rPr>
          <w:sz w:val="24"/>
        </w:rPr>
        <w:t xml:space="preserve">laut Herstellerangaben </w:t>
      </w:r>
      <w:r w:rsidR="000550B1">
        <w:rPr>
          <w:sz w:val="24"/>
        </w:rPr>
        <w:t>von 570km (zwei C</w:t>
      </w:r>
      <w:r w:rsidR="00613BE4">
        <w:rPr>
          <w:sz w:val="24"/>
        </w:rPr>
        <w:t>ompressed Natural Gas (CNG)-</w:t>
      </w:r>
      <w:r w:rsidR="000550B1">
        <w:rPr>
          <w:sz w:val="24"/>
        </w:rPr>
        <w:t xml:space="preserve">Tanks) </w:t>
      </w:r>
      <w:r w:rsidR="00613BE4">
        <w:rPr>
          <w:sz w:val="24"/>
        </w:rPr>
        <w:t>auf 1030 km (ein CNG-Tank, ein LNG-Tank) bis hin zu 1600km (2 LNG-Tanks) erhöht werden. Aufgrund der geringeren Motoren-Laut</w:t>
      </w:r>
      <w:r w:rsidR="00990E6F">
        <w:rPr>
          <w:sz w:val="24"/>
        </w:rPr>
        <w:t>stärke sind erdgasbetriebene</w:t>
      </w:r>
      <w:r w:rsidR="00641E19">
        <w:rPr>
          <w:sz w:val="24"/>
        </w:rPr>
        <w:t xml:space="preserve"> LKWs</w:t>
      </w:r>
      <w:r w:rsidR="00990E6F">
        <w:rPr>
          <w:sz w:val="24"/>
        </w:rPr>
        <w:t xml:space="preserve"> auch</w:t>
      </w:r>
      <w:r w:rsidR="00613BE4">
        <w:rPr>
          <w:sz w:val="24"/>
        </w:rPr>
        <w:t xml:space="preserve"> für Nacht- und Innenstadt-Fahrten geeignet.</w:t>
      </w:r>
      <w:r w:rsidR="00546F0D">
        <w:rPr>
          <w:rStyle w:val="Funotenzeichen"/>
          <w:sz w:val="24"/>
        </w:rPr>
        <w:footnoteReference w:id="25"/>
      </w:r>
      <w:r w:rsidR="00546F0D">
        <w:rPr>
          <w:sz w:val="24"/>
        </w:rPr>
        <w:t xml:space="preserve"> </w:t>
      </w:r>
      <w:r w:rsidR="00AA68F3">
        <w:rPr>
          <w:sz w:val="24"/>
        </w:rPr>
        <w:t xml:space="preserve">Vergleichswerte zeigen, dass durch erdgasbetriebene LKWs deutliche Emissionsreduktionen erzielt werden könnten. Die Emissionswerte des </w:t>
      </w:r>
      <w:r w:rsidR="001E7F0C" w:rsidRPr="001E7F0C">
        <w:rPr>
          <w:sz w:val="24"/>
        </w:rPr>
        <w:t>Erdgasmotor</w:t>
      </w:r>
      <w:r w:rsidR="00AA68F3">
        <w:rPr>
          <w:sz w:val="24"/>
        </w:rPr>
        <w:t>s</w:t>
      </w:r>
      <w:r w:rsidR="001E7F0C" w:rsidRPr="001E7F0C">
        <w:rPr>
          <w:sz w:val="24"/>
        </w:rPr>
        <w:t xml:space="preserve"> </w:t>
      </w:r>
      <w:r w:rsidR="00AA68F3">
        <w:rPr>
          <w:sz w:val="24"/>
        </w:rPr>
        <w:t>IVECO Cursor 8</w:t>
      </w:r>
      <w:r w:rsidR="00641E19">
        <w:rPr>
          <w:sz w:val="24"/>
        </w:rPr>
        <w:t xml:space="preserve"> beispielsweise</w:t>
      </w:r>
      <w:r w:rsidR="00AA68F3">
        <w:rPr>
          <w:sz w:val="24"/>
        </w:rPr>
        <w:t xml:space="preserve"> liegt</w:t>
      </w:r>
      <w:r w:rsidR="001E7F0C" w:rsidRPr="001E7F0C">
        <w:rPr>
          <w:sz w:val="24"/>
        </w:rPr>
        <w:t xml:space="preserve"> im Vergleich zu Euro-VI-Grenzwerten</w:t>
      </w:r>
      <w:r w:rsidR="00AA68F3">
        <w:rPr>
          <w:sz w:val="24"/>
        </w:rPr>
        <w:t xml:space="preserve"> bei </w:t>
      </w:r>
      <w:r w:rsidR="001E7F0C" w:rsidRPr="001E7F0C">
        <w:rPr>
          <w:sz w:val="24"/>
        </w:rPr>
        <w:t>-70% NOx , -96% Feinsta</w:t>
      </w:r>
      <w:r w:rsidR="00AA68F3">
        <w:rPr>
          <w:sz w:val="24"/>
        </w:rPr>
        <w:t>ub (PM), -90% NMHC, -88% Methan und</w:t>
      </w:r>
      <w:r w:rsidR="001E7F0C" w:rsidRPr="001E7F0C">
        <w:rPr>
          <w:sz w:val="24"/>
        </w:rPr>
        <w:t xml:space="preserve"> -25% CO2</w:t>
      </w:r>
      <w:r w:rsidR="00AA68F3">
        <w:rPr>
          <w:sz w:val="24"/>
        </w:rPr>
        <w:t>.</w:t>
      </w:r>
      <w:r w:rsidR="00DA06A2">
        <w:rPr>
          <w:rStyle w:val="Funotenzeichen"/>
          <w:sz w:val="24"/>
        </w:rPr>
        <w:footnoteReference w:id="26"/>
      </w:r>
      <w:r w:rsidR="001E7F0C" w:rsidRPr="001E7F0C">
        <w:rPr>
          <w:sz w:val="24"/>
        </w:rPr>
        <w:t xml:space="preserve"> </w:t>
      </w:r>
    </w:p>
    <w:p w14:paraId="489EC7A5" w14:textId="17548734" w:rsidR="001E7F0C" w:rsidRPr="001E7F0C" w:rsidRDefault="00B4597B" w:rsidP="00224F2C">
      <w:pPr>
        <w:spacing w:after="160" w:line="360" w:lineRule="auto"/>
        <w:jc w:val="both"/>
        <w:rPr>
          <w:sz w:val="24"/>
        </w:rPr>
      </w:pPr>
      <w:r>
        <w:rPr>
          <w:sz w:val="24"/>
        </w:rPr>
        <w:t>Die Anschaffungskosten eines Erdgas-LKWs liegen derzeit knapp 30% über dem Anschaffungspreis eines herkömmlichen Diesel-LKW. Je nach EU-Staat bietet der Kauf eines Erdgas-LKWs unterschiedlich hohe staatliche Subventionen. In Deutschland wird der Kauf mit 12.000 Euro pro Fahrzeug subventioniert. Des Weiteren sind die Fahrzeuge 2 Jahre von der Maut befreit und es g</w:t>
      </w:r>
      <w:r w:rsidR="003F702F">
        <w:rPr>
          <w:sz w:val="24"/>
        </w:rPr>
        <w:t>ibt steuerliche Vergünstigungen</w:t>
      </w:r>
      <w:r w:rsidR="006B7E4A">
        <w:rPr>
          <w:sz w:val="24"/>
        </w:rPr>
        <w:t>.</w:t>
      </w:r>
      <w:r w:rsidR="00546F0D">
        <w:rPr>
          <w:rStyle w:val="Funotenzeichen"/>
          <w:sz w:val="24"/>
        </w:rPr>
        <w:footnoteReference w:id="27"/>
      </w:r>
      <w:r w:rsidR="006B7E4A">
        <w:rPr>
          <w:sz w:val="24"/>
        </w:rPr>
        <w:t xml:space="preserve"> </w:t>
      </w:r>
      <w:r w:rsidR="003F702F">
        <w:rPr>
          <w:sz w:val="24"/>
        </w:rPr>
        <w:t>In Österreich konnte ein vergleichbares Subventionspaket trotz mehrmaliger Forderung der Wirtschaftskammer noch nicht realisiert werden.</w:t>
      </w:r>
      <w:r w:rsidR="006B7E4A">
        <w:rPr>
          <w:rStyle w:val="Funotenzeichen"/>
          <w:sz w:val="24"/>
        </w:rPr>
        <w:footnoteReference w:id="28"/>
      </w:r>
      <w:r w:rsidR="006B7E4A">
        <w:rPr>
          <w:sz w:val="24"/>
        </w:rPr>
        <w:t xml:space="preserve"> </w:t>
      </w:r>
      <w:r w:rsidR="003F702F">
        <w:rPr>
          <w:sz w:val="24"/>
        </w:rPr>
        <w:t xml:space="preserve">Neben den Subventionen trägt der reduzierte Treibstoffverbrauch von knapp 18% wesentlich zur schnellen Amortisierung des Fahrzeugs bei. </w:t>
      </w:r>
      <w:r w:rsidR="001E7F0C" w:rsidRPr="001E7F0C">
        <w:rPr>
          <w:sz w:val="24"/>
        </w:rPr>
        <w:t>Die höheren Anschaffungskosten amortisieren sich laut Praxiserfahrung bei 14.000-15.000km im Monat innerhalb von 3 Jahren.</w:t>
      </w:r>
      <w:r w:rsidR="00546F0D">
        <w:rPr>
          <w:rStyle w:val="Funotenzeichen"/>
          <w:sz w:val="24"/>
        </w:rPr>
        <w:footnoteReference w:id="29"/>
      </w:r>
      <w:r w:rsidR="003F702F">
        <w:rPr>
          <w:sz w:val="24"/>
        </w:rPr>
        <w:t xml:space="preserve"> </w:t>
      </w:r>
    </w:p>
    <w:p w14:paraId="59691716" w14:textId="14851972" w:rsidR="006B7E4A" w:rsidRPr="006B48F2" w:rsidRDefault="00551EE8" w:rsidP="00224F2C">
      <w:pPr>
        <w:spacing w:after="160" w:line="360" w:lineRule="auto"/>
        <w:jc w:val="both"/>
        <w:rPr>
          <w:sz w:val="24"/>
        </w:rPr>
      </w:pPr>
      <w:r>
        <w:rPr>
          <w:sz w:val="24"/>
        </w:rPr>
        <w:t>Für den Einsatz von Erdgas-LKWs im Langstreckentransport ist ein gut ausgebautes Tankstellennetz essentiell. Derzeit gibt es ca. 200 LNG-Tankstellen sowie ca. 3600 CNG-Tankstellen in Europa.</w:t>
      </w:r>
      <w:r w:rsidR="00697A5C">
        <w:rPr>
          <w:rStyle w:val="Funotenzeichen"/>
          <w:sz w:val="24"/>
        </w:rPr>
        <w:footnoteReference w:id="30"/>
      </w:r>
      <w:r>
        <w:rPr>
          <w:sz w:val="24"/>
        </w:rPr>
        <w:t xml:space="preserve"> In Österreich gibt es zurzeit nur 2 LNG-Tankstellen. </w:t>
      </w:r>
      <w:r w:rsidRPr="001E7F0C">
        <w:rPr>
          <w:sz w:val="24"/>
        </w:rPr>
        <w:t xml:space="preserve">Die Unternehmen RAG, Ennshafen OÖ GmbH und IVECO Austria haben am 26. September 2017 im Rahmen des Zukunftsforums LNG im oberösterreichischen Ennshafen die österreichweit erste Tankstelle </w:t>
      </w:r>
      <w:r w:rsidRPr="001E7F0C">
        <w:rPr>
          <w:sz w:val="24"/>
        </w:rPr>
        <w:lastRenderedPageBreak/>
        <w:t>für LNG (L</w:t>
      </w:r>
      <w:r w:rsidR="002173E7">
        <w:rPr>
          <w:sz w:val="24"/>
        </w:rPr>
        <w:t>iquefied Natural Gas) eröffnet.</w:t>
      </w:r>
      <w:r w:rsidR="006B48F2">
        <w:rPr>
          <w:sz w:val="24"/>
        </w:rPr>
        <w:t xml:space="preserve"> Die Kapazitäten belaufen sich derzeit bei 10 bis 15 LKWs täglich.</w:t>
      </w:r>
      <w:r w:rsidR="00697A5C">
        <w:rPr>
          <w:rStyle w:val="Funotenzeichen"/>
          <w:sz w:val="24"/>
        </w:rPr>
        <w:footnoteReference w:id="31"/>
      </w:r>
      <w:r w:rsidR="00697A5C">
        <w:rPr>
          <w:sz w:val="24"/>
        </w:rPr>
        <w:t xml:space="preserve"> </w:t>
      </w:r>
      <w:r>
        <w:rPr>
          <w:sz w:val="24"/>
        </w:rPr>
        <w:t>Die zweite Tankstelle wurde April 2019 in Graz eröffnet.</w:t>
      </w:r>
      <w:r w:rsidR="00697A5C">
        <w:rPr>
          <w:rStyle w:val="Funotenzeichen"/>
          <w:sz w:val="24"/>
        </w:rPr>
        <w:footnoteReference w:id="32"/>
      </w:r>
    </w:p>
    <w:p w14:paraId="6A8895CE" w14:textId="67342EC1" w:rsidR="003B66AE" w:rsidRDefault="003B66AE" w:rsidP="003B66AE">
      <w:pPr>
        <w:pStyle w:val="2"/>
      </w:pPr>
      <w:bookmarkStart w:id="11" w:name="_Toc15302648"/>
      <w:r>
        <w:t>E-Mobilität (Last Mile)</w:t>
      </w:r>
      <w:bookmarkEnd w:id="11"/>
      <w:r>
        <w:t xml:space="preserve"> </w:t>
      </w:r>
    </w:p>
    <w:p w14:paraId="025226A1" w14:textId="5F3AD2A7" w:rsidR="003B66AE" w:rsidRDefault="003B66AE" w:rsidP="00224F2C">
      <w:pPr>
        <w:spacing w:after="160" w:line="360" w:lineRule="auto"/>
        <w:jc w:val="both"/>
        <w:rPr>
          <w:sz w:val="24"/>
        </w:rPr>
      </w:pPr>
      <w:r>
        <w:rPr>
          <w:sz w:val="24"/>
        </w:rPr>
        <w:t xml:space="preserve">Der </w:t>
      </w:r>
      <w:r w:rsidRPr="003B66AE">
        <w:rPr>
          <w:sz w:val="24"/>
        </w:rPr>
        <w:t>Gütertransport</w:t>
      </w:r>
      <w:r>
        <w:rPr>
          <w:sz w:val="24"/>
        </w:rPr>
        <w:t xml:space="preserve"> ist </w:t>
      </w:r>
      <w:r w:rsidRPr="003B66AE">
        <w:rPr>
          <w:sz w:val="24"/>
        </w:rPr>
        <w:t>verantwortlich für 50% des CO2-Austoßes im urbanen Straßenverkehr</w:t>
      </w:r>
      <w:r>
        <w:rPr>
          <w:sz w:val="24"/>
        </w:rPr>
        <w:t xml:space="preserve">. </w:t>
      </w:r>
      <w:r w:rsidRPr="003B66AE">
        <w:rPr>
          <w:sz w:val="24"/>
        </w:rPr>
        <w:t>Transport</w:t>
      </w:r>
      <w:r>
        <w:rPr>
          <w:sz w:val="24"/>
        </w:rPr>
        <w:t>e</w:t>
      </w:r>
      <w:r w:rsidRPr="003B66AE">
        <w:rPr>
          <w:sz w:val="24"/>
        </w:rPr>
        <w:t xml:space="preserve"> mit Klein-LKW</w:t>
      </w:r>
      <w:r>
        <w:rPr>
          <w:sz w:val="24"/>
        </w:rPr>
        <w:t>s haben sich</w:t>
      </w:r>
      <w:r w:rsidRPr="003B66AE">
        <w:rPr>
          <w:sz w:val="24"/>
        </w:rPr>
        <w:t xml:space="preserve"> seit 1990 verdoppelt </w:t>
      </w:r>
      <w:r>
        <w:rPr>
          <w:sz w:val="24"/>
        </w:rPr>
        <w:t>und sind somit auf</w:t>
      </w:r>
      <w:r w:rsidRPr="003B66AE">
        <w:rPr>
          <w:sz w:val="24"/>
        </w:rPr>
        <w:t xml:space="preserve"> 2,3 Milliarden Tonnenkilometer</w:t>
      </w:r>
      <w:r>
        <w:rPr>
          <w:sz w:val="24"/>
        </w:rPr>
        <w:t xml:space="preserve"> gestiegen. Durch den steigenden Online-Handel ist mit einem weiteren Anstieg zu rechnen. </w:t>
      </w:r>
      <w:r w:rsidR="00694291">
        <w:rPr>
          <w:sz w:val="24"/>
        </w:rPr>
        <w:t>Durch E-Mobilität im Kurzstreckentransport sollen Schadstoff- und Lärmbelastung reduziert werden.</w:t>
      </w:r>
      <w:r w:rsidR="00833F54">
        <w:rPr>
          <w:rStyle w:val="Funotenzeichen"/>
          <w:sz w:val="24"/>
        </w:rPr>
        <w:footnoteReference w:id="33"/>
      </w:r>
      <w:r>
        <w:rPr>
          <w:sz w:val="24"/>
        </w:rPr>
        <w:t xml:space="preserve"> </w:t>
      </w:r>
    </w:p>
    <w:p w14:paraId="17AA325E" w14:textId="1D96F476" w:rsidR="003B66AE" w:rsidRPr="00FA679F" w:rsidRDefault="00694291" w:rsidP="00224F2C">
      <w:pPr>
        <w:spacing w:after="160" w:line="360" w:lineRule="auto"/>
        <w:jc w:val="both"/>
        <w:rPr>
          <w:sz w:val="24"/>
          <w:szCs w:val="24"/>
        </w:rPr>
      </w:pPr>
      <w:r w:rsidRPr="00FA679F">
        <w:rPr>
          <w:sz w:val="24"/>
          <w:szCs w:val="24"/>
        </w:rPr>
        <w:t xml:space="preserve">Der LKW-Hersteller MAN hat diesbezüglich </w:t>
      </w:r>
      <w:r w:rsidR="00FA679F" w:rsidRPr="00FA679F">
        <w:rPr>
          <w:sz w:val="24"/>
          <w:szCs w:val="24"/>
        </w:rPr>
        <w:t xml:space="preserve">im Rahmen des Forschungsprojektes </w:t>
      </w:r>
      <w:r w:rsidRPr="00FA679F">
        <w:rPr>
          <w:sz w:val="24"/>
          <w:szCs w:val="24"/>
        </w:rPr>
        <w:t>„MegaWATT“</w:t>
      </w:r>
      <w:r w:rsidR="00FA679F" w:rsidRPr="00FA679F">
        <w:rPr>
          <w:sz w:val="24"/>
          <w:szCs w:val="24"/>
        </w:rPr>
        <w:t xml:space="preserve"> ein Pilotprojekt gestartet um </w:t>
      </w:r>
      <w:r w:rsidRPr="00FA679F">
        <w:rPr>
          <w:sz w:val="24"/>
          <w:szCs w:val="24"/>
        </w:rPr>
        <w:t xml:space="preserve">E-LKWs (26-Tonnen-Elektrofahrzeuge) im urbanen Raum zu testen. 9 E-LKWs mit einer Reichweite von 180 km werden zurzeit im urbanen Raum von Wien, Graz und Salzburg getestet. </w:t>
      </w:r>
      <w:r w:rsidR="00FA679F" w:rsidRPr="00FA679F">
        <w:rPr>
          <w:sz w:val="24"/>
          <w:szCs w:val="24"/>
        </w:rPr>
        <w:t>Ziel des vom Klima- und Energiefonds geförderten und der Universität für Bodenkultur (BOKU) geleitete</w:t>
      </w:r>
      <w:r w:rsidR="00641E19">
        <w:rPr>
          <w:sz w:val="24"/>
          <w:szCs w:val="24"/>
        </w:rPr>
        <w:t>n</w:t>
      </w:r>
      <w:r w:rsidR="00FA679F" w:rsidRPr="00FA679F">
        <w:rPr>
          <w:sz w:val="24"/>
          <w:szCs w:val="24"/>
        </w:rPr>
        <w:t xml:space="preserve"> Forschungsprojektes „MegaWATT“ ist eine </w:t>
      </w:r>
      <w:r w:rsidR="003B66AE" w:rsidRPr="00FA679F">
        <w:rPr>
          <w:sz w:val="24"/>
          <w:szCs w:val="24"/>
        </w:rPr>
        <w:t>CO2-freie Stadtlogistik bis 2030 in größeren Ballungsräumen</w:t>
      </w:r>
      <w:r w:rsidR="00FA679F">
        <w:rPr>
          <w:sz w:val="24"/>
          <w:szCs w:val="24"/>
        </w:rPr>
        <w:t>.</w:t>
      </w:r>
      <w:r w:rsidR="00833F54">
        <w:rPr>
          <w:rStyle w:val="Funotenzeichen"/>
          <w:sz w:val="24"/>
          <w:szCs w:val="24"/>
        </w:rPr>
        <w:footnoteReference w:id="34"/>
      </w:r>
    </w:p>
    <w:p w14:paraId="2CC53C32" w14:textId="54B64EEF" w:rsidR="00FA679F" w:rsidRDefault="00FA679F" w:rsidP="00224F2C">
      <w:pPr>
        <w:spacing w:after="160" w:line="360" w:lineRule="auto"/>
        <w:jc w:val="both"/>
        <w:rPr>
          <w:sz w:val="24"/>
        </w:rPr>
      </w:pPr>
      <w:r>
        <w:rPr>
          <w:sz w:val="24"/>
        </w:rPr>
        <w:t xml:space="preserve">Die österreichische Post setzt schon seit längerer Zeit auf Elektromobilität und hat </w:t>
      </w:r>
      <w:r w:rsidR="001E1576">
        <w:rPr>
          <w:sz w:val="24"/>
        </w:rPr>
        <w:t>mittlerweil</w:t>
      </w:r>
      <w:r w:rsidR="00641E19">
        <w:rPr>
          <w:sz w:val="24"/>
        </w:rPr>
        <w:t>e</w:t>
      </w:r>
      <w:r w:rsidR="001E1576">
        <w:rPr>
          <w:sz w:val="24"/>
        </w:rPr>
        <w:t xml:space="preserve"> mit 1600 ein- und mehrspurigen Elektrofahrzeugen die größte E-Flo</w:t>
      </w:r>
      <w:r w:rsidR="00641E19">
        <w:rPr>
          <w:sz w:val="24"/>
        </w:rPr>
        <w:t>t</w:t>
      </w:r>
      <w:r w:rsidR="001E1576">
        <w:rPr>
          <w:sz w:val="24"/>
        </w:rPr>
        <w:t>te Österreichs. Als Ziel wird eine 100% CO2-freie Zustellung von Briefen und Paketen angestrebt. In Wien wurde dieses Ziel bereits umgesetzt.</w:t>
      </w:r>
      <w:r w:rsidR="00833F54">
        <w:rPr>
          <w:rStyle w:val="Funotenzeichen"/>
          <w:sz w:val="24"/>
        </w:rPr>
        <w:footnoteReference w:id="35"/>
      </w:r>
      <w:r w:rsidR="001E1576">
        <w:rPr>
          <w:sz w:val="24"/>
        </w:rPr>
        <w:t xml:space="preserve"> </w:t>
      </w:r>
    </w:p>
    <w:p w14:paraId="70DBD6DB" w14:textId="5EACE89C" w:rsidR="00224F2C" w:rsidRDefault="00224F2C" w:rsidP="001E1576">
      <w:pPr>
        <w:spacing w:after="160" w:line="259" w:lineRule="auto"/>
        <w:jc w:val="both"/>
        <w:rPr>
          <w:sz w:val="24"/>
        </w:rPr>
      </w:pPr>
    </w:p>
    <w:p w14:paraId="6031AEFC" w14:textId="26687826" w:rsidR="00AF4740" w:rsidRDefault="00AF4740" w:rsidP="00AF4740">
      <w:pPr>
        <w:pStyle w:val="1"/>
      </w:pPr>
      <w:bookmarkStart w:id="12" w:name="_Toc15302649"/>
      <w:r>
        <w:t>Visionäre Transportmittel</w:t>
      </w:r>
      <w:bookmarkEnd w:id="12"/>
    </w:p>
    <w:p w14:paraId="10D60C92" w14:textId="4A9AEEAC" w:rsidR="002106CA" w:rsidRPr="002106CA" w:rsidRDefault="002106CA" w:rsidP="002106CA">
      <w:pPr>
        <w:spacing w:line="360" w:lineRule="auto"/>
        <w:jc w:val="both"/>
      </w:pPr>
      <w:r w:rsidRPr="002106CA">
        <w:t xml:space="preserve">Im folgenden Kapitel werden ausgewählte </w:t>
      </w:r>
      <w:r>
        <w:t xml:space="preserve">visionäre Transportmittel </w:t>
      </w:r>
      <w:r w:rsidRPr="002106CA">
        <w:t xml:space="preserve">vorgestellt. Diese sollen </w:t>
      </w:r>
      <w:r>
        <w:t xml:space="preserve">ebenfalls zur </w:t>
      </w:r>
      <w:r w:rsidRPr="002106CA">
        <w:t>Reduktion vo</w:t>
      </w:r>
      <w:r>
        <w:t xml:space="preserve">n Emissionen beitragen und zu einer Güterverkehrsverlagerung bzw. </w:t>
      </w:r>
      <w:r w:rsidRPr="002106CA">
        <w:t xml:space="preserve"> einer Entlastung des Verkehrsträgers Straße führen.</w:t>
      </w:r>
    </w:p>
    <w:p w14:paraId="1D5412ED" w14:textId="5598AA0A" w:rsidR="0098422F" w:rsidRPr="0056149F" w:rsidRDefault="0098422F" w:rsidP="00D44D21">
      <w:pPr>
        <w:pStyle w:val="2"/>
        <w:numPr>
          <w:ilvl w:val="1"/>
          <w:numId w:val="1"/>
        </w:numPr>
      </w:pPr>
      <w:bookmarkStart w:id="13" w:name="_Toc15302650"/>
      <w:r>
        <w:rPr>
          <w:sz w:val="26"/>
        </w:rPr>
        <w:t>Hyperloop</w:t>
      </w:r>
      <w:bookmarkEnd w:id="13"/>
    </w:p>
    <w:p w14:paraId="42B67D16" w14:textId="614DE82C" w:rsidR="0056149F" w:rsidRPr="0056149F" w:rsidRDefault="0056149F" w:rsidP="00A05EA5">
      <w:pPr>
        <w:spacing w:line="360" w:lineRule="auto"/>
        <w:jc w:val="both"/>
      </w:pPr>
      <w:r w:rsidRPr="0056149F">
        <w:t xml:space="preserve">Hyperloop ist ein neuartiges Konzept, aus der Feder von Elon Musk (Gründer von Tesla, PayPal und SpaceX), für den Transport von Gütern und Personen, oft auch fünfter Transportmodus genannt. Die </w:t>
      </w:r>
      <w:r w:rsidRPr="0056149F">
        <w:lastRenderedPageBreak/>
        <w:t>Fahrzeuge, sogenannte Pods bewegen sich mit Geschwindigkeiten von bis zu 1220 km/h durch „evakuierte Tubes“. Das sind Röhren, in denen beinahe Vakuumverhältnisse hergestellt werden, um den geringstmöglichen Luftwiederstand wirtschaftlich erhalten zu können.</w:t>
      </w:r>
      <w:r w:rsidR="0024721A">
        <w:t xml:space="preserve"> </w:t>
      </w:r>
      <w:r w:rsidR="0024721A" w:rsidRPr="0056149F">
        <w:t>Die Pods werden per Elektromotoren angetrieben und mittels Luftdruck vom Boden gehoben, um, im Gegensatz zu Fahrzeugen auf Rädern, keine Reibung zu verursachen.</w:t>
      </w:r>
      <w:r w:rsidR="00A05EA5">
        <w:rPr>
          <w:rStyle w:val="Funotenzeichen"/>
        </w:rPr>
        <w:footnoteReference w:id="36"/>
      </w:r>
      <w:r w:rsidR="00A05EA5">
        <w:t xml:space="preserve"> Die Transportkapazität </w:t>
      </w:r>
      <w:r w:rsidR="00EC1C28">
        <w:t>liegt</w:t>
      </w:r>
      <w:r w:rsidR="00A05EA5">
        <w:t xml:space="preserve"> laut Berechnungen bei etwa 12 Tonnen je Pod.  </w:t>
      </w:r>
      <w:r w:rsidR="00EC1C28" w:rsidRPr="0056149F">
        <w:t xml:space="preserve">Die Transportkapazität wurde aufgrund der Angaben </w:t>
      </w:r>
      <w:r w:rsidR="002E3F5D">
        <w:t xml:space="preserve">des </w:t>
      </w:r>
      <w:r w:rsidR="00EC1C28" w:rsidRPr="0056149F">
        <w:t>White Paper</w:t>
      </w:r>
      <w:r w:rsidR="002E3F5D">
        <w:t>s von SpaceX</w:t>
      </w:r>
      <w:r w:rsidR="005F2AFE">
        <w:rPr>
          <w:rStyle w:val="Kommentarzeichen"/>
        </w:rPr>
        <w:t xml:space="preserve">, </w:t>
      </w:r>
      <w:r w:rsidR="005F2AFE" w:rsidRPr="005F2AFE">
        <w:rPr>
          <w:rStyle w:val="Kommentarzeichen"/>
          <w:sz w:val="22"/>
        </w:rPr>
        <w:t xml:space="preserve">einem von Elon Musk vorgestellten Mobilitätskonzept über Hyperloops, </w:t>
      </w:r>
      <w:r w:rsidR="005F2AFE">
        <w:t xml:space="preserve">errechnet. </w:t>
      </w:r>
      <w:r w:rsidR="00EC1C28" w:rsidRPr="0056149F">
        <w:t>Es wurden allerdings noch keine offiziellen Versuche dazu durchgeführt, wie hoch die Zuladung sein darf um bestimmte, physikalische Kräfte (g-Kräfte) und Geschwindigkeiten nicht zu übersteigen. Ebenfalls gibt es noch keine Angaben bezüglich der Größe für die unterschiedlichen Ausführungen für drei Versionen (Fracht, Personen und Pakete).</w:t>
      </w:r>
      <w:r w:rsidR="00EC1C28">
        <w:rPr>
          <w:rStyle w:val="Funotenzeichen"/>
        </w:rPr>
        <w:footnoteReference w:id="37"/>
      </w:r>
      <w:r w:rsidR="00EC1C28" w:rsidRPr="0056149F">
        <w:t xml:space="preserve"> Eine Machbarkeitsstudie der N</w:t>
      </w:r>
      <w:r w:rsidR="00EC1C28">
        <w:t>ASA</w:t>
      </w:r>
      <w:r w:rsidR="00EC1C28" w:rsidRPr="0056149F">
        <w:t xml:space="preserve"> etwa weist auf einen wesentlich größeren Durchmesser der Tubes hin, um die angegebene Geschwindigkeit von max. 1220 km/h erreichen zu können</w:t>
      </w:r>
      <w:r w:rsidR="00EC1C28">
        <w:t>.</w:t>
      </w:r>
      <w:r w:rsidR="00EC1C28">
        <w:rPr>
          <w:rStyle w:val="Funotenzeichen"/>
        </w:rPr>
        <w:footnoteReference w:id="38"/>
      </w:r>
      <w:r w:rsidR="00EC1C28">
        <w:t xml:space="preserve"> </w:t>
      </w:r>
    </w:p>
    <w:p w14:paraId="28DBC668" w14:textId="3BB24B24" w:rsidR="0056149F" w:rsidRPr="0056149F" w:rsidRDefault="0056149F" w:rsidP="00A05EA5">
      <w:pPr>
        <w:spacing w:line="360" w:lineRule="auto"/>
        <w:jc w:val="both"/>
      </w:pPr>
      <w:r w:rsidRPr="0056149F">
        <w:t>Durch den vollautonomen Betrieb können Transport- und Ankunftszeit präzise bestimmt und dadurch ein optimierter intermodaler Verkehr ohne Wartezeiten gewährleistet werden. Auch bei Verspätungen im Vorlauf können Transport- und Ankunftszeiten in Echtzeit kalkuliert und weitergegeben werden.</w:t>
      </w:r>
      <w:r>
        <w:t xml:space="preserve"> </w:t>
      </w:r>
      <w:r w:rsidRPr="0056149F">
        <w:t>Da das Konzept einen Hochgeschwindigkeitstransport von A nach B vorsieht, ist es aufgrund der Eigenschaften wie Geschwindigkeit oder Infrastruktur nicht möglich bis zum Endkunden zu Liefern bzw. ein dichtes Netz anzubieten. Daher sind Vor- und Nachlauf notwendig, um Güter vom Versender abzuholen und zur Hyperloop-Einrichtung zu bringen und weiters von der Hyperloop-Zieldestination zum Abnehmer (Vergleichbar mit schien</w:t>
      </w:r>
      <w:r>
        <w:t>engebundenem Transport).</w:t>
      </w:r>
      <w:r w:rsidR="00E90F67">
        <w:rPr>
          <w:rStyle w:val="Funotenzeichen"/>
        </w:rPr>
        <w:footnoteReference w:id="39"/>
      </w:r>
      <w:r>
        <w:t xml:space="preserve"> </w:t>
      </w:r>
    </w:p>
    <w:p w14:paraId="41FDE127" w14:textId="0B06A38E" w:rsidR="00B71FBB" w:rsidRPr="0056149F" w:rsidRDefault="00DD233F" w:rsidP="00B71FBB">
      <w:pPr>
        <w:spacing w:line="360" w:lineRule="auto"/>
        <w:jc w:val="both"/>
      </w:pPr>
      <w:r>
        <w:t xml:space="preserve">Hyperloops </w:t>
      </w:r>
      <w:r w:rsidR="000F7695">
        <w:t>haben das</w:t>
      </w:r>
      <w:r>
        <w:t xml:space="preserve"> Potential zur Entlastung der herkömmlichen Verkehrsträger</w:t>
      </w:r>
      <w:r w:rsidR="002C54FA">
        <w:rPr>
          <w:rStyle w:val="Funotenzeichen"/>
        </w:rPr>
        <w:footnoteReference w:id="40"/>
      </w:r>
      <w:r>
        <w:t xml:space="preserve">, im Besonderen als Substitut für den Lufttransport für </w:t>
      </w:r>
      <w:r w:rsidR="000F7695">
        <w:t>kleine, eilbedürftige wertvolle Güter. Auch als Alternative für den Überseetransport wird dem Hyperloop ein gewisses Potential eingeräumt. Dem gegenüber stehen jedoch die hohen Kosten für neue Infrastrukturen.</w:t>
      </w:r>
      <w:r w:rsidR="002C54FA">
        <w:rPr>
          <w:rStyle w:val="Funotenzeichen"/>
        </w:rPr>
        <w:footnoteReference w:id="41"/>
      </w:r>
      <w:r w:rsidR="000F7695">
        <w:t xml:space="preserve"> Diese sind stark von der topographischen Struktur abhängig. Steigungen von über 6</w:t>
      </w:r>
      <w:r w:rsidR="00B71FBB">
        <w:t xml:space="preserve"> % </w:t>
      </w:r>
      <w:r w:rsidR="000F7695">
        <w:t xml:space="preserve">erfordern den </w:t>
      </w:r>
      <w:r w:rsidR="00B71FBB">
        <w:t xml:space="preserve">Bau von kostspieligen Tunnels. Auch das Umgehen von Hindernissen mittels Kurven führt zu beträchtlichen Mehrkosten. </w:t>
      </w:r>
      <w:r w:rsidR="00B71FBB" w:rsidRPr="00E90F67">
        <w:t>Im SpaceX White Paper wird mit etwa € 9,5 Mio. Errichtungskosten pro Kilometer gerechnet, im Falle eines benötigten Tunnels kommen weitere € 27 Mio. dazu.</w:t>
      </w:r>
      <w:r w:rsidR="00B71FBB" w:rsidRPr="00B71FBB">
        <w:t xml:space="preserve"> </w:t>
      </w:r>
      <w:r w:rsidR="00B71FBB" w:rsidRPr="00E90F67">
        <w:t xml:space="preserve">Abhängig ist dieser Wert von vielen Faktoren, wie Landakquisekosten, Stabilität (Unwetter, Erdbeben, etc.), Hindernisse (Brücken, Gewässer, etc.) und </w:t>
      </w:r>
      <w:r w:rsidR="00B71FBB" w:rsidRPr="00E90F67">
        <w:lastRenderedPageBreak/>
        <w:t>natürlich den benötigten Tunnelkilometern.</w:t>
      </w:r>
      <w:r w:rsidR="002C54FA">
        <w:t xml:space="preserve"> </w:t>
      </w:r>
      <w:r w:rsidR="00B71FBB">
        <w:t>Ähnlich verhält es sich mit der Verwendung von Solar-Panels entlang der Hyperloop-Strecke, durch die eine umweltfreundliche Energieversorgung des</w:t>
      </w:r>
      <w:r w:rsidR="002C54FA">
        <w:t xml:space="preserve"> </w:t>
      </w:r>
      <w:r w:rsidR="00B71FBB">
        <w:t>Hyperloop gewährleistet wäre.</w:t>
      </w:r>
      <w:r w:rsidR="002C54FA">
        <w:rPr>
          <w:rStyle w:val="Funotenzeichen"/>
        </w:rPr>
        <w:footnoteReference w:id="42"/>
      </w:r>
      <w:r w:rsidR="002C54FA">
        <w:t xml:space="preserve"> Eine ökonomisch sinnvolle Nutzung von Solar-Panels ist jedoch stark abhängig von der geographischen Lage und somit nicht überall geeignet.  </w:t>
      </w:r>
    </w:p>
    <w:p w14:paraId="28569A2B" w14:textId="20E1E58C" w:rsidR="00935F42" w:rsidRPr="001B53E8" w:rsidRDefault="00935F42" w:rsidP="001D53D4">
      <w:pPr>
        <w:spacing w:after="160" w:line="360" w:lineRule="auto"/>
        <w:jc w:val="both"/>
      </w:pPr>
      <w:r w:rsidRPr="001B53E8">
        <w:rPr>
          <w:lang w:val="de-DE"/>
        </w:rPr>
        <w:t>In der Grundidee des Hyperloops geht es um Personentransport, da de</w:t>
      </w:r>
      <w:r w:rsidR="002E3F5D">
        <w:rPr>
          <w:lang w:val="de-DE"/>
        </w:rPr>
        <w:t>r Individualverkehr wesentlich z</w:t>
      </w:r>
      <w:r w:rsidRPr="001B53E8">
        <w:rPr>
          <w:lang w:val="de-DE"/>
        </w:rPr>
        <w:t>eitsensitiver ist als der Gütertransport. Es sollten Ballungsräume verbunden werden, und zu „Megacities“ verschmelzen.</w:t>
      </w:r>
      <w:r w:rsidR="002E3F5D">
        <w:rPr>
          <w:rStyle w:val="Funotenzeichen"/>
          <w:lang w:val="de-DE"/>
        </w:rPr>
        <w:footnoteReference w:id="43"/>
      </w:r>
      <w:r w:rsidRPr="001B53E8">
        <w:rPr>
          <w:lang w:val="de-DE"/>
        </w:rPr>
        <w:t xml:space="preserve"> Virgin Hyperloop One hat (vermutlich aufgrund der Gefahr, welche mit den ausführlichen Tests von Prototypen neuer Technologie einhergeht) zusätzlich auch unterschiedlich große Güterversionen des Hyperloops entwickelt, welche beispielsweise die überlasteten Straßen von und zu Hochseehäfen entlasten sollen.</w:t>
      </w:r>
      <w:r w:rsidR="00D14EE3">
        <w:rPr>
          <w:rStyle w:val="Funotenzeichen"/>
          <w:lang w:val="de-DE"/>
        </w:rPr>
        <w:footnoteReference w:id="44"/>
      </w:r>
    </w:p>
    <w:p w14:paraId="4BA99AF1" w14:textId="733A5226" w:rsidR="00935F42" w:rsidRPr="001B53E8" w:rsidRDefault="00935F42" w:rsidP="001D53D4">
      <w:pPr>
        <w:spacing w:after="160" w:line="360" w:lineRule="auto"/>
        <w:jc w:val="both"/>
      </w:pPr>
      <w:r w:rsidRPr="001B53E8">
        <w:t xml:space="preserve">Elon Musk stellte 2013 ein White Paper </w:t>
      </w:r>
      <w:r w:rsidR="00F80616">
        <w:t>über das</w:t>
      </w:r>
      <w:r w:rsidR="00F80616" w:rsidRPr="00A05459">
        <w:t xml:space="preserve"> Konzept und Berechnungen</w:t>
      </w:r>
      <w:r w:rsidR="00F80616" w:rsidRPr="001B53E8">
        <w:t xml:space="preserve"> </w:t>
      </w:r>
      <w:r w:rsidR="00F80616">
        <w:t xml:space="preserve">des Hyperloop </w:t>
      </w:r>
      <w:r w:rsidRPr="001B53E8">
        <w:t>öffentlich</w:t>
      </w:r>
      <w:r w:rsidR="00F80616">
        <w:t xml:space="preserve"> zur Verfügung</w:t>
      </w:r>
      <w:r w:rsidRPr="001B53E8">
        <w:t xml:space="preserve"> und startete eine Global Challenge zur besten Pod-Technologie</w:t>
      </w:r>
      <w:r w:rsidR="00D14EE3">
        <w:t>. In den bisherigen drei Challenges konnte d</w:t>
      </w:r>
      <w:r w:rsidRPr="001B53E8">
        <w:t xml:space="preserve">as WARR-Team der TU München </w:t>
      </w:r>
      <w:r w:rsidR="00D14EE3">
        <w:t>den Wettbewerb gewinnen.</w:t>
      </w:r>
      <w:r w:rsidR="00F80616">
        <w:rPr>
          <w:rStyle w:val="Funotenzeichen"/>
        </w:rPr>
        <w:footnoteReference w:id="45"/>
      </w:r>
      <w:r w:rsidRPr="001B53E8">
        <w:t xml:space="preserve"> </w:t>
      </w:r>
      <w:r w:rsidR="00F80616">
        <w:t xml:space="preserve">Virgin </w:t>
      </w:r>
      <w:r w:rsidRPr="001B53E8">
        <w:t>Hyperloop One startete einen globalen Wettbewerb in der Erstellung der Erhebung der wirtschaftlich ansprechendsten Routen. Von 2600 Registrierungen stehen aktuell 10 Routen im Finale.</w:t>
      </w:r>
      <w:r w:rsidR="00F80616">
        <w:rPr>
          <w:rStyle w:val="Funotenzeichen"/>
        </w:rPr>
        <w:footnoteReference w:id="46"/>
      </w:r>
      <w:r w:rsidRPr="001B53E8">
        <w:t xml:space="preserve"> </w:t>
      </w:r>
    </w:p>
    <w:p w14:paraId="0A2CA154" w14:textId="1CA87E39" w:rsidR="0098422F" w:rsidRPr="001D53D4" w:rsidRDefault="0098422F" w:rsidP="00D44D21">
      <w:pPr>
        <w:pStyle w:val="2"/>
        <w:numPr>
          <w:ilvl w:val="1"/>
          <w:numId w:val="1"/>
        </w:numPr>
      </w:pPr>
      <w:bookmarkStart w:id="14" w:name="_Toc15302651"/>
      <w:r>
        <w:rPr>
          <w:sz w:val="26"/>
        </w:rPr>
        <w:t>Cargo Sous Terrain</w:t>
      </w:r>
      <w:r w:rsidR="00425B51">
        <w:rPr>
          <w:rStyle w:val="Funotenzeichen"/>
          <w:sz w:val="26"/>
        </w:rPr>
        <w:footnoteReference w:id="47"/>
      </w:r>
      <w:bookmarkEnd w:id="14"/>
    </w:p>
    <w:p w14:paraId="4FE94264" w14:textId="7AD18A78" w:rsidR="009B7B82" w:rsidRPr="009B7B82" w:rsidRDefault="009B7B82" w:rsidP="009B7B82">
      <w:pPr>
        <w:spacing w:line="360" w:lineRule="auto"/>
        <w:jc w:val="both"/>
      </w:pPr>
      <w:r w:rsidRPr="009B7B82">
        <w:t>Cargo Sous Terrain ist ein schweizerisches Konzept für ein nachhaltiges, automatisiertes Gesamtlogistiksystem, welches in einem unterirdischen Tunnelsystem Ballungsräume mit Produktions- und Logistikstandorten verbindet und zu 100% durch erneuerbare Energien betrieben</w:t>
      </w:r>
      <w:r>
        <w:t xml:space="preserve"> werden soll</w:t>
      </w:r>
      <w:r w:rsidRPr="009B7B82">
        <w:t>. Vorgesehen ist der Transport von Paletten und Behältern für Pakete, Stückgüter, Schüttgut und deren Zwischenlagerung und eine City Logistik-Lösung für die Verteilung auf der Last Mile.</w:t>
      </w:r>
      <w:r w:rsidR="00A66C46">
        <w:t xml:space="preserve"> </w:t>
      </w:r>
      <w:r w:rsidRPr="009B7B82">
        <w:t>Der Transport findet auf mehrspurigen Linien mittels vollautonomen, elektrobetriebenen Fahrzeugen auf Rädern statt, welche flexibel die Spur wechseln und sich nach Zieldestination gebündelt weiterbewegen können. Dies passiert mit 30 km/h 24/7. Die Fahrzeuge sollen Platz für zwei Europaletten bieten und sämtliche Güter transportieren, welche auf Paletten bereitgestellt werden können.</w:t>
      </w:r>
      <w:r>
        <w:t xml:space="preserve"> </w:t>
      </w:r>
      <w:r w:rsidRPr="009B7B82">
        <w:t>Kleinere Transporte werden im selben System mittels Deckenförderer mit der doppelten Geschwindigkeit (60 km/h) in beide Richtungen durchgeführt.</w:t>
      </w:r>
      <w:r w:rsidR="00A66C46">
        <w:t xml:space="preserve"> </w:t>
      </w:r>
      <w:r w:rsidRPr="009B7B82">
        <w:t xml:space="preserve">Auf den mittleren Spuren werden die Sendungen nach Zieldestinationen gebündelt. Das ergibt Vorteile bei der zugehörigen City Logistik Lösung, da die Lieferungen auch gebündelt verladen werden und gesamt weniger Verkehr in der Stadt </w:t>
      </w:r>
      <w:r w:rsidRPr="009B7B82">
        <w:lastRenderedPageBreak/>
        <w:t xml:space="preserve">verursachen, was bessere Effekte bezüglich Lärm, CO2-Ausstoß und anderen Emissionen mit sich bringt. Zusätzlich werden Retouren, Recyclinggut, etc. in entgegengesetzter Richtung gleich in die Routenführung miteingeplant, um die Fahrwege optimal ausnutzen zu können. Dies vermindert das Güterverkehrsaufkommen in dicht besiedelten Regionen und </w:t>
      </w:r>
      <w:r w:rsidR="0028426C">
        <w:t>damit auch</w:t>
      </w:r>
      <w:r w:rsidR="0028426C" w:rsidRPr="009B7B82">
        <w:t xml:space="preserve"> </w:t>
      </w:r>
      <w:r w:rsidRPr="009B7B82">
        <w:t>die Staubildung.</w:t>
      </w:r>
      <w:r w:rsidR="00A66C46">
        <w:rPr>
          <w:rStyle w:val="Funotenzeichen"/>
        </w:rPr>
        <w:footnoteReference w:id="48"/>
      </w:r>
    </w:p>
    <w:p w14:paraId="4876ABEC" w14:textId="7B011B31" w:rsidR="009B7B82" w:rsidRDefault="009B7B82" w:rsidP="009B7B82">
      <w:pPr>
        <w:spacing w:line="360" w:lineRule="auto"/>
      </w:pPr>
      <w:r w:rsidRPr="009B7B82">
        <w:t>Geplant ist eine Teststrecke zwischen Härkingen/Niederbipp und</w:t>
      </w:r>
      <w:r>
        <w:t xml:space="preserve"> Zürich mit einer Strecke von 70</w:t>
      </w:r>
      <w:r w:rsidRPr="009B7B82">
        <w:t xml:space="preserve"> km, folgen soll ein Ausbau des Tunnelsystems vom Bodensee bis zum Genfersee mit Ausläufern nach B</w:t>
      </w:r>
      <w:r>
        <w:t>asel, Luzern und Thun.</w:t>
      </w:r>
      <w:r w:rsidRPr="009B7B82">
        <w:t xml:space="preserve"> Dabei sollen Ballungsräume mit Produktions- und Logistikstandorten verbunden werden.</w:t>
      </w:r>
      <w:r w:rsidR="00A66C46">
        <w:rPr>
          <w:rStyle w:val="Funotenzeichen"/>
        </w:rPr>
        <w:footnoteReference w:id="49"/>
      </w:r>
    </w:p>
    <w:p w14:paraId="025C00A1" w14:textId="72C36980" w:rsidR="00A66C46" w:rsidRPr="00A66C46" w:rsidRDefault="00A66C46" w:rsidP="00A66C46">
      <w:pPr>
        <w:spacing w:line="360" w:lineRule="auto"/>
        <w:jc w:val="both"/>
      </w:pPr>
      <w:r w:rsidRPr="00A66C46">
        <w:rPr>
          <w:lang w:val="de-DE"/>
        </w:rPr>
        <w:t>Die Vorteile von CST versprechen effiziente, nachhaltige und zeitgerechte Lieferungen von Gütern. Durch den autonomen Transport und die Möglichkeit 24 Stunden täglich Güter zu transportieren, können Sendungen zuverlässig, schnell und permanent abgewickelt werden. Die Schweizer Regierung hat ein Spezialgesetz aufgesetzt, um den Tunnelbau zu erleichtern und nicht von unterschiedlichen Gesetzeslagen der beteiligten Kantone abhängig zu sein. Dieses soll nach Vorlage des Plans für den ersten Streckenabschnitt in Kraft treten.</w:t>
      </w:r>
      <w:r>
        <w:rPr>
          <w:lang w:val="de-DE"/>
        </w:rPr>
        <w:t xml:space="preserve"> </w:t>
      </w:r>
      <w:r w:rsidRPr="00A66C46">
        <w:rPr>
          <w:lang w:val="de-DE"/>
        </w:rPr>
        <w:t>Zusätzlich ergibt sich aus der unterirdischen Tunnelführung eine bessere Flächenproduktivität für die Schweiz.</w:t>
      </w:r>
      <w:r w:rsidR="002E3250">
        <w:rPr>
          <w:rStyle w:val="Funotenzeichen"/>
          <w:lang w:val="de-DE"/>
        </w:rPr>
        <w:footnoteReference w:id="50"/>
      </w:r>
    </w:p>
    <w:p w14:paraId="4ACFD6EF" w14:textId="10A7DFE8" w:rsidR="00A66C46" w:rsidRDefault="00A66C46" w:rsidP="008A5C5B">
      <w:pPr>
        <w:spacing w:line="360" w:lineRule="auto"/>
        <w:jc w:val="both"/>
        <w:rPr>
          <w:lang w:val="de-DE"/>
        </w:rPr>
      </w:pPr>
      <w:r w:rsidRPr="00A66C46">
        <w:rPr>
          <w:lang w:val="de-DE"/>
        </w:rPr>
        <w:t>Dadurch, dass die Streckenführung ausschließlich in Tunnels stattfindet, ist die räumlich Flexibilität auf das Streckennetz beschränkt und kann daher nur zwischen den vorgegebenen Knoten Transporte ausführen. Mitgeplant wird ein dazugehöriges City Logistik Konzept, welches die Waren vom Ziel-Hub gebündelt in die Städte bringen soll und dabei optimierte Transportrouten verfolgt, in denen auch bereits die Retourtransporte mitberücksichtigt werden.</w:t>
      </w:r>
      <w:r w:rsidR="008A5C5B">
        <w:rPr>
          <w:lang w:val="de-DE"/>
        </w:rPr>
        <w:t xml:space="preserve"> </w:t>
      </w:r>
      <w:r w:rsidRPr="00A66C46">
        <w:rPr>
          <w:lang w:val="de-DE"/>
        </w:rPr>
        <w:t>Das Projekt ist privat finanziert und wird auf Kosten von CHF 3,55 Mrd. geschätzt.</w:t>
      </w:r>
      <w:r w:rsidR="008A5C5B">
        <w:rPr>
          <w:rStyle w:val="Funotenzeichen"/>
          <w:lang w:val="de-DE"/>
        </w:rPr>
        <w:footnoteReference w:id="51"/>
      </w:r>
      <w:r w:rsidRPr="00A66C46">
        <w:rPr>
          <w:lang w:val="de-DE"/>
        </w:rPr>
        <w:t xml:space="preserve"> Beteiligt an diesem Mammutprojekt sind die Schweizer Post, die Lebensmittelketten Migros und Coop, SAP, die Schweizer Bundesbahnen, Swisscom und viele weitere Unternehmen aus der Schweiz und International wie Versicherungsunternehmen</w:t>
      </w:r>
      <w:r w:rsidR="001143C1">
        <w:rPr>
          <w:lang w:val="de-DE"/>
        </w:rPr>
        <w:t>,</w:t>
      </w:r>
      <w:r w:rsidR="008A5C5B">
        <w:rPr>
          <w:lang w:val="de-DE"/>
        </w:rPr>
        <w:t xml:space="preserve"> </w:t>
      </w:r>
      <w:r w:rsidRPr="00A66C46">
        <w:rPr>
          <w:lang w:val="de-DE"/>
        </w:rPr>
        <w:t xml:space="preserve"> Bank</w:t>
      </w:r>
      <w:r w:rsidR="008A5C5B">
        <w:rPr>
          <w:lang w:val="de-DE"/>
        </w:rPr>
        <w:t>en</w:t>
      </w:r>
      <w:r w:rsidR="001143C1">
        <w:rPr>
          <w:lang w:val="de-DE"/>
        </w:rPr>
        <w:t xml:space="preserve"> und Virgin Hyperloop One</w:t>
      </w:r>
      <w:r w:rsidRPr="00A66C46">
        <w:rPr>
          <w:lang w:val="de-DE"/>
        </w:rPr>
        <w:t>.</w:t>
      </w:r>
      <w:r w:rsidR="001143C1">
        <w:rPr>
          <w:lang w:val="de-DE"/>
        </w:rPr>
        <w:t xml:space="preserve"> Eine erste Finanzierung in Höhe von 100 Mio. Euro wurde von den Investoren</w:t>
      </w:r>
      <w:r w:rsidR="0036407C">
        <w:rPr>
          <w:lang w:val="de-DE"/>
        </w:rPr>
        <w:t xml:space="preserve"> bereits bewilligt.</w:t>
      </w:r>
      <w:r w:rsidR="008A5C5B">
        <w:rPr>
          <w:rStyle w:val="Funotenzeichen"/>
          <w:lang w:val="de-DE"/>
        </w:rPr>
        <w:footnoteReference w:id="52"/>
      </w:r>
      <w:r w:rsidR="001143C1">
        <w:rPr>
          <w:lang w:val="de-DE"/>
        </w:rPr>
        <w:t xml:space="preserve"> </w:t>
      </w:r>
    </w:p>
    <w:p w14:paraId="06E20CCF" w14:textId="7659BC8A" w:rsidR="0098422F" w:rsidRPr="0036407C" w:rsidRDefault="0098422F" w:rsidP="00D44D21">
      <w:pPr>
        <w:pStyle w:val="2"/>
        <w:numPr>
          <w:ilvl w:val="1"/>
          <w:numId w:val="1"/>
        </w:numPr>
      </w:pPr>
      <w:bookmarkStart w:id="15" w:name="_Toc15302652"/>
      <w:r>
        <w:rPr>
          <w:sz w:val="26"/>
        </w:rPr>
        <w:t>Drohnen</w:t>
      </w:r>
      <w:bookmarkEnd w:id="15"/>
    </w:p>
    <w:p w14:paraId="29969923" w14:textId="14A731B3" w:rsidR="00DD5280" w:rsidRPr="00DD5280" w:rsidRDefault="00DD5280" w:rsidP="007628AA">
      <w:pPr>
        <w:spacing w:line="360" w:lineRule="auto"/>
        <w:jc w:val="both"/>
      </w:pPr>
      <w:r w:rsidRPr="00DD5280">
        <w:t>„Unmanned Aerial Vehicle</w:t>
      </w:r>
      <w:r>
        <w:t>s</w:t>
      </w:r>
      <w:r w:rsidRPr="00DD5280">
        <w:t xml:space="preserve">“ (UAV), </w:t>
      </w:r>
      <w:r>
        <w:t>im Volksmund als „</w:t>
      </w:r>
      <w:r w:rsidRPr="00DD5280">
        <w:t>Drohnen</w:t>
      </w:r>
      <w:r>
        <w:t>“</w:t>
      </w:r>
      <w:r w:rsidRPr="00DD5280">
        <w:t xml:space="preserve"> be</w:t>
      </w:r>
      <w:r>
        <w:t xml:space="preserve">zeichnet, </w:t>
      </w:r>
      <w:r w:rsidRPr="00DD5280">
        <w:t>gibt</w:t>
      </w:r>
      <w:r>
        <w:t xml:space="preserve"> es</w:t>
      </w:r>
      <w:r w:rsidRPr="00DD5280">
        <w:t xml:space="preserve"> mittlerweile</w:t>
      </w:r>
      <w:r>
        <w:t xml:space="preserve"> in </w:t>
      </w:r>
      <w:r w:rsidRPr="00DD5280">
        <w:t>eine</w:t>
      </w:r>
      <w:r>
        <w:t>r</w:t>
      </w:r>
      <w:r w:rsidRPr="00DD5280">
        <w:t xml:space="preserve"> Vielzahl an Ausprägungen hinsichtlich Größe, Antriebstechnik, Einsatzbereich, etc. Beginnend bei unter zwei kg Gesamtgewicht bis zu 275 kg Zuladungsgewicht, von batteriebetrieben über </w:t>
      </w:r>
      <w:r w:rsidRPr="00DD5280">
        <w:lastRenderedPageBreak/>
        <w:t>Energiegewinnung durch Solarzellen bis hin zu Verbrennungsmotoren und von Kameradrohnen zur Überwachung über völlig autonome Drohnen für die Intralogistik bis hin zu Arbeitsdrohnen im Landwirtschaftlichen Bereich sind die Möglichkeiten, welche Drohnen bieten sollen kaum begrenzt. Selbst eine überdimensional große Drohne mit einem Zuladungsgewicht von 90 Tonnen, welche von dem kanadischen Unternehmen „NATILUS“ für Interkontinentalflüge konzipiert wird, ist gerade in seiner Entwicklungsphase.</w:t>
      </w:r>
      <w:r w:rsidR="00D61BD2">
        <w:rPr>
          <w:rStyle w:val="Funotenzeichen"/>
        </w:rPr>
        <w:footnoteReference w:id="53"/>
      </w:r>
    </w:p>
    <w:p w14:paraId="1A2AD848" w14:textId="5DBB6783" w:rsidR="00DD5280" w:rsidRPr="00DD5280" w:rsidRDefault="00DD5280" w:rsidP="007628AA">
      <w:pPr>
        <w:spacing w:line="360" w:lineRule="auto"/>
        <w:jc w:val="both"/>
      </w:pPr>
      <w:r w:rsidRPr="00DD5280">
        <w:t>In diesem Lehrmittelpaket werden ausschließlich Drohnen zur kommerziellen Nutzung betrachtet, welche als Verkehrsmittel dienen und keine Modelle zur privaten Nutzung oder Militärdrohnen. Es werden die Eigenschaften von Paketdrohnen dargestellt, welche bereits von verschiedenen KEP (Kurier, Express, Paket) –Dienstleistern für die Zustellung von Paketen auf der Last Mile getestet werden. Amazon etwa testet aktuell seine Prime Air Drohne mit der bereits zu Demonstrationen ein Amazon Fire TV Stick innerhalb von 13 Minuten nach der Bestellung zugestellt wurde.</w:t>
      </w:r>
      <w:r w:rsidR="00D61BD2">
        <w:rPr>
          <w:rStyle w:val="Funotenzeichen"/>
        </w:rPr>
        <w:footnoteReference w:id="54"/>
      </w:r>
      <w:r w:rsidRPr="00DD5280">
        <w:t xml:space="preserve"> DHL experimentiert ebenfalls mit Drohnen und hat im Bayrischen Reit im Winkl erfolgreich abgelegene Plätze mittels seinem „Paketkopter 3.0“ und einer automatisierten Paketstation</w:t>
      </w:r>
      <w:r w:rsidR="007628AA">
        <w:t xml:space="preserve"> („SkyPort“)</w:t>
      </w:r>
      <w:r w:rsidRPr="00DD5280">
        <w:t xml:space="preserve"> beliefert</w:t>
      </w:r>
      <w:r w:rsidR="007628AA">
        <w:t>.</w:t>
      </w:r>
      <w:r w:rsidR="007628AA" w:rsidRPr="007628AA">
        <w:t xml:space="preserve"> Insgesamt wurden 130 autonome Be- und Entladungen bei diesem Projekt durchgeführt</w:t>
      </w:r>
      <w:r w:rsidRPr="00DD5280">
        <w:t>.</w:t>
      </w:r>
      <w:r w:rsidR="00D61BD2">
        <w:rPr>
          <w:rStyle w:val="Funotenzeichen"/>
        </w:rPr>
        <w:footnoteReference w:id="55"/>
      </w:r>
      <w:r w:rsidR="0077738A">
        <w:t xml:space="preserve"> </w:t>
      </w:r>
      <w:r w:rsidRPr="00DD5280">
        <w:t>UPS testet derweilen die Zustellung von Paketen via Drohnen, welche vom Dach eines Zustellfahrzeugs aus starten.</w:t>
      </w:r>
      <w:r w:rsidR="00D61BD2">
        <w:rPr>
          <w:rStyle w:val="Funotenzeichen"/>
        </w:rPr>
        <w:footnoteReference w:id="56"/>
      </w:r>
      <w:r w:rsidR="00D61BD2">
        <w:t xml:space="preserve"> </w:t>
      </w:r>
      <w:r w:rsidRPr="00DD5280">
        <w:t>Alle diese Unternehmen versuchen sich die Flexibilität und Flächenabdeckung dieser Technologie zu Nutze zu machen, jeweils mit unterschiedlichen Herangehensweisen.</w:t>
      </w:r>
      <w:r w:rsidR="0077738A">
        <w:t xml:space="preserve"> </w:t>
      </w:r>
    </w:p>
    <w:p w14:paraId="43C31976" w14:textId="77777777" w:rsidR="009D2996" w:rsidRPr="00E21B04" w:rsidRDefault="00E21B04" w:rsidP="009D2996">
      <w:pPr>
        <w:spacing w:line="360" w:lineRule="auto"/>
        <w:jc w:val="both"/>
      </w:pPr>
      <w:r w:rsidRPr="00E21B04">
        <w:t xml:space="preserve">Die betrachteten Drohnen in der KEP-Branche sind durch ihre schnelle Verfügbarkeit und ihre Unabhängigkeit von Infrastruktur sehr flexibel einsetzbar und verursachen zusätzlich, im Fall von elektrisch betriebenen Drohnen, keine Emissionen. </w:t>
      </w:r>
      <w:r w:rsidR="009D2996" w:rsidRPr="00E21B04">
        <w:t>Die Reichweite von Drohnen hängt stark von ihrer Bauweise (Aufbau, Motorisi</w:t>
      </w:r>
      <w:r w:rsidR="009D2996">
        <w:t>erung, etc.) und dem zugeladenen</w:t>
      </w:r>
      <w:r w:rsidR="009D2996" w:rsidRPr="00E21B04">
        <w:t xml:space="preserve"> Gewicht ab. Das gleiche gilt für die Wetterabhängigkeit: je stärker die Drohne, desto </w:t>
      </w:r>
      <w:r w:rsidR="009D2996">
        <w:t>geringer die äußeren Einflüsse.</w:t>
      </w:r>
      <w:r w:rsidR="009D2996">
        <w:rPr>
          <w:rStyle w:val="Funotenzeichen"/>
        </w:rPr>
        <w:footnoteReference w:id="57"/>
      </w:r>
    </w:p>
    <w:p w14:paraId="61FA0CA6" w14:textId="47E47CEC" w:rsidR="009D2996" w:rsidRDefault="00E21B04" w:rsidP="009D2996">
      <w:pPr>
        <w:spacing w:line="360" w:lineRule="auto"/>
        <w:jc w:val="both"/>
      </w:pPr>
      <w:r w:rsidRPr="00E21B04">
        <w:t>In unterschiedlichen Gebieten, in denen die Gesetzgebung nicht so strikt ist wie in Zentraleuropa, werden Drohnen bereits zur Versorgung von Krankenhäusern mit Medikamenten und anderen Eiltransporten eingesetzt</w:t>
      </w:r>
      <w:r w:rsidR="007628AA">
        <w:t>.</w:t>
      </w:r>
      <w:r w:rsidR="007628AA" w:rsidRPr="007628AA">
        <w:t xml:space="preserve"> </w:t>
      </w:r>
      <w:r w:rsidR="009D2996" w:rsidRPr="007628AA">
        <w:t>Das Kalifornische Unt</w:t>
      </w:r>
      <w:r w:rsidR="00293CB3">
        <w:t>ernehmen Zipline stellt seit Oktober</w:t>
      </w:r>
      <w:r w:rsidR="009D2996" w:rsidRPr="007628AA">
        <w:t xml:space="preserve"> 2016 in Rwanda und Tansania Blut für 21 Krankenhäuser von einem Distributionszentrum aus mittels spezieller Drohnen mit einer Reichweite von bis zu 150 Kilometer (round-trip) zu. Damit wird die Versorgungszeit von vier Stunden (aufgrund der sehr schlechten Infrastruktur) auf 15 Minuten reduziert.</w:t>
      </w:r>
      <w:r w:rsidR="009D2996">
        <w:rPr>
          <w:rStyle w:val="Funotenzeichen"/>
        </w:rPr>
        <w:footnoteReference w:id="58"/>
      </w:r>
      <w:r w:rsidR="001B3FD8">
        <w:t xml:space="preserve"> </w:t>
      </w:r>
      <w:r w:rsidR="009D2996">
        <w:t xml:space="preserve">Auch in der </w:t>
      </w:r>
      <w:r w:rsidR="009D2996" w:rsidRPr="007628AA">
        <w:lastRenderedPageBreak/>
        <w:t>Landwirtschaft</w:t>
      </w:r>
      <w:r w:rsidR="009D2996">
        <w:t xml:space="preserve"> werden Drohnen vermehrt eingesetzt.</w:t>
      </w:r>
      <w:r w:rsidR="00625093">
        <w:t xml:space="preserve"> Drohnen können d</w:t>
      </w:r>
      <w:r w:rsidR="009D2996">
        <w:t xml:space="preserve">urch </w:t>
      </w:r>
      <w:r w:rsidR="009D2996" w:rsidRPr="007628AA">
        <w:t>Wärmebild</w:t>
      </w:r>
      <w:r w:rsidR="00625093">
        <w:t>kameras</w:t>
      </w:r>
      <w:r w:rsidR="009D2996">
        <w:t xml:space="preserve"> </w:t>
      </w:r>
      <w:r w:rsidR="009D2996" w:rsidRPr="007628AA">
        <w:t>Rehkitze</w:t>
      </w:r>
      <w:r w:rsidR="009D2996">
        <w:t xml:space="preserve"> vor der Mahd aufspür</w:t>
      </w:r>
      <w:r w:rsidR="00625093">
        <w:t>en,</w:t>
      </w:r>
      <w:r w:rsidR="0028426C">
        <w:t xml:space="preserve"> sowie</w:t>
      </w:r>
      <w:r w:rsidR="00625093">
        <w:t xml:space="preserve"> mittels Infrarotkameras einen Vegetationsindex erstellen und Schädlinge mit Spritzmittel</w:t>
      </w:r>
      <w:r w:rsidR="0028426C">
        <w:t>n</w:t>
      </w:r>
      <w:r w:rsidR="00625093">
        <w:t xml:space="preserve"> bekämpfen.</w:t>
      </w:r>
      <w:r w:rsidR="00625093">
        <w:rPr>
          <w:rStyle w:val="Funotenzeichen"/>
        </w:rPr>
        <w:footnoteReference w:id="59"/>
      </w:r>
      <w:r w:rsidR="001B3FD8">
        <w:t xml:space="preserve"> Die </w:t>
      </w:r>
      <w:r w:rsidR="009D2996" w:rsidRPr="007628AA">
        <w:t>Intralogistik</w:t>
      </w:r>
      <w:r w:rsidR="00625093">
        <w:t xml:space="preserve"> </w:t>
      </w:r>
      <w:r w:rsidR="001B3FD8">
        <w:t xml:space="preserve">beschäftigt sich ebenfalls vermehrt mit dem </w:t>
      </w:r>
      <w:r w:rsidR="00625093">
        <w:t>Einsatz von Drohnen. Beispielsweise wird im Forschungsprojekt InventAIRy eine automatische Inventur mittels autonomer</w:t>
      </w:r>
      <w:r w:rsidR="009D2996" w:rsidRPr="007628AA">
        <w:t xml:space="preserve"> Drohnen</w:t>
      </w:r>
      <w:r w:rsidR="00625093">
        <w:t xml:space="preserve"> angestrebt. </w:t>
      </w:r>
      <w:r w:rsidR="00625093">
        <w:rPr>
          <w:rStyle w:val="Funotenzeichen"/>
        </w:rPr>
        <w:footnoteReference w:id="60"/>
      </w:r>
    </w:p>
    <w:p w14:paraId="03DA2712" w14:textId="29676732" w:rsidR="00E21B04" w:rsidRDefault="00E21B04" w:rsidP="007628AA">
      <w:pPr>
        <w:spacing w:line="360" w:lineRule="auto"/>
        <w:jc w:val="both"/>
      </w:pPr>
      <w:r w:rsidRPr="00E21B04">
        <w:t>Die Gesetzeslage</w:t>
      </w:r>
      <w:r w:rsidR="00293CB3">
        <w:t xml:space="preserve"> in Österreich</w:t>
      </w:r>
      <w:r w:rsidRPr="00E21B04">
        <w:t xml:space="preserve"> gestattet aktuell keine autonomen Flüge von Drohnen, für Tests müssen Sondergenehmigungen eingeholt werden. Drohnenflüge müssen zumindest überwacht werden, um in Gefahrfällen ein Eingreifen eines Piloten zu ermöglichen. Es wird allerdings schon an Lösungen zur Erhöhung der Sicherheit, wie etwa Fallschirme, die bei einem Systemau</w:t>
      </w:r>
      <w:r w:rsidR="00937BFD">
        <w:t>s</w:t>
      </w:r>
      <w:r w:rsidRPr="00E21B04">
        <w:t>fall ausgelöst werden oder redundante Systemabsicherung, Verschlüsselung gegen Hackangriffe, etc. gearbeitet.</w:t>
      </w:r>
      <w:r>
        <w:rPr>
          <w:rStyle w:val="Funotenzeichen"/>
        </w:rPr>
        <w:footnoteReference w:id="61"/>
      </w:r>
    </w:p>
    <w:p w14:paraId="73F6DE19" w14:textId="0D17E559" w:rsidR="0098422F" w:rsidRPr="003E62B2" w:rsidRDefault="0098422F" w:rsidP="00D44D21">
      <w:pPr>
        <w:pStyle w:val="2"/>
        <w:numPr>
          <w:ilvl w:val="1"/>
          <w:numId w:val="1"/>
        </w:numPr>
      </w:pPr>
      <w:bookmarkStart w:id="16" w:name="_Toc15302653"/>
      <w:r>
        <w:rPr>
          <w:sz w:val="26"/>
        </w:rPr>
        <w:t>Transportluftschiff</w:t>
      </w:r>
      <w:bookmarkEnd w:id="16"/>
    </w:p>
    <w:p w14:paraId="68C62DD8" w14:textId="3036487E" w:rsidR="003E62B2" w:rsidRDefault="003E62B2" w:rsidP="00126B7D">
      <w:pPr>
        <w:spacing w:line="360" w:lineRule="auto"/>
        <w:jc w:val="both"/>
      </w:pPr>
      <w:r w:rsidRPr="003E62B2">
        <w:t>Frachten in die Luft zu bekommen und die Transportmodi an Land zu entlasten ist auch Ziel von Transportluftschiffen bzw. Lastenzeppelinen. Seit einigen Jahren wird an verschiedenen Konzepten dahingehend gearbeitet.</w:t>
      </w:r>
      <w:r>
        <w:t xml:space="preserve"> </w:t>
      </w:r>
      <w:r w:rsidRPr="003E62B2">
        <w:t>Durch die Kontrollierbarkeit eines Helium-Luft-Verhältnisses kann die Last der Fracht beim Be- und Entladen ausgeglichen werden und macht einen Ausgleich über externen Ballast überflüssig. Dieses System kann mit dem eines U-Bootes verglichen werden, welches Wasser aufnimmt um zu sinken und absondert um aufzusteigen.</w:t>
      </w:r>
      <w:r w:rsidR="00126B7D">
        <w:t xml:space="preserve"> </w:t>
      </w:r>
      <w:r w:rsidR="00DF39F8">
        <w:t>Diese Technik ermöglicht</w:t>
      </w:r>
      <w:r w:rsidR="00935C23">
        <w:t xml:space="preserve"> auch </w:t>
      </w:r>
      <w:r w:rsidR="00DF39F8">
        <w:t>ve</w:t>
      </w:r>
      <w:r w:rsidR="00935C23">
        <w:t>rtikale Start- und Landemanöver und</w:t>
      </w:r>
      <w:r w:rsidR="002310C1">
        <w:t xml:space="preserve"> benötigt somit keine Landebahn oder Flughäfen zur Landung.</w:t>
      </w:r>
      <w:r w:rsidR="00DC0800">
        <w:t xml:space="preserve"> Aufgrund der enormen Größe der Transportschiffe ist zur vollständigen Landung und Wartung eine große Landefläche notwendig. </w:t>
      </w:r>
      <w:r w:rsidR="00935C23">
        <w:t>Die Transportschiffe verwenden Luftkissen für die Landung um auch auf unebenem Terrain landen zu können. Durch die Steuerung der Luft in den Luftkissen kann das Transportschiff ähnlich wie bei einem Hovercraft auch am Boden bewegt und der Ansaugdruck der Luftkissen reguliert werden um das Transportschiff sicher am Boden zu halten.</w:t>
      </w:r>
      <w:r w:rsidR="00310948">
        <w:rPr>
          <w:rStyle w:val="Funotenzeichen"/>
        </w:rPr>
        <w:footnoteReference w:id="62"/>
      </w:r>
    </w:p>
    <w:p w14:paraId="01AA645B" w14:textId="58B18B23" w:rsidR="00126B7D" w:rsidRDefault="00126B7D" w:rsidP="00310948">
      <w:pPr>
        <w:spacing w:line="360" w:lineRule="auto"/>
        <w:jc w:val="both"/>
      </w:pPr>
      <w:r>
        <w:t>Die Firma</w:t>
      </w:r>
      <w:r w:rsidR="00DF39F8">
        <w:t xml:space="preserve"> Aeros plant derzeit die Konstruktion von Transportluftschiffen mit bis zu 280 Meter Länge, 108 Meter Breite und 66 Meter Höhe. Die Ladekapazität soll beim größten Modell bei 500 Tonnen liegen.</w:t>
      </w:r>
      <w:r w:rsidR="00310948">
        <w:rPr>
          <w:rStyle w:val="Funotenzeichen"/>
        </w:rPr>
        <w:footnoteReference w:id="63"/>
      </w:r>
      <w:r w:rsidR="00DF39F8">
        <w:t xml:space="preserve"> </w:t>
      </w:r>
      <w:r w:rsidR="006343A7">
        <w:t xml:space="preserve">Durch die hohen Ladekapazitäten sind Transportluftschiffe für High &amp; Heavy Güter prädestiniert. Bauteile von Pipelines oder Windräder, Expeditionsgüter oder Güter für </w:t>
      </w:r>
      <w:r w:rsidR="006343A7">
        <w:lastRenderedPageBreak/>
        <w:t>Katastropheneinsätze (Militärisches Equipment, humanitäre Einsätze) können direkt am Einsatzort abgeliefert werden.</w:t>
      </w:r>
      <w:r w:rsidR="00310948">
        <w:rPr>
          <w:rStyle w:val="Funotenzeichen"/>
        </w:rPr>
        <w:footnoteReference w:id="64"/>
      </w:r>
      <w:r w:rsidR="006343A7">
        <w:t xml:space="preserve"> </w:t>
      </w:r>
    </w:p>
    <w:p w14:paraId="0F88FF2C" w14:textId="767B7CFB" w:rsidR="00175B64" w:rsidRDefault="00935C23" w:rsidP="00707A8B">
      <w:pPr>
        <w:spacing w:line="360" w:lineRule="auto"/>
        <w:jc w:val="both"/>
      </w:pPr>
      <w:r w:rsidRPr="003E62B2">
        <w:t>Durch den natürlich erschaffenen Auftrieb ohne Motor liegt der Ausstoß von Emissionen weit unter denen von herkömmlichen Lufttransporten.</w:t>
      </w:r>
      <w:r w:rsidR="008E6D65">
        <w:t xml:space="preserve"> Die vertikale Start- und Landemanöver ermöglichen eine Punkt-zu-Punkt Belieferung und entlasten somit herkömmliche Verkehrsträger. </w:t>
      </w:r>
      <w:r w:rsidRPr="003E62B2">
        <w:t xml:space="preserve">Auch sind Lastenzeppeline wesentlich schneller als klassischer Bodentransport, bei dieser Art zu </w:t>
      </w:r>
      <w:r w:rsidR="002310C1" w:rsidRPr="003E62B2">
        <w:t>transportieren</w:t>
      </w:r>
      <w:r w:rsidRPr="003E62B2">
        <w:t xml:space="preserve"> können Höchstgeschwindigkeiten von bis zu 220 km/h erreicht werden. In der Endversion soll ein Transportluftschiff in der Lage sein Interkontinental-Transporte durchzuführen. Die weiteste Entfernung über den Pazifischen Ozean 19.000 Kilometer, die Strecke Shanghai – Los Angeles beträgt etwa 10.400 km. Nach einer Machbarkeitsstudie sollte die Reichweite über 22.000 km betragen und in sieben Tagen zurückgelegt werden können.</w:t>
      </w:r>
      <w:r w:rsidR="00706FCB">
        <w:rPr>
          <w:rStyle w:val="Funotenzeichen"/>
        </w:rPr>
        <w:footnoteReference w:id="65"/>
      </w:r>
      <w:r w:rsidR="00706FCB">
        <w:t xml:space="preserve"> </w:t>
      </w:r>
      <w:r w:rsidR="00175B64">
        <w:t xml:space="preserve">Die Transportkosten werden mit </w:t>
      </w:r>
      <w:r w:rsidR="00606A6A">
        <w:t>0,5</w:t>
      </w:r>
      <w:r w:rsidR="00175B64">
        <w:t xml:space="preserve"> Euro pro Tonnenkilometer deutlich geringer eingeschätzt als beim herkömmlichen Flugverkehr (1,5 €/tkm).</w:t>
      </w:r>
      <w:r w:rsidR="00706FCB">
        <w:rPr>
          <w:rStyle w:val="Funotenzeichen"/>
        </w:rPr>
        <w:footnoteReference w:id="66"/>
      </w:r>
      <w:r w:rsidR="00175B64">
        <w:t xml:space="preserve"> Dem gegenüber stehen jedoch die hohen Investitionskosten, die je nach Modell und Ladekapazität auf</w:t>
      </w:r>
      <w:r w:rsidR="00707A8B">
        <w:t xml:space="preserve"> 33</w:t>
      </w:r>
      <w:r w:rsidR="00175B64">
        <w:t xml:space="preserve"> Millionen Euro (Modell Airlander 10</w:t>
      </w:r>
      <w:r w:rsidR="00E911B2">
        <w:t xml:space="preserve"> von Hybrid Air Vehicles</w:t>
      </w:r>
      <w:r w:rsidR="00175B64">
        <w:t>)</w:t>
      </w:r>
      <w:r w:rsidR="00707A8B">
        <w:rPr>
          <w:rStyle w:val="Funotenzeichen"/>
        </w:rPr>
        <w:footnoteReference w:id="67"/>
      </w:r>
      <w:r w:rsidR="00175B64">
        <w:t xml:space="preserve"> bis ca. 55 Millionen Euro (Modell ML868)</w:t>
      </w:r>
      <w:r w:rsidR="00707A8B">
        <w:rPr>
          <w:rStyle w:val="Funotenzeichen"/>
        </w:rPr>
        <w:footnoteReference w:id="68"/>
      </w:r>
      <w:r w:rsidR="00175B64">
        <w:t xml:space="preserve"> geschätzt werden. </w:t>
      </w:r>
    </w:p>
    <w:p w14:paraId="334FEFB4" w14:textId="36D9A745" w:rsidR="00E911B2" w:rsidRPr="00E911B2" w:rsidRDefault="00310948" w:rsidP="00707A8B">
      <w:pPr>
        <w:spacing w:line="360" w:lineRule="auto"/>
        <w:jc w:val="both"/>
      </w:pPr>
      <w:r>
        <w:t>Sowohl Aeros</w:t>
      </w:r>
      <w:r w:rsidR="009F6955">
        <w:t xml:space="preserve"> als auch Hybrid Air Vehicles haben bereits p</w:t>
      </w:r>
      <w:r w:rsidR="006343A7" w:rsidRPr="006343A7">
        <w:t>ositive Testflüge</w:t>
      </w:r>
      <w:r w:rsidR="009F6955">
        <w:t xml:space="preserve"> mit ihren Modellen durchgeführt</w:t>
      </w:r>
      <w:r w:rsidR="006343A7" w:rsidRPr="006343A7">
        <w:t>, allerdings noch in wesentlich kleineren Ausführungen als künftig geplant</w:t>
      </w:r>
      <w:r w:rsidR="009F6955">
        <w:t xml:space="preserve">. Die Ladekapazitäten liegen derzeit bei 10 Tonnen und sollen im nächsten Schritt auf 50 Tonnen erweitert werden. </w:t>
      </w:r>
      <w:r w:rsidR="00D32816">
        <w:t>Dass der Luftschifftransport ein volatiler Markt ist zeigt sich</w:t>
      </w:r>
      <w:r w:rsidR="00707A8B">
        <w:t xml:space="preserve"> jedoch</w:t>
      </w:r>
      <w:r w:rsidR="00D32816">
        <w:t xml:space="preserve"> am Schicksal der Firma Cargolifter, die </w:t>
      </w:r>
      <w:r w:rsidR="00D32816" w:rsidRPr="00310948">
        <w:t>2002</w:t>
      </w:r>
      <w:r w:rsidR="00D32816">
        <w:t xml:space="preserve"> aufgrund einer Kostenexplosion in der Entwicklung Konkurs anmelden musste.</w:t>
      </w:r>
      <w:r w:rsidR="00707A8B">
        <w:rPr>
          <w:rStyle w:val="Funotenzeichen"/>
        </w:rPr>
        <w:footnoteReference w:id="69"/>
      </w:r>
      <w:r w:rsidR="00D32816">
        <w:t xml:space="preserve"> </w:t>
      </w:r>
      <w:r w:rsidR="009F6955">
        <w:t xml:space="preserve">Unklar ist noch wie sich die </w:t>
      </w:r>
      <w:r w:rsidR="006343A7" w:rsidRPr="006343A7">
        <w:t>Gesetzgebung zur kommerziellen Nutzung des Luftraums durch Transportluftschiffe</w:t>
      </w:r>
      <w:r w:rsidR="009F6955">
        <w:t xml:space="preserve"> entwickeln wird um eine reibungslose internationale Luftfahrt zu gewährleisten. Hybrid Air Vehicles hat jedoch für sein Modell Airlander 10 von den britischen Behörden die Genehmigung für die kommerzielle Nutz</w:t>
      </w:r>
      <w:r w:rsidR="00707A8B">
        <w:t xml:space="preserve">ung bereits erhalten und will </w:t>
      </w:r>
      <w:r w:rsidR="004450B7">
        <w:t>das Transportluftschiff 2020 auf den Markt bringen.</w:t>
      </w:r>
      <w:r w:rsidR="004450B7">
        <w:rPr>
          <w:rStyle w:val="Funotenzeichen"/>
        </w:rPr>
        <w:footnoteReference w:id="70"/>
      </w:r>
    </w:p>
    <w:p w14:paraId="3B5A689E" w14:textId="61BA260E" w:rsidR="009F6955" w:rsidRDefault="009F6955" w:rsidP="00222E06">
      <w:pPr>
        <w:jc w:val="both"/>
      </w:pPr>
    </w:p>
    <w:p w14:paraId="3D52C486" w14:textId="072E7C33" w:rsidR="009534C2" w:rsidRDefault="009534C2" w:rsidP="00222E06">
      <w:pPr>
        <w:jc w:val="both"/>
      </w:pPr>
    </w:p>
    <w:p w14:paraId="1D5F6FD8" w14:textId="77777777" w:rsidR="009534C2" w:rsidRPr="006343A7" w:rsidRDefault="009534C2" w:rsidP="00222E06">
      <w:pPr>
        <w:jc w:val="both"/>
      </w:pPr>
    </w:p>
    <w:p w14:paraId="27FA9018" w14:textId="043AA118" w:rsidR="00AF4740" w:rsidRDefault="00AF4740" w:rsidP="00AF4740">
      <w:pPr>
        <w:pStyle w:val="1"/>
      </w:pPr>
      <w:bookmarkStart w:id="17" w:name="_Toc15302654"/>
      <w:r>
        <w:lastRenderedPageBreak/>
        <w:t>Innovative Transportkonzepte</w:t>
      </w:r>
      <w:bookmarkEnd w:id="17"/>
    </w:p>
    <w:p w14:paraId="5842C632" w14:textId="336813D2" w:rsidR="0098422F" w:rsidRDefault="003718D0" w:rsidP="003718D0">
      <w:pPr>
        <w:spacing w:line="360" w:lineRule="auto"/>
        <w:jc w:val="both"/>
      </w:pPr>
      <w:r>
        <w:t>Die</w:t>
      </w:r>
      <w:r w:rsidR="005B2118" w:rsidRPr="005B2118">
        <w:t xml:space="preserve"> Nutzung innovativer Transportkonzepte soll dabei helfen die bestehende Infrastruktur bestmöglich einzusetzen und eine Optimierung der Logistikprozesse voranzutreiben</w:t>
      </w:r>
      <w:r>
        <w:t xml:space="preserve">. </w:t>
      </w:r>
      <w:r w:rsidR="00790482">
        <w:t xml:space="preserve">Die Digitalisierung und Vernetzung der Logistik spielt bei dieser Entwicklung eine tragende Rolle. </w:t>
      </w:r>
      <w:r>
        <w:t>I</w:t>
      </w:r>
      <w:r w:rsidR="00790482">
        <w:t xml:space="preserve">n diesem </w:t>
      </w:r>
      <w:r>
        <w:t>Kapitel</w:t>
      </w:r>
      <w:r w:rsidR="00790482">
        <w:t xml:space="preserve"> wird näher drauf eingegangen und </w:t>
      </w:r>
      <w:r>
        <w:t>zwei dieser Transportkonzepte kurz erläutert.</w:t>
      </w:r>
    </w:p>
    <w:p w14:paraId="03528CB9" w14:textId="77777777" w:rsidR="00790482" w:rsidRDefault="00790482" w:rsidP="00790482">
      <w:pPr>
        <w:pStyle w:val="2"/>
        <w:numPr>
          <w:ilvl w:val="1"/>
          <w:numId w:val="1"/>
        </w:numPr>
      </w:pPr>
      <w:bookmarkStart w:id="18" w:name="_Toc15302655"/>
      <w:r>
        <w:t>Digitalisierung/Vernetzung der Logistik</w:t>
      </w:r>
      <w:bookmarkEnd w:id="18"/>
    </w:p>
    <w:p w14:paraId="36E2262C" w14:textId="4EC01597" w:rsidR="00790482" w:rsidRDefault="00790482" w:rsidP="00790482">
      <w:pPr>
        <w:spacing w:line="360" w:lineRule="auto"/>
        <w:jc w:val="both"/>
      </w:pPr>
      <w:r>
        <w:t>D</w:t>
      </w:r>
      <w:r w:rsidRPr="0008165F">
        <w:t>as Thema Digitalisierung bzw. Vernetzung und die damit verbundenen Trends Industrie 4.0 und das Internet der Dinge sind aktuell relevante Themen in der Logistik.</w:t>
      </w:r>
      <w:r w:rsidR="000C5AFA">
        <w:t xml:space="preserve"> Mit dem Internet der Dinge sind die zahlreichen Alltagsgeräte</w:t>
      </w:r>
      <w:r w:rsidR="00F46414">
        <w:t xml:space="preserve"> (z.B. Automatisches Heizsystem mit Thermostat) </w:t>
      </w:r>
      <w:r w:rsidR="000C5AFA">
        <w:t>gemeint, die mit dem Internet verbunden sind und</w:t>
      </w:r>
      <w:r w:rsidR="00F46414">
        <w:t xml:space="preserve"> miteinander kommunizieren um Sensordaten auszutauschen</w:t>
      </w:r>
      <w:r w:rsidR="000C5AFA">
        <w:t>. Diese Geräte werden als „smart“ bezeichnet, da Ihnen eine gewisse Intelligenz eingeräumt wird.</w:t>
      </w:r>
      <w:r w:rsidR="006C29CF">
        <w:rPr>
          <w:rStyle w:val="Funotenzeichen"/>
        </w:rPr>
        <w:footnoteReference w:id="71"/>
      </w:r>
      <w:r w:rsidR="000C5AFA">
        <w:t xml:space="preserve"> </w:t>
      </w:r>
      <w:r w:rsidRPr="0008165F">
        <w:t>Logistik 4.0 ist eine Erweiterung der zugrundeliegenden Idee eines Internet der Dinge. Aufgrund der Digitalisierung der Gesellschaft im Allgemeinen und der zunehmenden Anzahl an Online-Einkäufen wird die</w:t>
      </w:r>
      <w:r>
        <w:t xml:space="preserve"> </w:t>
      </w:r>
      <w:r w:rsidRPr="0008165F">
        <w:t>Logistikbranche immer mehr vor neue Herausforderungen gestellt. Dementsprechend ist eine Vernetzung der Logistikdienstleister mit Kunden und anderen relevanten Akteuren von großer Bedeutung, um dem zunehmenden Transportaufkommen gerecht zu werden. Auch wenn die technischen Voraussetzungen möglicherweise oftmals bereits gegeben sind oder relativ rasch umgesetzt werden können, gilt es dennoch eine entsprechende Vertrauensbasis zwischen den Akteuren herzustellen. Vertrauen ist dabei wichtig, um einen Datenaustausch zu realisieren und sicher zu stellen, dass Akteure bereit sind alle relevanten Daten mit den Partnern zu teilen und diese nicht missbräuchlich für eigene Zwecke genutzt werden. Da die Bereitschaft zum Datenaustausch oftmals aufgrund des fehlenden Vertrauens noch nicht gegeben ist, gilt es auch die Einstellung der Akteure in Zukunft positiv zu beeinflussen.</w:t>
      </w:r>
      <w:r>
        <w:rPr>
          <w:rStyle w:val="Funotenzeichen"/>
        </w:rPr>
        <w:footnoteReference w:id="72"/>
      </w:r>
      <w:r>
        <w:rPr>
          <w:vertAlign w:val="superscript"/>
        </w:rPr>
        <w:t xml:space="preserve">, </w:t>
      </w:r>
      <w:r>
        <w:rPr>
          <w:rStyle w:val="Funotenzeichen"/>
        </w:rPr>
        <w:footnoteReference w:id="73"/>
      </w:r>
      <w:r w:rsidRPr="0008165F">
        <w:t xml:space="preserve"> </w:t>
      </w:r>
    </w:p>
    <w:p w14:paraId="3A0931A6" w14:textId="77777777" w:rsidR="00B24C73" w:rsidRDefault="00B24C73" w:rsidP="00790482">
      <w:pPr>
        <w:spacing w:line="360" w:lineRule="auto"/>
        <w:jc w:val="both"/>
      </w:pPr>
    </w:p>
    <w:p w14:paraId="4FDEAD62" w14:textId="24964A88" w:rsidR="0098422F" w:rsidRDefault="0098422F" w:rsidP="00D44D21">
      <w:pPr>
        <w:pStyle w:val="2"/>
        <w:numPr>
          <w:ilvl w:val="1"/>
          <w:numId w:val="1"/>
        </w:numPr>
      </w:pPr>
      <w:bookmarkStart w:id="19" w:name="_Toc15302656"/>
      <w:r>
        <w:t>Synchromodalität</w:t>
      </w:r>
      <w:bookmarkEnd w:id="19"/>
    </w:p>
    <w:p w14:paraId="2979BAAF" w14:textId="10F8340D" w:rsidR="00155AA3" w:rsidRDefault="000C4A16" w:rsidP="000C4A16">
      <w:pPr>
        <w:spacing w:line="360" w:lineRule="auto"/>
        <w:jc w:val="both"/>
      </w:pPr>
      <w:r w:rsidRPr="000C4A16">
        <w:t xml:space="preserve">Europa </w:t>
      </w:r>
      <w:r w:rsidR="008401D0">
        <w:t xml:space="preserve">steht </w:t>
      </w:r>
      <w:r w:rsidRPr="000C4A16">
        <w:t>vor der Herausforderung, dass in vielen Fällen nur zwei Verkehrsträger (Straße und Schiene) zur Verfügung stehen, da in vielen Bereichen das Binnenschiff und die dazugehörigen Wasserstraßen noch nicht adäquat ausgebaut sind</w:t>
      </w:r>
      <w:r w:rsidR="001860D0">
        <w:t xml:space="preserve"> bzw. infrastrukturell nicht zur Verfügung stehen</w:t>
      </w:r>
      <w:r w:rsidRPr="000C4A16">
        <w:t xml:space="preserve">. Dies hat zur Folge, dass die europäischen Transportketten oftmals nicht über ausreichende Kapazitäten verfügen, da die Infrastruktur </w:t>
      </w:r>
      <w:r w:rsidR="008401D0">
        <w:t xml:space="preserve">vor allem im Straßenbereich </w:t>
      </w:r>
      <w:r w:rsidRPr="000C4A16">
        <w:t>bereits ihr</w:t>
      </w:r>
      <w:r w:rsidR="008401D0">
        <w:t>en maximalen Auslastungsgrad</w:t>
      </w:r>
      <w:r w:rsidRPr="000C4A16">
        <w:t xml:space="preserve"> </w:t>
      </w:r>
      <w:r w:rsidRPr="000C4A16">
        <w:lastRenderedPageBreak/>
        <w:t>erreicht hat.</w:t>
      </w:r>
      <w:r>
        <w:t xml:space="preserve"> </w:t>
      </w:r>
      <w:r w:rsidRPr="000C4A16">
        <w:t xml:space="preserve">Des Weiteren tritt der Nachhaltigkeitsaspekt immer mehr in den Vordergrund. Dies </w:t>
      </w:r>
      <w:r>
        <w:t>b</w:t>
      </w:r>
      <w:r w:rsidRPr="000C4A16">
        <w:t>edeutet, dass die optimale Nutzung der vorhandenen Transportressourcen für den Güterverkehr immer wichtiger wird, um einen effizienten und kostengünstigen Transport für die Zukunft zu gewährleisten. Damit eine optimale Ausnutzung der verschiedenen Transportmittel garantier</w:t>
      </w:r>
      <w:r>
        <w:t>t</w:t>
      </w:r>
      <w:r w:rsidRPr="000C4A16">
        <w:t xml:space="preserve"> und somit den aufkommenden Herausforderungen entgegen</w:t>
      </w:r>
      <w:r>
        <w:t>ge</w:t>
      </w:r>
      <w:r w:rsidRPr="000C4A16">
        <w:t>wirk</w:t>
      </w:r>
      <w:r>
        <w:t>t werden kann</w:t>
      </w:r>
      <w:r w:rsidRPr="000C4A16">
        <w:t xml:space="preserve"> sind in den letzten Jahren unterschiedlic</w:t>
      </w:r>
      <w:r w:rsidR="006C29CF">
        <w:t xml:space="preserve">he Transportkonzepte entstanden (Abb. 2). </w:t>
      </w:r>
    </w:p>
    <w:p w14:paraId="6B92435F" w14:textId="00919DB1" w:rsidR="006C29CF" w:rsidRDefault="00A91575" w:rsidP="00155AA3">
      <w:pPr>
        <w:spacing w:line="360" w:lineRule="auto"/>
        <w:jc w:val="both"/>
      </w:pPr>
      <w:r>
        <w:rPr>
          <w:noProof/>
          <w:lang w:eastAsia="de-AT"/>
        </w:rPr>
        <mc:AlternateContent>
          <mc:Choice Requires="wpg">
            <w:drawing>
              <wp:anchor distT="0" distB="0" distL="114300" distR="114300" simplePos="0" relativeHeight="251667456" behindDoc="0" locked="0" layoutInCell="1" allowOverlap="1" wp14:anchorId="54C16E8B" wp14:editId="6744AEA5">
                <wp:simplePos x="0" y="0"/>
                <wp:positionH relativeFrom="column">
                  <wp:posOffset>3542930</wp:posOffset>
                </wp:positionH>
                <wp:positionV relativeFrom="paragraph">
                  <wp:posOffset>1104196</wp:posOffset>
                </wp:positionV>
                <wp:extent cx="502376" cy="329089"/>
                <wp:effectExtent l="0" t="0" r="31115" b="33020"/>
                <wp:wrapNone/>
                <wp:docPr id="88" name="Gruppieren 88"/>
                <wp:cNvGraphicFramePr/>
                <a:graphic xmlns:a="http://schemas.openxmlformats.org/drawingml/2006/main">
                  <a:graphicData uri="http://schemas.microsoft.com/office/word/2010/wordprocessingGroup">
                    <wpg:wgp>
                      <wpg:cNvGrpSpPr/>
                      <wpg:grpSpPr>
                        <a:xfrm>
                          <a:off x="0" y="0"/>
                          <a:ext cx="502376" cy="329089"/>
                          <a:chOff x="0" y="0"/>
                          <a:chExt cx="502376" cy="329089"/>
                        </a:xfrm>
                      </wpg:grpSpPr>
                      <wps:wsp>
                        <wps:cNvPr id="81" name="Straight Connector 26"/>
                        <wps:cNvCnPr/>
                        <wps:spPr>
                          <a:xfrm flipV="1">
                            <a:off x="416718" y="269081"/>
                            <a:ext cx="85658" cy="59663"/>
                          </a:xfrm>
                          <a:prstGeom prst="line">
                            <a:avLst/>
                          </a:prstGeom>
                          <a:noFill/>
                          <a:ln w="6350" cap="flat" cmpd="sng" algn="ctr">
                            <a:solidFill>
                              <a:sysClr val="windowText" lastClr="000000"/>
                            </a:solidFill>
                            <a:prstDash val="solid"/>
                            <a:miter lim="800000"/>
                          </a:ln>
                          <a:effectLst/>
                        </wps:spPr>
                        <wps:bodyPr/>
                      </wps:wsp>
                      <wps:wsp>
                        <wps:cNvPr id="82" name="Straight Connector 14"/>
                        <wps:cNvCnPr/>
                        <wps:spPr>
                          <a:xfrm>
                            <a:off x="76200" y="0"/>
                            <a:ext cx="413956" cy="0"/>
                          </a:xfrm>
                          <a:prstGeom prst="line">
                            <a:avLst/>
                          </a:prstGeom>
                          <a:noFill/>
                          <a:ln w="6350" cap="flat" cmpd="sng" algn="ctr">
                            <a:solidFill>
                              <a:sysClr val="windowText" lastClr="000000"/>
                            </a:solidFill>
                            <a:prstDash val="solid"/>
                            <a:miter lim="800000"/>
                          </a:ln>
                          <a:effectLst/>
                        </wps:spPr>
                        <wps:bodyPr/>
                      </wps:wsp>
                      <wps:wsp>
                        <wps:cNvPr id="83" name="Straight Connector 24"/>
                        <wps:cNvCnPr/>
                        <wps:spPr>
                          <a:xfrm flipV="1">
                            <a:off x="397668" y="4762"/>
                            <a:ext cx="85658" cy="59663"/>
                          </a:xfrm>
                          <a:prstGeom prst="line">
                            <a:avLst/>
                          </a:prstGeom>
                          <a:noFill/>
                          <a:ln w="6350" cap="flat" cmpd="sng" algn="ctr">
                            <a:solidFill>
                              <a:sysClr val="windowText" lastClr="000000"/>
                            </a:solidFill>
                            <a:prstDash val="solid"/>
                            <a:miter lim="800000"/>
                          </a:ln>
                          <a:effectLst/>
                        </wps:spPr>
                        <wps:bodyPr/>
                      </wps:wsp>
                      <pic:pic xmlns:pic="http://schemas.openxmlformats.org/drawingml/2006/picture">
                        <pic:nvPicPr>
                          <pic:cNvPr id="87" name="Picture 5"/>
                          <pic:cNvPicPr>
                            <a:picLocks noChangeAspect="1"/>
                          </pic:cNvPicPr>
                        </pic:nvPicPr>
                        <pic:blipFill>
                          <a:blip r:embed="rId10">
                            <a:extLst>
                              <a:ext uri="{28A0092B-C50C-407E-A947-70E740481C1C}">
                                <a14:useLocalDpi xmlns:a14="http://schemas.microsoft.com/office/drawing/2010/main"/>
                              </a:ext>
                            </a:extLst>
                          </a:blip>
                          <a:srcRect/>
                          <a:stretch>
                            <a:fillRect/>
                          </a:stretch>
                        </pic:blipFill>
                        <pic:spPr bwMode="auto">
                          <a:xfrm>
                            <a:off x="0" y="35719"/>
                            <a:ext cx="421640" cy="2933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84" name="Straight Connector 8"/>
                        <wps:cNvCnPr/>
                        <wps:spPr>
                          <a:xfrm flipV="1">
                            <a:off x="9525" y="0"/>
                            <a:ext cx="69018" cy="51083"/>
                          </a:xfrm>
                          <a:prstGeom prst="line">
                            <a:avLst/>
                          </a:prstGeom>
                          <a:noFill/>
                          <a:ln w="6350" cap="flat" cmpd="sng" algn="ctr">
                            <a:solidFill>
                              <a:sysClr val="windowText" lastClr="000000"/>
                            </a:solidFill>
                            <a:prstDash val="solid"/>
                            <a:miter lim="800000"/>
                          </a:ln>
                          <a:effectLst/>
                        </wps:spPr>
                        <wps:bodyPr/>
                      </wps:wsp>
                      <wps:wsp>
                        <wps:cNvPr id="85" name="Straight Connector 23"/>
                        <wps:cNvCnPr/>
                        <wps:spPr>
                          <a:xfrm>
                            <a:off x="492918" y="0"/>
                            <a:ext cx="5706" cy="270644"/>
                          </a:xfrm>
                          <a:prstGeom prst="line">
                            <a:avLst/>
                          </a:prstGeom>
                          <a:noFill/>
                          <a:ln w="6350" cap="flat" cmpd="sng" algn="ctr">
                            <a:solidFill>
                              <a:sysClr val="windowText" lastClr="000000"/>
                            </a:solidFill>
                            <a:prstDash val="solid"/>
                            <a:miter lim="800000"/>
                          </a:ln>
                          <a:effectLst/>
                        </wps:spPr>
                        <wps:bodyPr/>
                      </wps:wsp>
                      <wps:wsp>
                        <wps:cNvPr id="86" name="Straight Connector 34"/>
                        <wps:cNvCnPr/>
                        <wps:spPr>
                          <a:xfrm flipV="1">
                            <a:off x="409575" y="142875"/>
                            <a:ext cx="85658" cy="59663"/>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5296BC1F" id="Gruppieren 88" o:spid="_x0000_s1026" style="position:absolute;margin-left:278.95pt;margin-top:86.95pt;width:39.55pt;height:25.9pt;z-index:251667456" coordsize="502376,329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">
                <v:line id="Straight Connector 26" o:spid="_x0000_s1027" style="position:absolute;flip:y;visibility:visible;mso-wrap-style:square" from="416718,269081" to="502376,328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" strokecolor="windowText" strokeweight=".5pt">
                  <v:stroke joinstyle="miter"/>
                </v:line>
                <v:line id="Straight Connector 14" o:spid="_x0000_s1028" style="position:absolute;visibility:visible;mso-wrap-style:square" from="76200,0" to="4901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" strokecolor="windowText" strokeweight=".5pt">
                  <v:stroke joinstyle="miter"/>
                </v:line>
                <v:line id="Straight Connector 24" o:spid="_x0000_s1029" style="position:absolute;flip:y;visibility:visible;mso-wrap-style:square" from="397668,4762" to="483326,6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c/WwwAAANsAAAAPAAAAZHJzL2Rvd25yZXYueG1sRI9Pi8Iw&#10;FMTvwn6H8IS9rakuiF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BxHP1sMAAADbAAAADwAA&#10;AAAAAAAAAAAAAAAHAgAAZHJzL2Rvd25yZXYueG1sUEsFBgAAAAADAAMAtwAAAPcCAAAAAA==&#10;" strokecolor="windowText" strokeweight=".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top:35719;width:421640;height:293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" fillcolor="#5b9bd5 [3204]" strokecolor="black [3213]">
                  <v:imagedata r:id="rId11" o:title=""/>
                  <v:path arrowok="t"/>
                </v:shape>
                <v:line id="Straight Connector 8" o:spid="_x0000_s1031" style="position:absolute;flip:y;visibility:visible;mso-wrap-style:square" from="9525,0" to="78543,51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eiwwAAANsAAAAPAAAAZHJzL2Rvd25yZXYueG1sRI9Pi8Iw&#10;FMTvwn6H8IS9ramyiF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iPhXosMAAADbAAAADwAA&#10;AAAAAAAAAAAAAAAHAgAAZHJzL2Rvd25yZXYueG1sUEsFBgAAAAADAAMAtwAAAPcCAAAAAA==&#10;" strokecolor="windowText" strokeweight=".5pt">
                  <v:stroke joinstyle="miter"/>
                </v:line>
                <v:line id="Straight Connector 23" o:spid="_x0000_s1032" style="position:absolute;visibility:visible;mso-wrap-style:square" from="492918,0" to="498624,270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" strokecolor="windowText" strokeweight=".5pt">
                  <v:stroke joinstyle="miter"/>
                </v:line>
                <v:line id="Straight Connector 34" o:spid="_x0000_s1033" style="position:absolute;flip:y;visibility:visible;mso-wrap-style:square" from="409575,142875" to="495233,202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" strokecolor="windowText" strokeweight=".5pt">
                  <v:stroke joinstyle="miter"/>
                </v:line>
              </v:group>
            </w:pict>
          </mc:Fallback>
        </mc:AlternateContent>
      </w:r>
      <w:r w:rsidR="00864233">
        <w:rPr>
          <w:noProof/>
          <w:lang w:eastAsia="de-AT"/>
        </w:rPr>
        <mc:AlternateContent>
          <mc:Choice Requires="wps">
            <w:drawing>
              <wp:anchor distT="0" distB="0" distL="114300" distR="114300" simplePos="0" relativeHeight="251668991" behindDoc="0" locked="0" layoutInCell="1" allowOverlap="1" wp14:anchorId="74B8ADE7" wp14:editId="08ADE645">
                <wp:simplePos x="0" y="0"/>
                <wp:positionH relativeFrom="column">
                  <wp:posOffset>3319145</wp:posOffset>
                </wp:positionH>
                <wp:positionV relativeFrom="paragraph">
                  <wp:posOffset>1774973</wp:posOffset>
                </wp:positionV>
                <wp:extent cx="180000" cy="0"/>
                <wp:effectExtent l="0" t="76200" r="10795" b="114300"/>
                <wp:wrapNone/>
                <wp:docPr id="107"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70D857" id="_x0000_t32" coordsize="21600,21600" o:spt="32" o:oned="t" path="m,l21600,21600e" filled="f">
                <v:path arrowok="t" fillok="f" o:connecttype="none"/>
                <o:lock v:ext="edit" shapetype="t"/>
              </v:shapetype>
              <v:shape id="Straight Arrow Connector 35" o:spid="_x0000_s1026" type="#_x0000_t32" style="position:absolute;margin-left:261.35pt;margin-top:139.75pt;width:14.15pt;height:0;z-index:2516689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" strokecolor="black [3213]" strokeweight="1pt">
                <v:stroke endarrow="open" joinstyle="miter"/>
              </v:shape>
            </w:pict>
          </mc:Fallback>
        </mc:AlternateContent>
      </w:r>
      <w:r w:rsidR="006F546A">
        <w:rPr>
          <w:noProof/>
          <w:lang w:eastAsia="de-AT"/>
        </w:rPr>
        <mc:AlternateContent>
          <mc:Choice Requires="wps">
            <w:drawing>
              <wp:anchor distT="0" distB="0" distL="114300" distR="114300" simplePos="0" relativeHeight="251669759" behindDoc="0" locked="0" layoutInCell="1" allowOverlap="1" wp14:anchorId="7DD8F2A8" wp14:editId="7A4EA50C">
                <wp:simplePos x="0" y="0"/>
                <wp:positionH relativeFrom="column">
                  <wp:posOffset>3188970</wp:posOffset>
                </wp:positionH>
                <wp:positionV relativeFrom="paragraph">
                  <wp:posOffset>2470818</wp:posOffset>
                </wp:positionV>
                <wp:extent cx="180000" cy="0"/>
                <wp:effectExtent l="0" t="76200" r="10795" b="114300"/>
                <wp:wrapNone/>
                <wp:docPr id="106"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396794" id="Straight Arrow Connector 35" o:spid="_x0000_s1026" type="#_x0000_t32" style="position:absolute;margin-left:251.1pt;margin-top:194.55pt;width:14.15pt;height:0;z-index:251669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" strokecolor="black [3213]" strokeweight="1pt">
                <v:stroke endarrow="open" joinstyle="miter"/>
              </v:shape>
            </w:pict>
          </mc:Fallback>
        </mc:AlternateContent>
      </w:r>
      <w:r w:rsidR="006F546A">
        <w:rPr>
          <w:noProof/>
          <w:lang w:eastAsia="de-AT"/>
        </w:rPr>
        <mc:AlternateContent>
          <mc:Choice Requires="wps">
            <w:drawing>
              <wp:anchor distT="0" distB="0" distL="114300" distR="114300" simplePos="0" relativeHeight="251669631" behindDoc="0" locked="0" layoutInCell="1" allowOverlap="1" wp14:anchorId="3BC02C05" wp14:editId="12166556">
                <wp:simplePos x="0" y="0"/>
                <wp:positionH relativeFrom="column">
                  <wp:posOffset>3411657</wp:posOffset>
                </wp:positionH>
                <wp:positionV relativeFrom="paragraph">
                  <wp:posOffset>295910</wp:posOffset>
                </wp:positionV>
                <wp:extent cx="180000" cy="0"/>
                <wp:effectExtent l="0" t="76200" r="10795" b="114300"/>
                <wp:wrapNone/>
                <wp:docPr id="100"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D3A75" id="Straight Arrow Connector 35" o:spid="_x0000_s1026" type="#_x0000_t32" style="position:absolute;margin-left:268.65pt;margin-top:23.3pt;width:14.15pt;height:0;z-index:2516696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" strokecolor="black [3213]" strokeweight="1pt">
                <v:stroke endarrow="open" joinstyle="miter"/>
              </v:shape>
            </w:pict>
          </mc:Fallback>
        </mc:AlternateContent>
      </w:r>
      <w:r w:rsidR="006F546A">
        <w:rPr>
          <w:noProof/>
          <w:lang w:eastAsia="de-AT"/>
        </w:rPr>
        <mc:AlternateContent>
          <mc:Choice Requires="wps">
            <w:drawing>
              <wp:anchor distT="0" distB="0" distL="114300" distR="114300" simplePos="0" relativeHeight="251668479" behindDoc="0" locked="0" layoutInCell="1" allowOverlap="1" wp14:anchorId="4D81FE46" wp14:editId="0498B439">
                <wp:simplePos x="0" y="0"/>
                <wp:positionH relativeFrom="column">
                  <wp:posOffset>3286224</wp:posOffset>
                </wp:positionH>
                <wp:positionV relativeFrom="paragraph">
                  <wp:posOffset>993140</wp:posOffset>
                </wp:positionV>
                <wp:extent cx="180000" cy="0"/>
                <wp:effectExtent l="0" t="76200" r="10795" b="114300"/>
                <wp:wrapNone/>
                <wp:docPr id="105"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62E8C4" id="Straight Arrow Connector 35" o:spid="_x0000_s1026" type="#_x0000_t32" style="position:absolute;margin-left:258.75pt;margin-top:78.2pt;width:14.15pt;height:0;z-index:251668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" strokecolor="black [3213]" strokeweight="1pt">
                <v:stroke endarrow="open" joinstyle="miter"/>
              </v:shape>
            </w:pict>
          </mc:Fallback>
        </mc:AlternateContent>
      </w:r>
      <w:r w:rsidR="006C29CF" w:rsidRPr="006C29CF">
        <w:rPr>
          <w:noProof/>
          <w:lang w:eastAsia="de-AT"/>
        </w:rPr>
        <mc:AlternateContent>
          <mc:Choice Requires="wpg">
            <w:drawing>
              <wp:inline distT="0" distB="0" distL="0" distR="0" wp14:anchorId="7515F57B" wp14:editId="44F8F07C">
                <wp:extent cx="5829848" cy="3930296"/>
                <wp:effectExtent l="0" t="0" r="0" b="0"/>
                <wp:docPr id="2" name="Gruppieren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29848" cy="3930296"/>
                          <a:chOff x="-1" y="0"/>
                          <a:chExt cx="8688628" cy="5859185"/>
                        </a:xfrm>
                      </wpg:grpSpPr>
                      <pic:pic xmlns:pic="http://schemas.openxmlformats.org/drawingml/2006/picture">
                        <pic:nvPicPr>
                          <pic:cNvPr id="48" name="Grafik 48"/>
                          <pic:cNvPicPr>
                            <a:picLocks noChangeAspect="1"/>
                          </pic:cNvPicPr>
                        </pic:nvPicPr>
                        <pic:blipFill>
                          <a:blip r:embed="rId12" cstate="screen">
                            <a:duotone>
                              <a:schemeClr val="accent5">
                                <a:shade val="45000"/>
                                <a:satMod val="135000"/>
                              </a:schemeClr>
                              <a:prstClr val="white"/>
                            </a:duotone>
                            <a:extLst>
                              <a:ext uri="{28A0092B-C50C-407E-A947-70E740481C1C}">
                                <a14:useLocalDpi xmlns:a14="http://schemas.microsoft.com/office/drawing/2010/main"/>
                              </a:ext>
                            </a:extLst>
                          </a:blip>
                          <a:stretch>
                            <a:fillRect/>
                          </a:stretch>
                        </pic:blipFill>
                        <pic:spPr>
                          <a:xfrm>
                            <a:off x="-1" y="0"/>
                            <a:ext cx="5187267" cy="5859185"/>
                          </a:xfrm>
                          <a:prstGeom prst="rect">
                            <a:avLst/>
                          </a:prstGeom>
                        </pic:spPr>
                      </pic:pic>
                      <wps:wsp>
                        <wps:cNvPr id="9" name="Straight Arrow Connector 6"/>
                        <wps:cNvCnPr/>
                        <wps:spPr>
                          <a:xfrm flipV="1">
                            <a:off x="4259913" y="1187430"/>
                            <a:ext cx="432048" cy="7200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21" name="Group 33"/>
                        <wpg:cNvGrpSpPr/>
                        <wpg:grpSpPr>
                          <a:xfrm>
                            <a:off x="5404667" y="189494"/>
                            <a:ext cx="3085411" cy="423633"/>
                            <a:chOff x="5404667" y="189494"/>
                            <a:chExt cx="3085411" cy="423633"/>
                          </a:xfrm>
                        </wpg:grpSpPr>
                        <pic:pic xmlns:pic="http://schemas.openxmlformats.org/drawingml/2006/picture">
                          <pic:nvPicPr>
                            <pic:cNvPr id="22" name="Picture 2"/>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404667" y="308118"/>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3"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258547" y="308118"/>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4"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467877" y="200808"/>
                              <a:ext cx="1022201" cy="36884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5" name="Textfeld 19"/>
                          <wps:cNvSpPr txBox="1"/>
                          <wps:spPr>
                            <a:xfrm>
                              <a:off x="6026591" y="189494"/>
                              <a:ext cx="350899" cy="412323"/>
                            </a:xfrm>
                            <a:prstGeom prst="rect">
                              <a:avLst/>
                            </a:prstGeom>
                            <a:noFill/>
                          </wps:spPr>
                          <wps:txbx>
                            <w:txbxContent>
                              <w:p w14:paraId="4079AEB4"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s:wsp>
                          <wps:cNvPr id="26" name="Textfeld 19"/>
                          <wps:cNvSpPr txBox="1"/>
                          <wps:spPr>
                            <a:xfrm>
                              <a:off x="7180954" y="200804"/>
                              <a:ext cx="350899" cy="412323"/>
                            </a:xfrm>
                            <a:prstGeom prst="rect">
                              <a:avLst/>
                            </a:prstGeom>
                            <a:noFill/>
                          </wps:spPr>
                          <wps:txbx>
                            <w:txbxContent>
                              <w:p w14:paraId="25C591CD"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g:grpSp>
                      <wpg:grpSp>
                        <wpg:cNvPr id="27" name="Group 32"/>
                        <wpg:cNvGrpSpPr/>
                        <wpg:grpSpPr>
                          <a:xfrm>
                            <a:off x="5247576" y="2457647"/>
                            <a:ext cx="3441051" cy="413721"/>
                            <a:chOff x="5247576" y="2457647"/>
                            <a:chExt cx="3441051" cy="413721"/>
                          </a:xfrm>
                        </wpg:grpSpPr>
                        <pic:pic xmlns:pic="http://schemas.openxmlformats.org/drawingml/2006/picture">
                          <pic:nvPicPr>
                            <pic:cNvPr id="28" name="Picture 38"/>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47576" y="2541677"/>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9" name="Textfeld 19"/>
                          <wps:cNvSpPr txBox="1"/>
                          <wps:spPr>
                            <a:xfrm>
                              <a:off x="5861233" y="2457684"/>
                              <a:ext cx="604740" cy="413684"/>
                            </a:xfrm>
                            <a:prstGeom prst="rect">
                              <a:avLst/>
                            </a:prstGeom>
                            <a:noFill/>
                          </wps:spPr>
                          <wps:txbx>
                            <w:txbxContent>
                              <w:p w14:paraId="22AE09CB"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s:wsp>
                          <wps:cNvPr id="30" name="Textfeld 19"/>
                          <wps:cNvSpPr txBox="1"/>
                          <wps:spPr>
                            <a:xfrm>
                              <a:off x="7214138" y="2457647"/>
                              <a:ext cx="592437" cy="413682"/>
                            </a:xfrm>
                            <a:prstGeom prst="rect">
                              <a:avLst/>
                            </a:prstGeom>
                            <a:noFill/>
                          </wps:spPr>
                          <wps:txbx>
                            <w:txbxContent>
                              <w:p w14:paraId="4E75B273"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pic:pic xmlns:pic="http://schemas.openxmlformats.org/drawingml/2006/picture">
                          <pic:nvPicPr>
                            <pic:cNvPr id="31"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303707" y="2541678"/>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2"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666426" y="2457722"/>
                              <a:ext cx="1022201" cy="36884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grpSp>
                        <wpg:cNvPr id="33" name="Group 48"/>
                        <wpg:cNvGrpSpPr/>
                        <wpg:grpSpPr>
                          <a:xfrm>
                            <a:off x="5209348" y="3235708"/>
                            <a:ext cx="3138503" cy="415683"/>
                            <a:chOff x="5209348" y="3235708"/>
                            <a:chExt cx="3138503" cy="415683"/>
                          </a:xfrm>
                        </wpg:grpSpPr>
                        <pic:pic xmlns:pic="http://schemas.openxmlformats.org/drawingml/2006/picture">
                          <pic:nvPicPr>
                            <pic:cNvPr id="34" name="Picture 49"/>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09348" y="3363215"/>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5"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116321" y="3346359"/>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6"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325650" y="3239049"/>
                              <a:ext cx="1022201" cy="36884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7" name="Textfeld 19"/>
                          <wps:cNvSpPr txBox="1"/>
                          <wps:spPr>
                            <a:xfrm>
                              <a:off x="5840759" y="3239068"/>
                              <a:ext cx="350898" cy="412323"/>
                            </a:xfrm>
                            <a:prstGeom prst="rect">
                              <a:avLst/>
                            </a:prstGeom>
                            <a:noFill/>
                          </wps:spPr>
                          <wps:txbx>
                            <w:txbxContent>
                              <w:p w14:paraId="3753B578"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s:wsp>
                          <wps:cNvPr id="38" name="Textfeld 19"/>
                          <wps:cNvSpPr txBox="1"/>
                          <wps:spPr>
                            <a:xfrm>
                              <a:off x="7039799" y="3235708"/>
                              <a:ext cx="349955" cy="412321"/>
                            </a:xfrm>
                            <a:prstGeom prst="rect">
                              <a:avLst/>
                            </a:prstGeom>
                            <a:noFill/>
                          </wps:spPr>
                          <wps:txbx>
                            <w:txbxContent>
                              <w:p w14:paraId="51DE6B45"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g:grpSp>
                      <wpg:grpSp>
                        <wpg:cNvPr id="39" name="Group 54"/>
                        <wpg:cNvGrpSpPr/>
                        <wpg:grpSpPr>
                          <a:xfrm>
                            <a:off x="5262437" y="1069208"/>
                            <a:ext cx="3085412" cy="426054"/>
                            <a:chOff x="5262437" y="1069208"/>
                            <a:chExt cx="3085412" cy="426054"/>
                          </a:xfrm>
                        </wpg:grpSpPr>
                        <pic:pic xmlns:pic="http://schemas.openxmlformats.org/drawingml/2006/picture">
                          <pic:nvPicPr>
                            <pic:cNvPr id="40" name="Picture 55"/>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62437" y="1176520"/>
                              <a:ext cx="740301" cy="24467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1"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116317" y="1176520"/>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2"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325646" y="1069208"/>
                              <a:ext cx="1022203" cy="36884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4" name="Textfeld 19"/>
                          <wps:cNvSpPr txBox="1"/>
                          <wps:spPr>
                            <a:xfrm>
                              <a:off x="5876517" y="1071636"/>
                              <a:ext cx="349955" cy="412322"/>
                            </a:xfrm>
                            <a:prstGeom prst="rect">
                              <a:avLst/>
                            </a:prstGeom>
                            <a:noFill/>
                          </wps:spPr>
                          <wps:txbx>
                            <w:txbxContent>
                              <w:p w14:paraId="37AD2E50"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s:wsp>
                          <wps:cNvPr id="45" name="Textfeld 45"/>
                          <wps:cNvSpPr txBox="1"/>
                          <wps:spPr>
                            <a:xfrm>
                              <a:off x="7030745" y="1082940"/>
                              <a:ext cx="349012" cy="412322"/>
                            </a:xfrm>
                            <a:prstGeom prst="rect">
                              <a:avLst/>
                            </a:prstGeom>
                            <a:noFill/>
                          </wps:spPr>
                          <wps:txbx>
                            <w:txbxContent>
                              <w:p w14:paraId="061954E8"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wps:txbx>
                          <wps:bodyPr wrap="square" rtlCol="0">
                            <a:spAutoFit/>
                          </wps:bodyPr>
                        </wps:wsp>
                      </wpg:grpSp>
                      <pic:pic xmlns:pic="http://schemas.openxmlformats.org/drawingml/2006/picture">
                        <pic:nvPicPr>
                          <pic:cNvPr id="46" name="Picture 6" descr="C:\Program Files (x86)\Microsoft Office\MEDIA\CAGCAT10\j0234131.wmf"/>
                          <pic:cNvPicPr>
                            <a:picLocks noChangeAspect="1" noChangeArrowheads="1"/>
                          </pic:cNvPicPr>
                        </pic:nvPicPr>
                        <pic:blipFill>
                          <a:blip r:embed="rId16" cstate="screen">
                            <a:biLevel thresh="50000"/>
                            <a:extLst>
                              <a:ext uri="{28A0092B-C50C-407E-A947-70E740481C1C}">
                                <a14:useLocalDpi xmlns:a14="http://schemas.microsoft.com/office/drawing/2010/main"/>
                              </a:ext>
                            </a:extLst>
                          </a:blip>
                          <a:srcRect/>
                          <a:stretch>
                            <a:fillRect/>
                          </a:stretch>
                        </pic:blipFill>
                        <pic:spPr bwMode="auto">
                          <a:xfrm>
                            <a:off x="5200889" y="3747917"/>
                            <a:ext cx="668252" cy="710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 name="Picture 13" descr="https://irp-cdn.multiscreensite.com/b2c7210d/dms3rep/multi/desktop/handshake_icon-300x238.png"/>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5811551" y="3822839"/>
                            <a:ext cx="654424" cy="51917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515F57B" id="Gruppieren 10" o:spid="_x0000_s1027" style="width:459.05pt;height:309.45pt;mso-position-horizontal-relative:char;mso-position-vertical-relative:line" coordorigin="" coordsize="86886,58591" o:gfxdata="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8" o:spid="_x0000_s1028" type="#_x0000_t75" style="position:absolute;width:51872;height:58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">
                  <v:imagedata r:id="rId18" o:title="" recolortarget="#1c3259 [1448]"/>
                  <v:path arrowok="t"/>
                </v:shape>
                <v:shapetype id="_x0000_t32" coordsize="21600,21600" o:spt="32" o:oned="t" path="m,l21600,21600e" filled="f">
                  <v:path arrowok="t" fillok="f" o:connecttype="none"/>
                  <o:lock v:ext="edit" shapetype="t"/>
                </v:shapetype>
                <v:shape id="Straight Arrow Connector 6" o:spid="_x0000_s1029" type="#_x0000_t32" style="position:absolute;left:42599;top:11874;width:4320;height:7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" strokecolor="#5b9bd5 [3204]" strokeweight=".5pt">
                  <v:stroke endarrow="open" joinstyle="miter"/>
                </v:shape>
                <v:group id="Group 33" o:spid="_x0000_s1030" style="position:absolute;left:54046;top:1894;width:30854;height:4237" coordorigin="54046,1894" coordsize="30854,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 o:spid="_x0000_s1031" type="#_x0000_t75" style="position:absolute;left:54046;top:3081;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" fillcolor="#5b9bd5 [3204]" strokecolor="black [3213]">
                    <v:imagedata r:id="rId19" o:title="" chromakey="white" grayscale="t" bilevel="t"/>
                  </v:shape>
                  <v:shape id="Picture 3" o:spid="_x0000_s1032" type="#_x0000_t75" style="position:absolute;left:62585;top:3081;width:10615;height:2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" fillcolor="#5b9bd5 [3204]" strokecolor="black [3213]">
                    <v:imagedata r:id="rId20" o:title="" chromakey="white" grayscale="t" bilevel="t"/>
                  </v:shape>
                  <v:shape id="Picture 4" o:spid="_x0000_s1033" type="#_x0000_t75" style="position:absolute;left:74678;top:2008;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" fillcolor="#5b9bd5 [3204]" strokecolor="black [3213]">
                    <v:imagedata r:id="rId21" o:title="" chromakey="white" grayscale="t" bilevel="t"/>
                  </v:shape>
                  <v:shapetype id="_x0000_t202" coordsize="21600,21600" o:spt="202" path="m,l,21600r21600,l21600,xe">
                    <v:stroke joinstyle="miter"/>
                    <v:path gradientshapeok="t" o:connecttype="rect"/>
                  </v:shapetype>
                  <v:shape id="Textfeld 19" o:spid="_x0000_s1034" type="#_x0000_t202" style="position:absolute;left:60265;top:1894;width:3509;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4079AEB4"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shape id="Textfeld 19" o:spid="_x0000_s1035" type="#_x0000_t202" style="position:absolute;left:71809;top:2008;width:3509;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25C591CD"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group>
                <v:group id="Group 32" o:spid="_x0000_s1036" style="position:absolute;left:52475;top:24576;width:34411;height:4137" coordorigin="52475,24576" coordsize="34410,4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38" o:spid="_x0000_s1037" type="#_x0000_t75" style="position:absolute;left:52475;top:25416;width:7403;height:2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" fillcolor="#5b9bd5 [3204]" strokecolor="black [3213]">
                    <v:imagedata r:id="rId19" o:title="" chromakey="white" grayscale="t" bilevel="t"/>
                  </v:shape>
                  <v:shape id="Textfeld 19" o:spid="_x0000_s1038" type="#_x0000_t202" style="position:absolute;left:58612;top:24576;width:6047;height:4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22AE09CB"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shape id="Textfeld 19" o:spid="_x0000_s1039" type="#_x0000_t202" style="position:absolute;left:72141;top:24576;width:5924;height:4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E75B273"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shape id="Picture 3" o:spid="_x0000_s1040" type="#_x0000_t75" style="position:absolute;left:63037;top:25416;width:10615;height:2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" fillcolor="#5b9bd5 [3204]" strokecolor="black [3213]">
                    <v:imagedata r:id="rId20" o:title="" chromakey="white" grayscale="t" bilevel="t"/>
                  </v:shape>
                  <v:shape id="Picture 4" o:spid="_x0000_s1041" type="#_x0000_t75" style="position:absolute;left:76664;top:24577;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" fillcolor="#5b9bd5 [3204]" strokecolor="black [3213]">
                    <v:imagedata r:id="rId21" o:title="" chromakey="white" grayscale="t" bilevel="t"/>
                  </v:shape>
                </v:group>
                <v:group id="Group 48" o:spid="_x0000_s1042" style="position:absolute;left:52093;top:32357;width:31385;height:4156" coordorigin="52093,32357" coordsize="31385,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49" o:spid="_x0000_s1043" type="#_x0000_t75" style="position:absolute;left:52093;top:33632;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" fillcolor="#5b9bd5 [3204]" strokecolor="black [3213]">
                    <v:imagedata r:id="rId19" o:title="" chromakey="white" grayscale="t" bilevel="t"/>
                  </v:shape>
                  <v:shape id="Picture 3" o:spid="_x0000_s1044" type="#_x0000_t75" style="position:absolute;left:61163;top:33463;width:10615;height:2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" fillcolor="#5b9bd5 [3204]" strokecolor="black [3213]">
                    <v:imagedata r:id="rId20" o:title="" chromakey="white" grayscale="t" bilevel="t"/>
                  </v:shape>
                  <v:shape id="Picture 4" o:spid="_x0000_s1045" type="#_x0000_t75" style="position:absolute;left:73256;top:32390;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" fillcolor="#5b9bd5 [3204]" strokecolor="black [3213]">
                    <v:imagedata r:id="rId21" o:title="" chromakey="white" grayscale="t" bilevel="t"/>
                  </v:shape>
                  <v:shape id="Textfeld 19" o:spid="_x0000_s1046" type="#_x0000_t202" style="position:absolute;left:58407;top:32390;width:3509;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3753B578"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shape id="Textfeld 19" o:spid="_x0000_s1047" type="#_x0000_t202" style="position:absolute;left:70397;top:32357;width:3500;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51DE6B45"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group>
                <v:group id="_x0000_s1048" style="position:absolute;left:52624;top:10692;width:30854;height:4260" coordorigin="52624,10692" coordsize="30854,4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55" o:spid="_x0000_s1049" type="#_x0000_t75" style="position:absolute;left:52624;top:11765;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" fillcolor="#5b9bd5 [3204]" strokecolor="black [3213]">
                    <v:imagedata r:id="rId19" o:title="" chromakey="white" grayscale="t" bilevel="t"/>
                  </v:shape>
                  <v:shape id="Picture 3" o:spid="_x0000_s1050" type="#_x0000_t75" style="position:absolute;left:61163;top:11765;width:10615;height:2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" fillcolor="#5b9bd5 [3204]" strokecolor="black [3213]">
                    <v:imagedata r:id="rId20" o:title="" chromakey="white" grayscale="t" bilevel="t"/>
                  </v:shape>
                  <v:shape id="Picture 4" o:spid="_x0000_s1051" type="#_x0000_t75" style="position:absolute;left:73256;top:10692;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" fillcolor="#5b9bd5 [3204]" strokecolor="black [3213]">
                    <v:imagedata r:id="rId21" o:title="" chromakey="white" grayscale="t" bilevel="t"/>
                  </v:shape>
                  <v:shape id="Textfeld 19" o:spid="_x0000_s1052" type="#_x0000_t202" style="position:absolute;left:58765;top:10716;width:3499;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37AD2E50"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shape id="Textfeld 45" o:spid="_x0000_s1053" type="#_x0000_t202" style="position:absolute;left:70307;top:10829;width:3490;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61954E8" w14:textId="77777777" w:rsidR="00AA1CC4" w:rsidRDefault="00AA1CC4" w:rsidP="006C29CF">
                          <w:pPr>
                            <w:pStyle w:val="StandardWeb"/>
                            <w:spacing w:before="0" w:beforeAutospacing="0" w:after="0" w:afterAutospacing="0"/>
                          </w:pPr>
                          <w:r>
                            <w:rPr>
                              <w:rFonts w:asciiTheme="minorHAnsi" w:hAnsi="Calibri" w:cstheme="minorBidi"/>
                              <w:b/>
                              <w:bCs/>
                              <w:color w:val="000000" w:themeColor="text1"/>
                              <w:kern w:val="24"/>
                            </w:rPr>
                            <w:t>+</w:t>
                          </w:r>
                        </w:p>
                      </w:txbxContent>
                    </v:textbox>
                  </v:shape>
                </v:group>
                <v:shape id="Picture 6" o:spid="_x0000_s1054" type="#_x0000_t75" style="position:absolute;left:52008;top:37479;width:6683;height:7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">
                  <v:imagedata r:id="rId22" o:title="j0234131" grayscale="t" bilevel="t"/>
                </v:shape>
                <v:shape id="Picture 13" o:spid="_x0000_s1055" type="#_x0000_t75" alt="https://irp-cdn.multiscreensite.com/b2c7210d/dms3rep/multi/desktop/handshake_icon-300x238.png" style="position:absolute;left:58115;top:38228;width:6544;height:5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">
                  <v:imagedata r:id="rId23" o:title="handshake_icon-300x238"/>
                </v:shape>
                <w10:anchorlock/>
              </v:group>
            </w:pict>
          </mc:Fallback>
        </mc:AlternateContent>
      </w:r>
    </w:p>
    <w:p w14:paraId="0A6D2FF8" w14:textId="25EED7BF" w:rsidR="006C29CF" w:rsidRDefault="006C29CF" w:rsidP="006C29CF">
      <w:pPr>
        <w:pStyle w:val="Beschriftung"/>
        <w:jc w:val="center"/>
      </w:pPr>
      <w:bookmarkStart w:id="20" w:name="_Toc15296720"/>
      <w:r>
        <w:t xml:space="preserve">Abbildung </w:t>
      </w:r>
      <w:fldSimple w:instr=" SEQ Abbildung \* ARABIC ">
        <w:r w:rsidR="00425AB9">
          <w:rPr>
            <w:noProof/>
          </w:rPr>
          <w:t>2</w:t>
        </w:r>
      </w:fldSimple>
      <w:r w:rsidR="006B4D73">
        <w:t>: Innovative Transportkonzepte – Ein Überblick</w:t>
      </w:r>
      <w:bookmarkEnd w:id="20"/>
    </w:p>
    <w:p w14:paraId="15F5BA37" w14:textId="0468766A" w:rsidR="000C4A16" w:rsidRPr="000C4A16" w:rsidRDefault="000C4A16" w:rsidP="007E04EA">
      <w:pPr>
        <w:spacing w:line="360" w:lineRule="auto"/>
        <w:jc w:val="both"/>
      </w:pPr>
      <w:r w:rsidRPr="000C4A16">
        <w:t xml:space="preserve">Der Einsatz unterschiedlicher Transportmittel, um die Stärken jedes Transportmodus zu </w:t>
      </w:r>
      <w:r w:rsidR="00425AB9">
        <w:t>nutzen</w:t>
      </w:r>
      <w:r w:rsidRPr="000C4A16">
        <w:t xml:space="preserve">, ist die Idee der Multimodalität. Intermodalität ermöglicht die Nutzung verschiedener </w:t>
      </w:r>
      <w:r w:rsidR="00A91575">
        <w:t>Verkehrsträger</w:t>
      </w:r>
      <w:r w:rsidRPr="000C4A16">
        <w:t xml:space="preserve"> durch den Transport von Produkten in derselben Transporteinheit und senkt somit die Umschlagskosten. Die Idee der Co-Modalität ist es jene Transportmittel zu verwenden, die für die verschiedenen Transportwege am besten geeignet sind (abhängig beispielsweise von dem Produkt).</w:t>
      </w:r>
      <w:r w:rsidRPr="000C4A16">
        <w:br/>
        <w:t>Die Synchromodalität kombiniert die besten Aspekte der bisherigen Konzepte</w:t>
      </w:r>
      <w:r w:rsidR="00872B61">
        <w:t xml:space="preserve"> – s</w:t>
      </w:r>
      <w:r w:rsidRPr="000C4A16">
        <w:t>tandardisierte Transporteinhe</w:t>
      </w:r>
      <w:r w:rsidR="00872B61">
        <w:t>iten über alle Transportarten, B</w:t>
      </w:r>
      <w:r w:rsidRPr="000C4A16">
        <w:t>ündel</w:t>
      </w:r>
      <w:r w:rsidR="00872B61">
        <w:t>ung der</w:t>
      </w:r>
      <w:r w:rsidRPr="000C4A16">
        <w:t xml:space="preserve"> Stärken der</w:t>
      </w:r>
      <w:r w:rsidR="00872B61">
        <w:t xml:space="preserve"> verschiedenen Transportarten, Vermeidung von </w:t>
      </w:r>
      <w:r w:rsidRPr="000C4A16">
        <w:t>unimodale</w:t>
      </w:r>
      <w:r w:rsidR="00987C0C">
        <w:t>m</w:t>
      </w:r>
      <w:r w:rsidRPr="000C4A16">
        <w:t xml:space="preserve"> Transport</w:t>
      </w:r>
      <w:r w:rsidR="007E04EA">
        <w:t xml:space="preserve"> – durch </w:t>
      </w:r>
      <w:r w:rsidR="00872B61">
        <w:t>Hinzufügen von Echtzeitdaten</w:t>
      </w:r>
      <w:r w:rsidR="007E04EA">
        <w:t xml:space="preserve">, </w:t>
      </w:r>
      <w:r w:rsidRPr="000C4A16">
        <w:t xml:space="preserve">um somit den effizientesten Transport gewährleisten zu können. Das Konzept der Synchronmodalität kann </w:t>
      </w:r>
      <w:r w:rsidRPr="000C4A16">
        <w:lastRenderedPageBreak/>
        <w:t>auch als erster Schritt in Richtung des Physical Internets gesehen werden, welches vom kanadischen Professor Ben</w:t>
      </w:r>
      <w:r w:rsidR="006B4D73">
        <w:t>oit Montreuil entwickelt wurde (siehe Kap. 4.3)</w:t>
      </w:r>
      <w:r w:rsidR="007E04EA">
        <w:t>.</w:t>
      </w:r>
      <w:r w:rsidR="007E04EA">
        <w:rPr>
          <w:rStyle w:val="Funotenzeichen"/>
        </w:rPr>
        <w:footnoteReference w:id="74"/>
      </w:r>
    </w:p>
    <w:p w14:paraId="460C917D" w14:textId="3375CAB7" w:rsidR="000C4A16" w:rsidRPr="000C4A16" w:rsidRDefault="007E04EA" w:rsidP="00663711">
      <w:pPr>
        <w:spacing w:line="360" w:lineRule="auto"/>
        <w:jc w:val="both"/>
      </w:pPr>
      <w:r w:rsidRPr="007E04EA">
        <w:rPr>
          <w:bCs/>
        </w:rPr>
        <w:t>Synchromodalität</w:t>
      </w:r>
      <w:r>
        <w:rPr>
          <w:b/>
          <w:bCs/>
        </w:rPr>
        <w:t xml:space="preserve"> </w:t>
      </w:r>
      <w:r>
        <w:t>zielt darauf ab, ein flexibles und kooperatives Verkehrsnetz zu schaffen, indem die verschiedenen verfügbaren Transportressourcen optimal genutzt werden. Die Hauptvoraussetzung für das Konzept der Synchronmodalität ist, dass das Transportmittel nicht vom Kunden definiert wird</w:t>
      </w:r>
      <w:r w:rsidR="00425AB9">
        <w:t>.</w:t>
      </w:r>
      <w:r>
        <w:t xml:space="preserve"> </w:t>
      </w:r>
      <w:r w:rsidR="00425AB9">
        <w:t xml:space="preserve">Der Kunde kann bei Anwendung dieses Konzeptes nur Grundanforderungen wie z.B. Transportkosten und Lieferzeit festlegen. </w:t>
      </w:r>
      <w:r w:rsidR="00663711">
        <w:t xml:space="preserve">Die freie Transportmittelwahl ermöglicht Bündelungseffekte, die zu einer </w:t>
      </w:r>
      <w:r>
        <w:t>effiziente</w:t>
      </w:r>
      <w:r w:rsidR="00663711">
        <w:t>n</w:t>
      </w:r>
      <w:r>
        <w:t xml:space="preserve"> N</w:t>
      </w:r>
      <w:r w:rsidR="006B4D73">
        <w:t>utzung der Transportkapazitäten</w:t>
      </w:r>
      <w:r w:rsidR="00663711">
        <w:t xml:space="preserve"> beitragen</w:t>
      </w:r>
      <w:r w:rsidR="006B4D73">
        <w:t>. S</w:t>
      </w:r>
      <w:r>
        <w:t xml:space="preserve">omit können zusätzliche Transportwege vermieden werden, was zu einer Verringerung von CO2 und anderen Emissionen führt. Durch die Nutzung von Bündelungseffekten und der Beseitigung von Vorurteilen der Entscheidungsträger </w:t>
      </w:r>
      <w:r w:rsidR="006B4D73">
        <w:t xml:space="preserve">gegenüber alternativen Verkehrsträgern (Schiene, Binnengewässer) </w:t>
      </w:r>
      <w:r>
        <w:t>kann das Konzept zu einer zunehmenden Nutzung des Schienen- und Binnenschiffsverkehrs beitragen. Durch Hinzufügen der Echtzeitüberwachung wird eine vorteilhafte Transportmittel- und Routenwahl ermöglicht. Dies führt zu einer effektiven Nutzung der Infrastruktur und einer Reduzierung der Wartezeiten. Um den Erfolg dieses Konzepts zu gewährleisten, ist eine enge Zusammenarbeit aller Akteure entlang der Lieferkette erforderlich.</w:t>
      </w:r>
      <w:r w:rsidR="00C04B92">
        <w:t xml:space="preserve"> Mitglieder des synchromodalen Transportnetzwerkes müssen sich abstimmen um eine optimale Auslastung der Transportmittel zu erzielen und gle</w:t>
      </w:r>
      <w:r w:rsidR="00DD5574">
        <w:t xml:space="preserve">ichzeitig die Einhaltung aller </w:t>
      </w:r>
      <w:r w:rsidR="00C04B92">
        <w:t xml:space="preserve">Liefertermine zu gewährleisten. Ein reger Datenaustausch und gegenseitiges Vertrauen aller Akteure ist somit zwingend notwendig. </w:t>
      </w:r>
      <w:r w:rsidR="00244C1E">
        <w:rPr>
          <w:rStyle w:val="Funotenzeichen"/>
        </w:rPr>
        <w:footnoteReference w:id="75"/>
      </w:r>
    </w:p>
    <w:p w14:paraId="214708A9" w14:textId="0B71D7AE" w:rsidR="0098422F" w:rsidRDefault="0098422F" w:rsidP="00D44D21">
      <w:pPr>
        <w:pStyle w:val="2"/>
        <w:numPr>
          <w:ilvl w:val="1"/>
          <w:numId w:val="1"/>
        </w:numPr>
      </w:pPr>
      <w:bookmarkStart w:id="21" w:name="_Toc15302657"/>
      <w:r>
        <w:t>Physical Internet</w:t>
      </w:r>
      <w:bookmarkEnd w:id="21"/>
    </w:p>
    <w:p w14:paraId="7270CFED" w14:textId="793EFCAC" w:rsidR="00C04B92" w:rsidRDefault="00A4669A" w:rsidP="00027AA5">
      <w:pPr>
        <w:spacing w:line="360" w:lineRule="auto"/>
        <w:jc w:val="both"/>
      </w:pPr>
      <w:r w:rsidRPr="00A4669A">
        <w:t xml:space="preserve">Ein weiteres innovatives Transportkonzept ist das Physical Internet. Der kanadische Professor Benoit Montreuil gilt als Pionier auf dem Gebiet. </w:t>
      </w:r>
      <w:r w:rsidR="00C04B92">
        <w:t>Die grundlegende Idee des Physical Internets besteht darin, Fracht wie Informationsflüsse</w:t>
      </w:r>
      <w:r w:rsidR="00027AA5">
        <w:t xml:space="preserve"> über das Internet zu versenden</w:t>
      </w:r>
      <w:r w:rsidR="00C04B92">
        <w:t xml:space="preserve"> </w:t>
      </w:r>
      <w:r w:rsidR="00027AA5">
        <w:t xml:space="preserve">(Abb.3). </w:t>
      </w:r>
      <w:r w:rsidR="00C04B92">
        <w:t xml:space="preserve">Zum Beispiel beim Versenden einer </w:t>
      </w:r>
      <w:r w:rsidR="00027AA5">
        <w:t xml:space="preserve">E-Mail </w:t>
      </w:r>
      <w:r w:rsidR="00C04B92">
        <w:t>ist in den meisten Fällen nicht bekannt, welcher Anbieter vom Empfänger verwendet wird oder über welche „Route“ die E-Mail zu diesem gelangt. Man verlässt sich darauf, dass das Internet die E-Mail an den richtigen Empfänger senden wird. Im Physical Internet besteht diese Nachricht aus einem physischem Objekt wie z.B. einem Paket. Ein Netzwerk von Hubs, welche die Produkte senden und empfangen, bilden die Grundlage für das Physical Internet (dieses Netzwerk ist den verschiedenen Servern im Internet nachempfunden). Der nächstgelegene Hub zum Kunden / Empfänger führt die letzte Lieferung durch. Im Physical Internet sind alle Verkehrsträger und Dienstleister miteinander vernetzt, um eine effiziente Versendung und Nutzung des Netzes gewährleisten zu können.</w:t>
      </w:r>
      <w:r w:rsidR="00C04B92">
        <w:rPr>
          <w:rStyle w:val="Funotenzeichen"/>
        </w:rPr>
        <w:footnoteReference w:id="76"/>
      </w:r>
      <w:r w:rsidR="00027AA5">
        <w:t xml:space="preserve"> </w:t>
      </w:r>
    </w:p>
    <w:p w14:paraId="7C81C376" w14:textId="6CF25889" w:rsidR="00027AA5" w:rsidRDefault="00C04B92" w:rsidP="00027AA5">
      <w:pPr>
        <w:keepNext/>
        <w:spacing w:line="360" w:lineRule="auto"/>
        <w:jc w:val="center"/>
      </w:pPr>
      <w:r w:rsidRPr="00C04B92">
        <w:rPr>
          <w:noProof/>
          <w:lang w:eastAsia="de-AT"/>
        </w:rPr>
        <w:lastRenderedPageBreak/>
        <mc:AlternateContent>
          <mc:Choice Requires="wpg">
            <w:drawing>
              <wp:inline distT="0" distB="0" distL="0" distR="0" wp14:anchorId="4971D5AF" wp14:editId="6B49E65F">
                <wp:extent cx="5097332" cy="2808312"/>
                <wp:effectExtent l="0" t="0" r="0" b="11430"/>
                <wp:docPr id="50" name="Group 54"/>
                <wp:cNvGraphicFramePr/>
                <a:graphic xmlns:a="http://schemas.openxmlformats.org/drawingml/2006/main">
                  <a:graphicData uri="http://schemas.microsoft.com/office/word/2010/wordprocessingGroup">
                    <wpg:wgp>
                      <wpg:cNvGrpSpPr/>
                      <wpg:grpSpPr>
                        <a:xfrm>
                          <a:off x="0" y="0"/>
                          <a:ext cx="5097332" cy="2808312"/>
                          <a:chOff x="0" y="0"/>
                          <a:chExt cx="8473155" cy="4668165"/>
                        </a:xfrm>
                      </wpg:grpSpPr>
                      <wpg:grpSp>
                        <wpg:cNvPr id="51" name="Group 51"/>
                        <wpg:cNvGrpSpPr/>
                        <wpg:grpSpPr>
                          <a:xfrm>
                            <a:off x="2315152" y="3654373"/>
                            <a:ext cx="4329256" cy="1013792"/>
                            <a:chOff x="2315152" y="3654373"/>
                            <a:chExt cx="4329256" cy="1013792"/>
                          </a:xfrm>
                        </wpg:grpSpPr>
                        <wps:wsp>
                          <wps:cNvPr id="52" name="Rectangle 23"/>
                          <wps:cNvSpPr/>
                          <wps:spPr>
                            <a:xfrm>
                              <a:off x="2315152" y="3739780"/>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E232A47"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wps:txbx>
                          <wps:bodyPr rtlCol="0" anchor="ctr"/>
                        </wps:wsp>
                        <wps:wsp>
                          <wps:cNvPr id="53" name="Rectangle 41"/>
                          <wps:cNvSpPr/>
                          <wps:spPr>
                            <a:xfrm>
                              <a:off x="3215011" y="4236117"/>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56F0D9"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wps:txbx>
                          <wps:bodyPr rtlCol="0" anchor="ctr"/>
                        </wps:wsp>
                        <wps:wsp>
                          <wps:cNvPr id="54" name="Rectangle 42"/>
                          <wps:cNvSpPr/>
                          <wps:spPr>
                            <a:xfrm>
                              <a:off x="3786625" y="3654373"/>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7E08DB"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wps:txbx>
                          <wps:bodyPr rtlCol="0" anchor="ctr"/>
                        </wps:wsp>
                        <wps:wsp>
                          <wps:cNvPr id="55" name="Rectangle 43"/>
                          <wps:cNvSpPr/>
                          <wps:spPr>
                            <a:xfrm>
                              <a:off x="4619560" y="4121693"/>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3D46"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wps:txbx>
                          <wps:bodyPr rtlCol="0" anchor="ctr"/>
                        </wps:wsp>
                        <wps:wsp>
                          <wps:cNvPr id="56" name="Straight Arrow Connector 39"/>
                          <wps:cNvCnPr/>
                          <wps:spPr>
                            <a:xfrm>
                              <a:off x="2629276" y="4166837"/>
                              <a:ext cx="585735" cy="2853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44"/>
                          <wps:cNvCnPr/>
                          <wps:spPr>
                            <a:xfrm flipV="1">
                              <a:off x="3522037" y="3870397"/>
                              <a:ext cx="264588" cy="3657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46"/>
                          <wps:cNvCnPr/>
                          <wps:spPr>
                            <a:xfrm>
                              <a:off x="4400677" y="3870397"/>
                              <a:ext cx="525909" cy="25129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Rectangle 47"/>
                          <wps:cNvSpPr/>
                          <wps:spPr>
                            <a:xfrm>
                              <a:off x="5771688" y="4131813"/>
                              <a:ext cx="872720" cy="50132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A91168" w14:textId="77777777" w:rsidR="00AA1CC4" w:rsidRDefault="00AA1CC4" w:rsidP="00C04B92">
                                <w:pPr>
                                  <w:pStyle w:val="StandardWeb"/>
                                  <w:spacing w:before="0" w:beforeAutospacing="0" w:after="0" w:afterAutospacing="0"/>
                                  <w:jc w:val="center"/>
                                </w:pPr>
                                <w:r>
                                  <w:rPr>
                                    <w:rFonts w:asciiTheme="minorHAnsi" w:hAnsi="Calibri" w:cstheme="minorBidi"/>
                                    <w:b/>
                                    <w:bCs/>
                                    <w:color w:val="000000" w:themeColor="text1"/>
                                    <w:kern w:val="24"/>
                                    <w:sz w:val="12"/>
                                    <w:szCs w:val="12"/>
                                    <w:lang w:val="de-DE"/>
                                  </w:rPr>
                                  <w:t>Customer</w:t>
                                </w:r>
                              </w:p>
                            </w:txbxContent>
                          </wps:txbx>
                          <wps:bodyPr rtlCol="0" anchor="ctr"/>
                        </wps:wsp>
                        <wps:wsp>
                          <wps:cNvPr id="60" name="Isosceles Triangle 48"/>
                          <wps:cNvSpPr/>
                          <wps:spPr>
                            <a:xfrm>
                              <a:off x="5771688" y="3804069"/>
                              <a:ext cx="872720" cy="317624"/>
                            </a:xfrm>
                            <a:prstGeom prst="triangl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Straight Arrow Connector 50"/>
                          <wps:cNvCnPr/>
                          <wps:spPr>
                            <a:xfrm>
                              <a:off x="5233612" y="4337717"/>
                              <a:ext cx="538076" cy="447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2" name="Group 53"/>
                        <wpg:cNvGrpSpPr/>
                        <wpg:grpSpPr>
                          <a:xfrm>
                            <a:off x="0" y="0"/>
                            <a:ext cx="8473155" cy="3500960"/>
                            <a:chOff x="0" y="0"/>
                            <a:chExt cx="8473155" cy="3500960"/>
                          </a:xfrm>
                        </wpg:grpSpPr>
                        <wpg:grpSp>
                          <wpg:cNvPr id="63" name="Group 22"/>
                          <wpg:cNvGrpSpPr/>
                          <wpg:grpSpPr>
                            <a:xfrm>
                              <a:off x="0" y="0"/>
                              <a:ext cx="8473155" cy="3500960"/>
                              <a:chOff x="0" y="0"/>
                              <a:chExt cx="8473155" cy="3500960"/>
                            </a:xfrm>
                          </wpg:grpSpPr>
                          <wps:wsp>
                            <wps:cNvPr id="64" name="Letter"/>
                            <wps:cNvSpPr>
                              <a:spLocks noEditPoints="1" noChangeArrowheads="1"/>
                            </wps:cNvSpPr>
                            <wps:spPr bwMode="auto">
                              <a:xfrm>
                                <a:off x="1486728" y="366713"/>
                                <a:ext cx="833350" cy="387647"/>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21600 h 21600"/>
                                  <a:gd name="T14" fmla="*/ 0 w 21600"/>
                                  <a:gd name="T15" fmla="*/ 10800 h 21600"/>
                                  <a:gd name="T16" fmla="*/ 5304 w 21600"/>
                                  <a:gd name="T17" fmla="*/ 9216 h 21600"/>
                                  <a:gd name="T18" fmla="*/ 17504 w 21600"/>
                                  <a:gd name="T19" fmla="*/ 18377 h 216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21600" h="21600" extrusionOk="0">
                                    <a:moveTo>
                                      <a:pt x="14" y="0"/>
                                    </a:moveTo>
                                    <a:lnTo>
                                      <a:pt x="21600" y="0"/>
                                    </a:lnTo>
                                    <a:lnTo>
                                      <a:pt x="21600" y="21628"/>
                                    </a:lnTo>
                                    <a:lnTo>
                                      <a:pt x="14" y="21628"/>
                                    </a:lnTo>
                                    <a:lnTo>
                                      <a:pt x="14" y="0"/>
                                    </a:lnTo>
                                    <a:close/>
                                  </a:path>
                                  <a:path w="21600" h="21600" extrusionOk="0">
                                    <a:moveTo>
                                      <a:pt x="18476" y="2035"/>
                                    </a:moveTo>
                                    <a:lnTo>
                                      <a:pt x="20539" y="2035"/>
                                    </a:lnTo>
                                    <a:lnTo>
                                      <a:pt x="20539" y="6559"/>
                                    </a:lnTo>
                                    <a:lnTo>
                                      <a:pt x="18476" y="6559"/>
                                    </a:lnTo>
                                    <a:lnTo>
                                      <a:pt x="18476" y="2035"/>
                                    </a:lnTo>
                                    <a:close/>
                                  </a:path>
                                  <a:path w="21600" h="21600" extrusionOk="0">
                                    <a:moveTo>
                                      <a:pt x="884" y="2092"/>
                                    </a:moveTo>
                                    <a:lnTo>
                                      <a:pt x="7425" y="2092"/>
                                    </a:lnTo>
                                    <a:lnTo>
                                      <a:pt x="7425" y="2770"/>
                                    </a:lnTo>
                                    <a:lnTo>
                                      <a:pt x="884" y="2770"/>
                                    </a:lnTo>
                                    <a:lnTo>
                                      <a:pt x="884" y="2092"/>
                                    </a:lnTo>
                                    <a:close/>
                                  </a:path>
                                  <a:path w="21600" h="21600" extrusionOk="0">
                                    <a:moveTo>
                                      <a:pt x="884" y="3109"/>
                                    </a:moveTo>
                                    <a:lnTo>
                                      <a:pt x="7425" y="3109"/>
                                    </a:lnTo>
                                    <a:lnTo>
                                      <a:pt x="7425" y="3788"/>
                                    </a:lnTo>
                                    <a:lnTo>
                                      <a:pt x="884" y="3788"/>
                                    </a:lnTo>
                                    <a:lnTo>
                                      <a:pt x="884" y="3109"/>
                                    </a:lnTo>
                                    <a:close/>
                                  </a:path>
                                  <a:path w="21600" h="21600" extrusionOk="0">
                                    <a:moveTo>
                                      <a:pt x="884" y="4127"/>
                                    </a:moveTo>
                                    <a:lnTo>
                                      <a:pt x="7425" y="4127"/>
                                    </a:lnTo>
                                    <a:lnTo>
                                      <a:pt x="7425" y="4806"/>
                                    </a:lnTo>
                                    <a:lnTo>
                                      <a:pt x="884" y="4806"/>
                                    </a:lnTo>
                                    <a:lnTo>
                                      <a:pt x="884" y="4127"/>
                                    </a:lnTo>
                                    <a:close/>
                                  </a:path>
                                  <a:path w="21600" h="21600" extrusionOk="0">
                                    <a:moveTo>
                                      <a:pt x="5127" y="5145"/>
                                    </a:moveTo>
                                    <a:lnTo>
                                      <a:pt x="7425" y="5145"/>
                                    </a:lnTo>
                                    <a:lnTo>
                                      <a:pt x="7425" y="5824"/>
                                    </a:lnTo>
                                    <a:lnTo>
                                      <a:pt x="5127" y="5824"/>
                                    </a:lnTo>
                                    <a:lnTo>
                                      <a:pt x="5127" y="5145"/>
                                    </a:lnTo>
                                    <a:close/>
                                  </a:path>
                                </a:pathLst>
                              </a:custGeom>
                              <a:solidFill>
                                <a:srgbClr val="FFFFFF"/>
                              </a:solidFill>
                              <a:ln w="9525">
                                <a:solidFill>
                                  <a:srgbClr val="000000"/>
                                </a:solidFill>
                                <a:miter lim="800000"/>
                                <a:headEnd/>
                                <a:tailEnd/>
                              </a:ln>
                              <a:effectLst>
                                <a:outerShdw dist="107763" dir="2700000" algn="ctr" rotWithShape="0">
                                  <a:srgbClr val="808080"/>
                                </a:outerShdw>
                              </a:effectLst>
                            </wps:spPr>
                            <wps:bodyPr vert="horz" wrap="square" lIns="91440" tIns="45720" rIns="91440" bIns="45720" numCol="1" anchor="t" anchorCtr="0" compatLnSpc="1">
                              <a:prstTxWarp prst="textNoShape">
                                <a:avLst/>
                              </a:prstTxWarp>
                            </wps:bodyPr>
                          </wps:wsp>
                          <pic:pic xmlns:pic="http://schemas.openxmlformats.org/drawingml/2006/picture">
                            <pic:nvPicPr>
                              <pic:cNvPr id="65" name="Picture 4" descr="C:\Program Files (x86)\Microsoft Office\MEDIA\CAGCAT10\j0292020.wmf"/>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155064" y="1040802"/>
                                <a:ext cx="1095306" cy="10394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 name="Picture 5" descr="C:\Program Files (x86)\Microsoft Office\MEDIA\CAGCAT10\j0195384.wmf"/>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l="-53" t="-25" r="21518" b="33545"/>
                              <a:stretch/>
                            </pic:blipFill>
                            <pic:spPr bwMode="auto">
                              <a:xfrm>
                                <a:off x="7111428" y="1056433"/>
                                <a:ext cx="1177203" cy="1017308"/>
                              </a:xfrm>
                              <a:prstGeom prst="rect">
                                <a:avLst/>
                              </a:prstGeom>
                              <a:noFill/>
                              <a:extLst>
                                <a:ext uri="{909E8E84-426E-40DD-AFC4-6F175D3DCCD1}">
                                  <a14:hiddenFill xmlns:a14="http://schemas.microsoft.com/office/drawing/2010/main">
                                    <a:solidFill>
                                      <a:srgbClr val="FFFFFF"/>
                                    </a:solidFill>
                                  </a14:hiddenFill>
                                </a:ext>
                              </a:extLst>
                            </pic:spPr>
                          </pic:pic>
                          <wps:wsp>
                            <wps:cNvPr id="67" name="Rectangle 7"/>
                            <wps:cNvSpPr/>
                            <wps:spPr>
                              <a:xfrm>
                                <a:off x="2728802" y="0"/>
                                <a:ext cx="3240359" cy="10173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8FA75D" w14:textId="77777777" w:rsidR="00AA1CC4" w:rsidRDefault="00AA1CC4" w:rsidP="00C04B92">
                                  <w:pPr>
                                    <w:pStyle w:val="StandardWeb"/>
                                    <w:spacing w:before="0" w:beforeAutospacing="0" w:after="0" w:afterAutospacing="0"/>
                                    <w:jc w:val="center"/>
                                  </w:pPr>
                                  <w:r>
                                    <w:rPr>
                                      <w:rFonts w:asciiTheme="minorHAnsi" w:hAnsi="Calibri" w:cstheme="minorBidi"/>
                                      <w:b/>
                                      <w:bCs/>
                                      <w:color w:val="FFFFFF" w:themeColor="light1"/>
                                      <w:kern w:val="24"/>
                                      <w:sz w:val="32"/>
                                      <w:szCs w:val="32"/>
                                      <w:lang w:val="de-DE"/>
                                    </w:rPr>
                                    <w:t>Internet</w:t>
                                  </w:r>
                                </w:p>
                              </w:txbxContent>
                            </wps:txbx>
                            <wps:bodyPr rtlCol="0" anchor="ctr"/>
                          </wps:wsp>
                          <wps:wsp>
                            <wps:cNvPr id="68" name="Letter"/>
                            <wps:cNvSpPr>
                              <a:spLocks noEditPoints="1" noChangeArrowheads="1"/>
                            </wps:cNvSpPr>
                            <wps:spPr bwMode="auto">
                              <a:xfrm>
                                <a:off x="6158967" y="366713"/>
                                <a:ext cx="833350" cy="308562"/>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21600 h 21600"/>
                                  <a:gd name="T14" fmla="*/ 0 w 21600"/>
                                  <a:gd name="T15" fmla="*/ 10800 h 21600"/>
                                  <a:gd name="T16" fmla="*/ 5304 w 21600"/>
                                  <a:gd name="T17" fmla="*/ 9216 h 21600"/>
                                  <a:gd name="T18" fmla="*/ 17504 w 21600"/>
                                  <a:gd name="T19" fmla="*/ 18377 h 216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21600" h="21600" extrusionOk="0">
                                    <a:moveTo>
                                      <a:pt x="14" y="0"/>
                                    </a:moveTo>
                                    <a:lnTo>
                                      <a:pt x="21600" y="0"/>
                                    </a:lnTo>
                                    <a:lnTo>
                                      <a:pt x="21600" y="21628"/>
                                    </a:lnTo>
                                    <a:lnTo>
                                      <a:pt x="14" y="21628"/>
                                    </a:lnTo>
                                    <a:lnTo>
                                      <a:pt x="14" y="0"/>
                                    </a:lnTo>
                                    <a:close/>
                                  </a:path>
                                  <a:path w="21600" h="21600" extrusionOk="0">
                                    <a:moveTo>
                                      <a:pt x="18476" y="2035"/>
                                    </a:moveTo>
                                    <a:lnTo>
                                      <a:pt x="20539" y="2035"/>
                                    </a:lnTo>
                                    <a:lnTo>
                                      <a:pt x="20539" y="6559"/>
                                    </a:lnTo>
                                    <a:lnTo>
                                      <a:pt x="18476" y="6559"/>
                                    </a:lnTo>
                                    <a:lnTo>
                                      <a:pt x="18476" y="2035"/>
                                    </a:lnTo>
                                    <a:close/>
                                  </a:path>
                                  <a:path w="21600" h="21600" extrusionOk="0">
                                    <a:moveTo>
                                      <a:pt x="884" y="2092"/>
                                    </a:moveTo>
                                    <a:lnTo>
                                      <a:pt x="7425" y="2092"/>
                                    </a:lnTo>
                                    <a:lnTo>
                                      <a:pt x="7425" y="2770"/>
                                    </a:lnTo>
                                    <a:lnTo>
                                      <a:pt x="884" y="2770"/>
                                    </a:lnTo>
                                    <a:lnTo>
                                      <a:pt x="884" y="2092"/>
                                    </a:lnTo>
                                    <a:close/>
                                  </a:path>
                                  <a:path w="21600" h="21600" extrusionOk="0">
                                    <a:moveTo>
                                      <a:pt x="884" y="3109"/>
                                    </a:moveTo>
                                    <a:lnTo>
                                      <a:pt x="7425" y="3109"/>
                                    </a:lnTo>
                                    <a:lnTo>
                                      <a:pt x="7425" y="3788"/>
                                    </a:lnTo>
                                    <a:lnTo>
                                      <a:pt x="884" y="3788"/>
                                    </a:lnTo>
                                    <a:lnTo>
                                      <a:pt x="884" y="3109"/>
                                    </a:lnTo>
                                    <a:close/>
                                  </a:path>
                                  <a:path w="21600" h="21600" extrusionOk="0">
                                    <a:moveTo>
                                      <a:pt x="884" y="4127"/>
                                    </a:moveTo>
                                    <a:lnTo>
                                      <a:pt x="7425" y="4127"/>
                                    </a:lnTo>
                                    <a:lnTo>
                                      <a:pt x="7425" y="4806"/>
                                    </a:lnTo>
                                    <a:lnTo>
                                      <a:pt x="884" y="4806"/>
                                    </a:lnTo>
                                    <a:lnTo>
                                      <a:pt x="884" y="4127"/>
                                    </a:lnTo>
                                    <a:close/>
                                  </a:path>
                                  <a:path w="21600" h="21600" extrusionOk="0">
                                    <a:moveTo>
                                      <a:pt x="5127" y="5145"/>
                                    </a:moveTo>
                                    <a:lnTo>
                                      <a:pt x="7425" y="5145"/>
                                    </a:lnTo>
                                    <a:lnTo>
                                      <a:pt x="7425" y="5824"/>
                                    </a:lnTo>
                                    <a:lnTo>
                                      <a:pt x="5127" y="5824"/>
                                    </a:lnTo>
                                    <a:lnTo>
                                      <a:pt x="5127" y="5145"/>
                                    </a:lnTo>
                                    <a:close/>
                                  </a:path>
                                </a:pathLst>
                              </a:custGeom>
                              <a:solidFill>
                                <a:srgbClr val="FFFFFF"/>
                              </a:solidFill>
                              <a:ln w="9525">
                                <a:solidFill>
                                  <a:srgbClr val="000000"/>
                                </a:solidFill>
                                <a:miter lim="800000"/>
                                <a:headEnd/>
                                <a:tailEnd/>
                              </a:ln>
                              <a:effectLst>
                                <a:outerShdw dist="107763" dir="2700000" algn="ctr" rotWithShape="0">
                                  <a:srgbClr val="808080"/>
                                </a:outerShdw>
                              </a:effectLst>
                            </wps:spPr>
                            <wps:bodyPr vert="horz" wrap="square" lIns="91440" tIns="45720" rIns="91440" bIns="45720" numCol="1" anchor="t" anchorCtr="0" compatLnSpc="1">
                              <a:prstTxWarp prst="textNoShape">
                                <a:avLst/>
                              </a:prstTxWarp>
                            </wps:bodyPr>
                          </wps:wsp>
                          <wps:wsp>
                            <wps:cNvPr id="69" name="TextBox 10"/>
                            <wps:cNvSpPr txBox="1"/>
                            <wps:spPr>
                              <a:xfrm>
                                <a:off x="0" y="2010588"/>
                                <a:ext cx="1471730" cy="460446"/>
                              </a:xfrm>
                              <a:prstGeom prst="rect">
                                <a:avLst/>
                              </a:prstGeom>
                              <a:noFill/>
                            </wps:spPr>
                            <wps:txbx>
                              <w:txbxContent>
                                <w:p w14:paraId="5C8BDE27" w14:textId="77777777" w:rsidR="00AA1CC4" w:rsidRDefault="00AA1CC4" w:rsidP="00C04B92">
                                  <w:pPr>
                                    <w:pStyle w:val="StandardWeb"/>
                                    <w:spacing w:before="0" w:beforeAutospacing="0" w:after="0" w:afterAutospacing="0"/>
                                  </w:pPr>
                                  <w:r>
                                    <w:rPr>
                                      <w:rFonts w:asciiTheme="minorHAnsi" w:hAnsi="Calibri" w:cstheme="minorBidi"/>
                                      <w:b/>
                                      <w:bCs/>
                                      <w:color w:val="000000" w:themeColor="text1"/>
                                      <w:kern w:val="24"/>
                                      <w:lang w:val="en-US"/>
                                    </w:rPr>
                                    <w:t>Versender</w:t>
                                  </w:r>
                                  <w:r>
                                    <w:rPr>
                                      <w:rFonts w:asciiTheme="minorHAnsi" w:hAnsi="Calibri" w:cstheme="minorBidi"/>
                                      <w:b/>
                                      <w:bCs/>
                                      <w:color w:val="000000" w:themeColor="text1"/>
                                      <w:kern w:val="24"/>
                                      <w:lang w:val="de-DE"/>
                                    </w:rPr>
                                    <w:t xml:space="preserve"> </w:t>
                                  </w:r>
                                </w:p>
                              </w:txbxContent>
                            </wps:txbx>
                            <wps:bodyPr wrap="square" rtlCol="0">
                              <a:spAutoFit/>
                            </wps:bodyPr>
                          </wps:wsp>
                          <wps:wsp>
                            <wps:cNvPr id="70" name="TextBox 14"/>
                            <wps:cNvSpPr txBox="1"/>
                            <wps:spPr>
                              <a:xfrm>
                                <a:off x="6958110" y="2010588"/>
                                <a:ext cx="1515045" cy="460446"/>
                              </a:xfrm>
                              <a:prstGeom prst="rect">
                                <a:avLst/>
                              </a:prstGeom>
                              <a:noFill/>
                            </wps:spPr>
                            <wps:txbx>
                              <w:txbxContent>
                                <w:p w14:paraId="4579BC38" w14:textId="77777777" w:rsidR="00AA1CC4" w:rsidRDefault="00AA1CC4" w:rsidP="00C04B92">
                                  <w:pPr>
                                    <w:pStyle w:val="StandardWeb"/>
                                    <w:spacing w:before="0" w:beforeAutospacing="0" w:after="0" w:afterAutospacing="0"/>
                                  </w:pPr>
                                  <w:r>
                                    <w:rPr>
                                      <w:rFonts w:asciiTheme="minorHAnsi" w:hAnsi="Calibri" w:cstheme="minorBidi"/>
                                      <w:b/>
                                      <w:bCs/>
                                      <w:color w:val="000000" w:themeColor="text1"/>
                                      <w:kern w:val="24"/>
                                      <w:lang w:val="en-US"/>
                                    </w:rPr>
                                    <w:t>Empfänger</w:t>
                                  </w:r>
                                </w:p>
                              </w:txbxContent>
                            </wps:txbx>
                            <wps:bodyPr wrap="square" rtlCol="0">
                              <a:spAutoFit/>
                            </wps:bodyPr>
                          </wps:wsp>
                          <wps:wsp>
                            <wps:cNvPr id="71" name="Right Arrow 13"/>
                            <wps:cNvSpPr/>
                            <wps:spPr>
                              <a:xfrm>
                                <a:off x="2615503" y="40071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Right Arrow 18"/>
                            <wps:cNvSpPr/>
                            <wps:spPr>
                              <a:xfrm>
                                <a:off x="5082663" y="41648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3" name="Rectangle 28"/>
                            <wps:cNvSpPr/>
                            <wps:spPr>
                              <a:xfrm>
                                <a:off x="2737681" y="2483653"/>
                                <a:ext cx="3240359" cy="10173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5D4A63" w14:textId="77777777" w:rsidR="00AA1CC4" w:rsidRDefault="00AA1CC4" w:rsidP="00C04B92">
                                  <w:pPr>
                                    <w:pStyle w:val="StandardWeb"/>
                                    <w:spacing w:before="0" w:beforeAutospacing="0" w:after="0" w:afterAutospacing="0"/>
                                    <w:jc w:val="center"/>
                                  </w:pPr>
                                  <w:r>
                                    <w:rPr>
                                      <w:rFonts w:asciiTheme="minorHAnsi" w:hAnsi="Calibri" w:cstheme="minorBidi"/>
                                      <w:b/>
                                      <w:bCs/>
                                      <w:color w:val="FFFFFF" w:themeColor="light1"/>
                                      <w:kern w:val="24"/>
                                      <w:sz w:val="32"/>
                                      <w:szCs w:val="32"/>
                                      <w:lang w:val="en-US"/>
                                    </w:rPr>
                                    <w:t>Physical</w:t>
                                  </w:r>
                                  <w:r>
                                    <w:rPr>
                                      <w:rFonts w:asciiTheme="minorHAnsi" w:hAnsi="Calibri" w:cstheme="minorBidi"/>
                                      <w:b/>
                                      <w:bCs/>
                                      <w:color w:val="FFFFFF" w:themeColor="light1"/>
                                      <w:kern w:val="24"/>
                                      <w:sz w:val="32"/>
                                      <w:szCs w:val="32"/>
                                      <w:lang w:val="de-DE"/>
                                    </w:rPr>
                                    <w:t xml:space="preserve"> </w:t>
                                  </w:r>
                                  <w:r>
                                    <w:rPr>
                                      <w:rFonts w:asciiTheme="minorHAnsi" w:hAnsi="Calibri" w:cstheme="minorBidi"/>
                                      <w:b/>
                                      <w:bCs/>
                                      <w:color w:val="FFFFFF" w:themeColor="light1"/>
                                      <w:kern w:val="24"/>
                                      <w:sz w:val="32"/>
                                      <w:szCs w:val="32"/>
                                      <w:lang w:val="de-DE"/>
                                    </w:rPr>
                                    <w:br/>
                                    <w:t>Internet</w:t>
                                  </w:r>
                                </w:p>
                              </w:txbxContent>
                            </wps:txbx>
                            <wps:bodyPr rtlCol="0" anchor="ctr"/>
                          </wps:wsp>
                          <wps:wsp>
                            <wps:cNvPr id="74" name="Right Arrow 29"/>
                            <wps:cNvSpPr/>
                            <wps:spPr>
                              <a:xfrm>
                                <a:off x="2615503" y="284338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Right Arrow 30"/>
                            <wps:cNvSpPr/>
                            <wps:spPr>
                              <a:xfrm>
                                <a:off x="5113945" y="2909207"/>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6" name="Right Arrow 34"/>
                            <wps:cNvSpPr/>
                            <wps:spPr>
                              <a:xfrm rot="19612936">
                                <a:off x="754355" y="642661"/>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7" name="Right Arrow 35"/>
                            <wps:cNvSpPr/>
                            <wps:spPr>
                              <a:xfrm rot="2127473">
                                <a:off x="7249649" y="544172"/>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Right Arrow 36"/>
                            <wps:cNvSpPr/>
                            <wps:spPr>
                              <a:xfrm rot="2479910">
                                <a:off x="706880" y="2741535"/>
                                <a:ext cx="513622" cy="229564"/>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9" name="Right Arrow 37"/>
                            <wps:cNvSpPr/>
                            <wps:spPr>
                              <a:xfrm rot="19017156">
                                <a:off x="7249648" y="2641929"/>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80" name="TextBox 52"/>
                          <wps:cNvSpPr txBox="1"/>
                          <wps:spPr>
                            <a:xfrm>
                              <a:off x="2552966" y="1194542"/>
                              <a:ext cx="3744011" cy="1079817"/>
                            </a:xfrm>
                            <a:prstGeom prst="rect">
                              <a:avLst/>
                            </a:prstGeom>
                            <a:noFill/>
                          </wps:spPr>
                          <wps:txbx>
                            <w:txbxContent>
                              <w:p w14:paraId="751B7444" w14:textId="5AD14391" w:rsidR="00AA1CC4" w:rsidRDefault="00AA1CC4" w:rsidP="00C04B92">
                                <w:pPr>
                                  <w:pStyle w:val="StandardWeb"/>
                                  <w:spacing w:before="0" w:beforeAutospacing="0" w:after="0" w:afterAutospacing="0"/>
                                </w:pPr>
                                <w:r>
                                  <w:rPr>
                                    <w:rFonts w:asciiTheme="minorHAnsi" w:hAnsi="Calibri" w:cstheme="minorBidi"/>
                                    <w:b/>
                                    <w:bCs/>
                                    <w:color w:val="5B9BD5" w:themeColor="accent1"/>
                                    <w:kern w:val="24"/>
                                  </w:rPr>
                                  <w:t>Versand von Produkten über das Internet– auf derselben Basis wie Informationsflüsse!</w:t>
                                </w:r>
                              </w:p>
                            </w:txbxContent>
                          </wps:txbx>
                          <wps:bodyPr wrap="square" rtlCol="0">
                            <a:spAutoFit/>
                          </wps:bodyPr>
                        </wps:wsp>
                      </wpg:grpSp>
                    </wpg:wgp>
                  </a:graphicData>
                </a:graphic>
              </wp:inline>
            </w:drawing>
          </mc:Choice>
          <mc:Fallback>
            <w:pict>
              <v:group w14:anchorId="4971D5AF" id="Group 54" o:spid="_x0000_s1056" style="width:401.35pt;height:221.15pt;mso-position-horizontal-relative:char;mso-position-vertical-relative:line" coordsize="84731,4668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">
                <v:group id="Group 51" o:spid="_x0000_s1057" style="position:absolute;left:23151;top:36543;width:43293;height:10138" coordorigin="23151,36543" coordsize="43292,1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23" o:spid="_x0000_s1058" style="position:absolute;left:23151;top:37397;width:614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" fillcolor="white [3212]" strokecolor="#1f4d78 [1604]" strokeweight="1pt">
                    <v:textbox>
                      <w:txbxContent>
                        <w:p w14:paraId="6E232A47"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v:textbox>
                  </v:rect>
                  <v:rect id="Rectangle 41" o:spid="_x0000_s1059" style="position:absolute;left:32150;top:42361;width:614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" fillcolor="white [3212]" strokecolor="#1f4d78 [1604]" strokeweight="1pt">
                    <v:textbox>
                      <w:txbxContent>
                        <w:p w14:paraId="3B56F0D9"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v:textbox>
                  </v:rect>
                  <v:rect id="Rectangle 42" o:spid="_x0000_s1060" style="position:absolute;left:37866;top:36543;width:6140;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" fillcolor="white [3212]" strokecolor="#1f4d78 [1604]" strokeweight="1pt">
                    <v:textbox>
                      <w:txbxContent>
                        <w:p w14:paraId="0D7E08DB"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v:textbox>
                  </v:rect>
                  <v:rect id="Rectangle 43" o:spid="_x0000_s1061" style="position:absolute;left:46195;top:41216;width:614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" fillcolor="white [3212]" strokecolor="#1f4d78 [1604]" strokeweight="1pt">
                    <v:textbox>
                      <w:txbxContent>
                        <w:p w14:paraId="5B8D3D46" w14:textId="77777777" w:rsidR="00AA1CC4" w:rsidRDefault="00AA1CC4" w:rsidP="00C04B92">
                          <w:pPr>
                            <w:pStyle w:val="StandardWeb"/>
                            <w:spacing w:before="0" w:beforeAutospacing="0" w:after="0" w:afterAutospacing="0"/>
                            <w:jc w:val="center"/>
                          </w:pPr>
                          <w:r>
                            <w:rPr>
                              <w:rFonts w:asciiTheme="minorHAnsi" w:hAnsi="Calibri" w:cstheme="minorBidi"/>
                              <w:color w:val="000000" w:themeColor="text1"/>
                              <w:kern w:val="24"/>
                              <w:sz w:val="14"/>
                              <w:szCs w:val="14"/>
                              <w:lang w:val="de-DE"/>
                            </w:rPr>
                            <w:t>HUB</w:t>
                          </w:r>
                        </w:p>
                      </w:txbxContent>
                    </v:textbox>
                  </v:rect>
                  <v:shape id="Straight Arrow Connector 39" o:spid="_x0000_s1062" type="#_x0000_t32" style="position:absolute;left:26292;top:41668;width:5858;height:2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" strokecolor="black [3213]" strokeweight=".5pt">
                    <v:stroke endarrow="open" joinstyle="miter"/>
                  </v:shape>
                  <v:shape id="Straight Arrow Connector 44" o:spid="_x0000_s1063" type="#_x0000_t32" style="position:absolute;left:35220;top:38703;width:2646;height:36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" strokecolor="black [3213]" strokeweight=".5pt">
                    <v:stroke endarrow="open" joinstyle="miter"/>
                  </v:shape>
                  <v:shape id="Straight Arrow Connector 46" o:spid="_x0000_s1064" type="#_x0000_t32" style="position:absolute;left:44006;top:38703;width:5259;height:2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" strokecolor="black [3213]" strokeweight=".5pt">
                    <v:stroke endarrow="open" joinstyle="miter"/>
                  </v:shape>
                  <v:rect id="_x0000_s1065" style="position:absolute;left:57716;top:41318;width:8728;height:5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" fillcolor="white [3212]" strokecolor="#1f4d78 [1604]" strokeweight="1pt">
                    <v:textbox>
                      <w:txbxContent>
                        <w:p w14:paraId="13A91168" w14:textId="77777777" w:rsidR="00AA1CC4" w:rsidRDefault="00AA1CC4" w:rsidP="00C04B92">
                          <w:pPr>
                            <w:pStyle w:val="StandardWeb"/>
                            <w:spacing w:before="0" w:beforeAutospacing="0" w:after="0" w:afterAutospacing="0"/>
                            <w:jc w:val="center"/>
                          </w:pPr>
                          <w:r>
                            <w:rPr>
                              <w:rFonts w:asciiTheme="minorHAnsi" w:hAnsi="Calibri" w:cstheme="minorBidi"/>
                              <w:b/>
                              <w:bCs/>
                              <w:color w:val="000000" w:themeColor="text1"/>
                              <w:kern w:val="24"/>
                              <w:sz w:val="12"/>
                              <w:szCs w:val="12"/>
                              <w:lang w:val="de-DE"/>
                            </w:rPr>
                            <w:t>Customer</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8" o:spid="_x0000_s1066" type="#_x0000_t5" style="position:absolute;left:57716;top:38040;width:8728;height:3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" fillcolor="red" strokecolor="#1f4d78 [1604]" strokeweight="1pt"/>
                  <v:shape id="Straight Arrow Connector 50" o:spid="_x0000_s1067" type="#_x0000_t32" style="position:absolute;left:52336;top:43377;width:5380;height: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" strokecolor="black [3213]" strokeweight=".5pt">
                    <v:stroke endarrow="open" joinstyle="miter"/>
                  </v:shape>
                </v:group>
                <v:group id="Group 53" o:spid="_x0000_s1068" style="position:absolute;width:84731;height:35009" coordsize="84731,35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22" o:spid="_x0000_s1069" style="position:absolute;width:84731;height:35009" coordsize="84731,35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Letter" o:spid="_x0000_s1070" style="position:absolute;left:14867;top:3667;width:8333;height:387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" path="m14,l21600,r,21628l14,21628,14,xem18476,2035r2063,l20539,6559r-2063,l18476,2035xem884,2092r6541,l7425,2770r-6541,l884,2092xem884,3109r6541,l7425,3788r-6541,l884,3109xem884,4127r6541,l7425,4806r-6541,l884,4127xem5127,5145r2298,l7425,5824r-2298,l5127,5145xe">
                      <v:stroke joinstyle="miter"/>
                      <v:shadow on="t" offset="6pt,6pt"/>
                      <v:path o:extrusionok="f" o:connecttype="custom" o:connectlocs="0,0;416675,0;833350,0;833350,193824;833350,387647;416675,387647;0,387647;0,193824" o:connectangles="0,0,0,0,0,0,0,0" textboxrect="5304,9216,17504,18377"/>
                      <o:lock v:ext="edit" verticies="t"/>
                    </v:shape>
                    <v:shape id="Picture 4" o:spid="_x0000_s1071" type="#_x0000_t75" style="position:absolute;left:1550;top:10408;width:10953;height:10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">
                      <v:imagedata r:id="rId26" o:title="j0292020"/>
                    </v:shape>
                    <v:shape id="Picture 5" o:spid="_x0000_s1072" type="#_x0000_t75" style="position:absolute;left:71114;top:10564;width:11772;height:10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">
                      <v:imagedata r:id="rId27" o:title="j0195384" croptop="-16f" cropbottom="21984f" cropleft="-35f" cropright="14102f"/>
                    </v:shape>
                    <v:rect id="Rectangle 7" o:spid="_x0000_s1073" style="position:absolute;left:27288;width:32403;height:10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" fillcolor="#5b9bd5 [3204]" strokecolor="#1f4d78 [1604]" strokeweight="1pt">
                      <v:textbox>
                        <w:txbxContent>
                          <w:p w14:paraId="188FA75D" w14:textId="77777777" w:rsidR="00AA1CC4" w:rsidRDefault="00AA1CC4" w:rsidP="00C04B92">
                            <w:pPr>
                              <w:pStyle w:val="StandardWeb"/>
                              <w:spacing w:before="0" w:beforeAutospacing="0" w:after="0" w:afterAutospacing="0"/>
                              <w:jc w:val="center"/>
                            </w:pPr>
                            <w:r>
                              <w:rPr>
                                <w:rFonts w:asciiTheme="minorHAnsi" w:hAnsi="Calibri" w:cstheme="minorBidi"/>
                                <w:b/>
                                <w:bCs/>
                                <w:color w:val="FFFFFF" w:themeColor="light1"/>
                                <w:kern w:val="24"/>
                                <w:sz w:val="32"/>
                                <w:szCs w:val="32"/>
                                <w:lang w:val="de-DE"/>
                              </w:rPr>
                              <w:t>Internet</w:t>
                            </w:r>
                          </w:p>
                        </w:txbxContent>
                      </v:textbox>
                    </v:rect>
                    <v:shape id="Letter" o:spid="_x0000_s1074" style="position:absolute;left:61589;top:3667;width:8334;height:3085;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" path="m14,l21600,r,21628l14,21628,14,xem18476,2035r2063,l20539,6559r-2063,l18476,2035xem884,2092r6541,l7425,2770r-6541,l884,2092xem884,3109r6541,l7425,3788r-6541,l884,3109xem884,4127r6541,l7425,4806r-6541,l884,4127xem5127,5145r2298,l7425,5824r-2298,l5127,5145xe">
                      <v:stroke joinstyle="miter"/>
                      <v:shadow on="t" offset="6pt,6pt"/>
                      <v:path o:extrusionok="f" o:connecttype="custom" o:connectlocs="0,0;416675,0;833350,0;833350,154281;833350,308562;416675,308562;0,308562;0,154281" o:connectangles="0,0,0,0,0,0,0,0" textboxrect="5304,9216,17504,18377"/>
                      <o:lock v:ext="edit" verticies="t"/>
                    </v:shape>
                    <v:shape id="TextBox 10" o:spid="_x0000_s1075" type="#_x0000_t202" style="position:absolute;top:20105;width:14717;height:4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5C8BDE27" w14:textId="77777777" w:rsidR="00AA1CC4" w:rsidRDefault="00AA1CC4" w:rsidP="00C04B92">
                            <w:pPr>
                              <w:pStyle w:val="StandardWeb"/>
                              <w:spacing w:before="0" w:beforeAutospacing="0" w:after="0" w:afterAutospacing="0"/>
                            </w:pPr>
                            <w:r>
                              <w:rPr>
                                <w:rFonts w:asciiTheme="minorHAnsi" w:hAnsi="Calibri" w:cstheme="minorBidi"/>
                                <w:b/>
                                <w:bCs/>
                                <w:color w:val="000000" w:themeColor="text1"/>
                                <w:kern w:val="24"/>
                                <w:lang w:val="en-US"/>
                              </w:rPr>
                              <w:t>Versender</w:t>
                            </w:r>
                            <w:r>
                              <w:rPr>
                                <w:rFonts w:asciiTheme="minorHAnsi" w:hAnsi="Calibri" w:cstheme="minorBidi"/>
                                <w:b/>
                                <w:bCs/>
                                <w:color w:val="000000" w:themeColor="text1"/>
                                <w:kern w:val="24"/>
                                <w:lang w:val="de-DE"/>
                              </w:rPr>
                              <w:t xml:space="preserve"> </w:t>
                            </w:r>
                          </w:p>
                        </w:txbxContent>
                      </v:textbox>
                    </v:shape>
                    <v:shape id="TextBox 14" o:spid="_x0000_s1076" type="#_x0000_t202" style="position:absolute;left:69581;top:20105;width:15150;height:4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4579BC38" w14:textId="77777777" w:rsidR="00AA1CC4" w:rsidRDefault="00AA1CC4" w:rsidP="00C04B92">
                            <w:pPr>
                              <w:pStyle w:val="StandardWeb"/>
                              <w:spacing w:before="0" w:beforeAutospacing="0" w:after="0" w:afterAutospacing="0"/>
                            </w:pPr>
                            <w:r>
                              <w:rPr>
                                <w:rFonts w:asciiTheme="minorHAnsi" w:hAnsi="Calibri" w:cstheme="minorBidi"/>
                                <w:b/>
                                <w:bCs/>
                                <w:color w:val="000000" w:themeColor="text1"/>
                                <w:kern w:val="24"/>
                                <w:lang w:val="en-US"/>
                              </w:rPr>
                              <w:t>Empfänger</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77" type="#_x0000_t13" style="position:absolute;left:26155;top:4007;width:8640;height:2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" adj="18987" fillcolor="white [3212]" strokecolor="#1f4d78 [1604]" strokeweight="1pt"/>
                    <v:shape id="Right Arrow 18" o:spid="_x0000_s1078" type="#_x0000_t13" style="position:absolute;left:50826;top:4164;width:8641;height:2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" adj="18987" fillcolor="white [3212]" strokecolor="#1f4d78 [1604]" strokeweight="1pt"/>
                    <v:rect id="Rectangle 28" o:spid="_x0000_s1079" style="position:absolute;left:27376;top:24836;width:32404;height:10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" fillcolor="#5b9bd5 [3204]" strokecolor="#1f4d78 [1604]" strokeweight="1pt">
                      <v:textbox>
                        <w:txbxContent>
                          <w:p w14:paraId="485D4A63" w14:textId="77777777" w:rsidR="00AA1CC4" w:rsidRDefault="00AA1CC4" w:rsidP="00C04B92">
                            <w:pPr>
                              <w:pStyle w:val="StandardWeb"/>
                              <w:spacing w:before="0" w:beforeAutospacing="0" w:after="0" w:afterAutospacing="0"/>
                              <w:jc w:val="center"/>
                            </w:pPr>
                            <w:r>
                              <w:rPr>
                                <w:rFonts w:asciiTheme="minorHAnsi" w:hAnsi="Calibri" w:cstheme="minorBidi"/>
                                <w:b/>
                                <w:bCs/>
                                <w:color w:val="FFFFFF" w:themeColor="light1"/>
                                <w:kern w:val="24"/>
                                <w:sz w:val="32"/>
                                <w:szCs w:val="32"/>
                                <w:lang w:val="en-US"/>
                              </w:rPr>
                              <w:t>Physical</w:t>
                            </w:r>
                            <w:r>
                              <w:rPr>
                                <w:rFonts w:asciiTheme="minorHAnsi" w:hAnsi="Calibri" w:cstheme="minorBidi"/>
                                <w:b/>
                                <w:bCs/>
                                <w:color w:val="FFFFFF" w:themeColor="light1"/>
                                <w:kern w:val="24"/>
                                <w:sz w:val="32"/>
                                <w:szCs w:val="32"/>
                                <w:lang w:val="de-DE"/>
                              </w:rPr>
                              <w:t xml:space="preserve"> </w:t>
                            </w:r>
                            <w:r>
                              <w:rPr>
                                <w:rFonts w:asciiTheme="minorHAnsi" w:hAnsi="Calibri" w:cstheme="minorBidi"/>
                                <w:b/>
                                <w:bCs/>
                                <w:color w:val="FFFFFF" w:themeColor="light1"/>
                                <w:kern w:val="24"/>
                                <w:sz w:val="32"/>
                                <w:szCs w:val="32"/>
                                <w:lang w:val="de-DE"/>
                              </w:rPr>
                              <w:br/>
                              <w:t>Internet</w:t>
                            </w:r>
                          </w:p>
                        </w:txbxContent>
                      </v:textbox>
                    </v:rect>
                    <v:shape id="Right Arrow 29" o:spid="_x0000_s1080" type="#_x0000_t13" style="position:absolute;left:26155;top:28433;width:8640;height:2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" adj="18987" fillcolor="white [3212]" strokecolor="#1f4d78 [1604]" strokeweight="1pt"/>
                    <v:shape id="Right Arrow 30" o:spid="_x0000_s1081" type="#_x0000_t13" style="position:absolute;left:51139;top:29092;width:8641;height:2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" adj="18987" fillcolor="white [3212]" strokecolor="#1f4d78 [1604]" strokeweight="1pt"/>
                    <v:shape id="Right Arrow 34" o:spid="_x0000_s1082" type="#_x0000_t13" style="position:absolute;left:7543;top:6426;width:5136;height:2296;rotation:-21704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" adj="16773" fillcolor="white [3212]" strokecolor="#1f4d78 [1604]" strokeweight="1pt"/>
                    <v:shape id="Right Arrow 35" o:spid="_x0000_s1083" type="#_x0000_t13" style="position:absolute;left:72496;top:5441;width:5136;height:2296;rotation:23237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" adj="16773" fillcolor="white [3212]" strokecolor="#1f4d78 [1604]" strokeweight="1pt"/>
                    <v:shape id="Right Arrow 36" o:spid="_x0000_s1084" type="#_x0000_t13" style="position:absolute;left:7068;top:27415;width:5137;height:2295;rotation:27087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" adj="16773" fillcolor="white [3212]" strokecolor="#1f4d78 [1604]" strokeweight="1pt"/>
                    <v:shape id="Right Arrow 37" o:spid="_x0000_s1085" type="#_x0000_t13" style="position:absolute;left:72496;top:26419;width:5136;height:2295;rotation:-28211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" adj="16773" fillcolor="white [3212]" strokecolor="#1f4d78 [1604]" strokeweight="1pt"/>
                  </v:group>
                  <v:shape id="TextBox 52" o:spid="_x0000_s1086" type="#_x0000_t202" style="position:absolute;left:25529;top:11945;width:37440;height:10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" filled="f" stroked="f">
                    <v:textbox style="mso-fit-shape-to-text:t">
                      <w:txbxContent>
                        <w:p w14:paraId="751B7444" w14:textId="5AD14391" w:rsidR="00AA1CC4" w:rsidRDefault="00AA1CC4" w:rsidP="00C04B92">
                          <w:pPr>
                            <w:pStyle w:val="StandardWeb"/>
                            <w:spacing w:before="0" w:beforeAutospacing="0" w:after="0" w:afterAutospacing="0"/>
                          </w:pPr>
                          <w:r>
                            <w:rPr>
                              <w:rFonts w:asciiTheme="minorHAnsi" w:hAnsi="Calibri" w:cstheme="minorBidi"/>
                              <w:b/>
                              <w:bCs/>
                              <w:color w:val="5B9BD5" w:themeColor="accent1"/>
                              <w:kern w:val="24"/>
                            </w:rPr>
                            <w:t>Versand von Produkten über das Internet– auf derselben Basis wie Informationsflüsse!</w:t>
                          </w:r>
                        </w:p>
                      </w:txbxContent>
                    </v:textbox>
                  </v:shape>
                </v:group>
                <w10:anchorlock/>
              </v:group>
            </w:pict>
          </mc:Fallback>
        </mc:AlternateContent>
      </w:r>
    </w:p>
    <w:p w14:paraId="459D2857" w14:textId="221ECE70" w:rsidR="00C04B92" w:rsidRDefault="00027AA5" w:rsidP="00027AA5">
      <w:pPr>
        <w:pStyle w:val="Beschriftung"/>
        <w:jc w:val="center"/>
      </w:pPr>
      <w:bookmarkStart w:id="22" w:name="_Toc15296721"/>
      <w:r>
        <w:t xml:space="preserve">Abbildung </w:t>
      </w:r>
      <w:fldSimple w:instr=" SEQ Abbildung \* ARABIC ">
        <w:r w:rsidR="00425AB9">
          <w:rPr>
            <w:noProof/>
          </w:rPr>
          <w:t>3</w:t>
        </w:r>
      </w:fldSimple>
      <w:r>
        <w:t>: Physical Internet</w:t>
      </w:r>
      <w:bookmarkEnd w:id="22"/>
    </w:p>
    <w:p w14:paraId="6D729F82" w14:textId="77777777" w:rsidR="00C04B92" w:rsidRDefault="00C04B92" w:rsidP="00A4669A">
      <w:pPr>
        <w:spacing w:line="360" w:lineRule="auto"/>
        <w:jc w:val="both"/>
      </w:pPr>
    </w:p>
    <w:p w14:paraId="23202917" w14:textId="15CC5D48" w:rsidR="009534C2" w:rsidRDefault="00A4669A" w:rsidP="00A4669A">
      <w:pPr>
        <w:spacing w:line="360" w:lineRule="auto"/>
        <w:jc w:val="both"/>
        <w:rPr>
          <w:sz w:val="14"/>
          <w:szCs w:val="14"/>
        </w:rPr>
      </w:pPr>
      <w:r w:rsidRPr="00A4669A">
        <w:t>Um einen barrierefreien und nahtlosen Transport zu gewährleisten, müssen standardisierte PI-Container, Pakete, Lager und Umschlagspunkte installiert werden.</w:t>
      </w:r>
      <w:r w:rsidR="00027AA5">
        <w:t xml:space="preserve"> Diese sind mit dem Internet der Dinge verbunden (siehe Kap. 4.1) und kommunizieren selbstständig miteinander. </w:t>
      </w:r>
      <w:r w:rsidRPr="00A4669A">
        <w:t>Des Weiteren müssen Prozesse standardisiert werden, um das Risiko von Diskrepanzen zu minimieren. Diese standardisierten Transporteinheiten und -prozesse führen zu einem zuverlässigen</w:t>
      </w:r>
      <w:r>
        <w:t xml:space="preserve"> und belastbaren smart-Network, in dem die Einheiten nahezu unabhängig kommunizieren. Dieses intelligente Netzwerk sollte für alle Akteure der Lieferkette (auch auf globaler Ebene) zugänglich sein. Dadurch wird ermöglicht, dass die Transporteinheiten die be</w:t>
      </w:r>
      <w:bookmarkStart w:id="23" w:name="_GoBack"/>
      <w:bookmarkEnd w:id="23"/>
      <w:r>
        <w:t>ste Transportroute selbst wählen und mit anderen Transporteinheiten und Stationen interagieren. Dies macht eine menschliche Interaktion fast überflüssig (z. B. fällt das Planen eines Umschlagprozesses weg). Die Verbindung zwischen den Akteuren, der Infrastruktur und den verschiedenen Verkehrsträgern ist für das Physical Internet essentiell und führt zu einer umfassenden Interkonnektivität. Der Austausch aller relevanten Informationen und die Gewährleistung der Aktualität der Daten in Echtzeit sind ebenfalls entscheidende Elemente für das Konzept des Physical Internets.</w:t>
      </w:r>
      <w:r>
        <w:rPr>
          <w:rStyle w:val="Funotenzeichen"/>
        </w:rPr>
        <w:footnoteReference w:id="77"/>
      </w:r>
      <w:r>
        <w:rPr>
          <w:sz w:val="14"/>
          <w:szCs w:val="14"/>
        </w:rPr>
        <w:t xml:space="preserve"> </w:t>
      </w:r>
    </w:p>
    <w:p w14:paraId="5C234894" w14:textId="77777777" w:rsidR="009534C2" w:rsidRDefault="009534C2">
      <w:pPr>
        <w:spacing w:after="160" w:line="259" w:lineRule="auto"/>
        <w:rPr>
          <w:sz w:val="14"/>
          <w:szCs w:val="14"/>
        </w:rPr>
      </w:pPr>
      <w:r>
        <w:rPr>
          <w:sz w:val="14"/>
          <w:szCs w:val="14"/>
        </w:rPr>
        <w:br w:type="page"/>
      </w:r>
    </w:p>
    <w:sdt>
      <w:sdtPr>
        <w:rPr>
          <w:rFonts w:eastAsiaTheme="minorHAnsi"/>
          <w:lang w:eastAsia="en-US"/>
        </w:rPr>
        <w:tag w:val="CitaviBibliography"/>
        <w:id w:val="-213432696"/>
        <w:placeholder>
          <w:docPart w:val="DefaultPlaceholder_-1854013440"/>
        </w:placeholder>
      </w:sdtPr>
      <w:sdtEndPr>
        <w:rPr>
          <w:rFonts w:asciiTheme="minorHAnsi" w:hAnsiTheme="minorHAnsi" w:cstheme="minorBidi"/>
          <w:b w:val="0"/>
          <w:bCs w:val="0"/>
          <w:kern w:val="0"/>
          <w:sz w:val="22"/>
          <w:szCs w:val="22"/>
        </w:rPr>
      </w:sdtEndPr>
      <w:sdtContent>
        <w:p w14:paraId="732DA978" w14:textId="77777777" w:rsidR="00285B8E" w:rsidRDefault="0039412C" w:rsidP="00285B8E">
          <w:pPr>
            <w:pStyle w:val="CitaviBibliographyHeading"/>
          </w:pPr>
          <w:r>
            <w:fldChar w:fldCharType="begin"/>
          </w:r>
          <w:r w:rsidRPr="00310948">
            <w:instrText>ADDIN CitaviBibliography</w:instrText>
          </w:r>
          <w:r>
            <w:fldChar w:fldCharType="separate"/>
          </w:r>
          <w:r w:rsidR="00285B8E">
            <w:t>Literaturverzeichnis</w:t>
          </w:r>
        </w:p>
        <w:p w14:paraId="493A937D" w14:textId="77777777" w:rsidR="00285B8E" w:rsidRDefault="00285B8E" w:rsidP="00285B8E">
          <w:pPr>
            <w:pStyle w:val="CitaviBibliographyEntry"/>
          </w:pPr>
          <w:bookmarkStart w:id="24" w:name="_CTVL00152fa93508cd9497eba92bf9ba3c181ac"/>
          <w:r>
            <w:t>Aeros (2019a): Applications. Online verfügbar unter http://aeroscraft.com/applications/4580412718, zuletzt aktualisiert am 07.06.2019, zuletzt geprüft am 02.07.2019.</w:t>
          </w:r>
        </w:p>
        <w:p w14:paraId="20E5BCE7" w14:textId="77777777" w:rsidR="00285B8E" w:rsidRDefault="00285B8E" w:rsidP="00285B8E">
          <w:pPr>
            <w:pStyle w:val="CitaviBibliographyEntry"/>
          </w:pPr>
          <w:bookmarkStart w:id="25" w:name="_CTVL0019c753e39bb244b18bfe30befdffd36d1"/>
          <w:bookmarkEnd w:id="24"/>
          <w:r>
            <w:t>Aeros (2019b): Fleet. Online verfügbar unter http://aeroscraft.com/fleet-copy/4580475518, zuletzt aktualisiert am 07.06.2019, zuletzt geprüft am 02.07.2019.</w:t>
          </w:r>
        </w:p>
        <w:p w14:paraId="57878E0B" w14:textId="77777777" w:rsidR="00285B8E" w:rsidRDefault="00285B8E" w:rsidP="00285B8E">
          <w:pPr>
            <w:pStyle w:val="CitaviBibliographyEntry"/>
          </w:pPr>
          <w:bookmarkStart w:id="26" w:name="_CTVL0018cb091367ec74a2da38e8af5434d4094"/>
          <w:bookmarkEnd w:id="25"/>
          <w:r>
            <w:t>Aeros (2019c): Key technology. Online verfügbar unter http://aeroscraft.com/technology-copy/4580412172, zuletzt aktualisiert am 07.06.2019, zuletzt geprüft am 02.07.2019.</w:t>
          </w:r>
        </w:p>
        <w:p w14:paraId="623E4E25" w14:textId="77777777" w:rsidR="00285B8E" w:rsidRDefault="00285B8E" w:rsidP="00285B8E">
          <w:pPr>
            <w:pStyle w:val="CitaviBibliographyEntry"/>
          </w:pPr>
          <w:bookmarkStart w:id="27" w:name="_CTVL001ecac33fc8fb541cb806f891ccf8ecb54"/>
          <w:bookmarkEnd w:id="26"/>
          <w:r w:rsidRPr="00285B8E">
            <w:rPr>
              <w:lang w:val="en-US"/>
            </w:rPr>
            <w:t xml:space="preserve">Amazon.com (2019): Amazon Prime Air. </w:t>
          </w:r>
          <w:r>
            <w:t>Online verfügbar unter https://www.amazon.com/Amazon-Prime-Air/b?ie=UTF8&amp;node=8037720011, zuletzt geprüft am 01.07.2019.</w:t>
          </w:r>
        </w:p>
        <w:p w14:paraId="3E860C9E" w14:textId="77777777" w:rsidR="00285B8E" w:rsidRPr="00285B8E" w:rsidRDefault="00285B8E" w:rsidP="00285B8E">
          <w:pPr>
            <w:pStyle w:val="CitaviBibliographyEntry"/>
            <w:rPr>
              <w:lang w:val="en-US"/>
            </w:rPr>
          </w:pPr>
          <w:bookmarkStart w:id="28" w:name="_CTVL001845e91771b684e0d9e8e40ccd59f03a9"/>
          <w:bookmarkEnd w:id="27"/>
          <w:r w:rsidRPr="00285B8E">
            <w:rPr>
              <w:lang w:val="en-US"/>
            </w:rPr>
            <w:t>Aymelek, M.; Boulougouris, E.; Turan, O.; Konovessis, D. (2014): Challenges and opportunities for LNG as a ship fuel source and an application to bunkering network optimisation. In: Carlos Soares und T. Santos (Hg.): Maritime Technology and Engineering, Bd. 88: CRC Press, S. 767–776.</w:t>
          </w:r>
        </w:p>
        <w:p w14:paraId="24EBD5C7" w14:textId="77777777" w:rsidR="00285B8E" w:rsidRDefault="00285B8E" w:rsidP="00285B8E">
          <w:pPr>
            <w:pStyle w:val="CitaviBibliographyEntry"/>
          </w:pPr>
          <w:bookmarkStart w:id="29" w:name="_CTVL0014d3622dd2bcf4aed98fa5a9c29838ced"/>
          <w:bookmarkEnd w:id="28"/>
          <w:r>
            <w:t>BMVIT (2018): MegaWATT rollt an: Die ersten neun Elektro-Trucks ausgeliefert. Online verfügbar unter https://infothek.bmvit.gv.at/man-in-steyr-praesentation-uebergabe-elektro-trucks/, zuletzt geprüft am 01.07.2019.</w:t>
          </w:r>
        </w:p>
        <w:p w14:paraId="1CA4630E" w14:textId="77777777" w:rsidR="00285B8E" w:rsidRDefault="00285B8E" w:rsidP="00285B8E">
          <w:pPr>
            <w:pStyle w:val="CitaviBibliographyEntry"/>
          </w:pPr>
          <w:bookmarkStart w:id="30" w:name="_CTVL001842c15148c3640bf9cce4d41ba6bbfb7"/>
          <w:bookmarkEnd w:id="29"/>
          <w:r>
            <w:t>Budras, Corinna (2015): Cargolifter: Hochfliegende Träume. Frankfurter Allgemeine Zeitung GmbH. Online verfügbar unter https://www.faz.net/aktuell/finanzen/aktien/hochfliegende-traeume-fuehrten-bei-cargolifter-in-die-insolvenz-13963312.html, zuletzt geprüft am 02.07.2019.</w:t>
          </w:r>
        </w:p>
        <w:p w14:paraId="332E8557" w14:textId="77777777" w:rsidR="00285B8E" w:rsidRDefault="00285B8E" w:rsidP="00285B8E">
          <w:pPr>
            <w:pStyle w:val="CitaviBibliographyEntry"/>
          </w:pPr>
          <w:bookmarkStart w:id="31" w:name="_CTVL0019e2f836197c54ccea0fc6730cbf8b9fb"/>
          <w:bookmarkEnd w:id="30"/>
          <w:r>
            <w:t>Business Upper Austria - OÖ Wirtschaftsagentur GmbH (2017): Erste Flüssigerdgas-Tankstelle in Österreich eröffnet. Online verfügbar unter https://www.ooe2020.at/rechte-navigation/news-presse/detail/news/erste-fluessigerdgas-tankstelle-in-oesterreich-eroeff/, zuletzt geprüft am 01.07.2019.</w:t>
          </w:r>
        </w:p>
        <w:p w14:paraId="2CE3B389" w14:textId="77777777" w:rsidR="00285B8E" w:rsidRDefault="00285B8E" w:rsidP="00285B8E">
          <w:pPr>
            <w:pStyle w:val="CitaviBibliographyEntry"/>
          </w:pPr>
          <w:bookmarkStart w:id="32" w:name="_CTVL00119b6749b92cd40f3a38fa7797e1d2cd5"/>
          <w:bookmarkEnd w:id="31"/>
          <w:r>
            <w:t>Cargo Center Graz (2017): Riesendrohne soll 90 Tonnen Ladung transportieren. Online verfügbar unter http://www.cargo-center-graz.at/news/details/article/riesendrohne-soll-90-tonnen-ladung-transportieren/, zuletzt geprüft am 01.07.2019.</w:t>
          </w:r>
        </w:p>
        <w:p w14:paraId="0CB39217" w14:textId="77777777" w:rsidR="00285B8E" w:rsidRDefault="00285B8E" w:rsidP="00285B8E">
          <w:pPr>
            <w:pStyle w:val="CitaviBibliographyEntry"/>
          </w:pPr>
          <w:bookmarkStart w:id="33" w:name="_CTVL00179705e5000d441e6b91a2b3d5a915b20"/>
          <w:bookmarkEnd w:id="32"/>
          <w:r>
            <w:t>Cargo sous terrain AG (2019): Was ist CST. Online verfügbar unter https://www.cst.ch/was-ist-cst/, zuletzt geprüft am 01.07.2019.</w:t>
          </w:r>
        </w:p>
        <w:p w14:paraId="108860BF" w14:textId="77777777" w:rsidR="00285B8E" w:rsidRDefault="00285B8E" w:rsidP="00285B8E">
          <w:pPr>
            <w:pStyle w:val="CitaviBibliographyEntry"/>
          </w:pPr>
          <w:bookmarkStart w:id="34" w:name="_CTVL001940c9f6ff095451990608214f025e339"/>
          <w:bookmarkEnd w:id="33"/>
          <w:r>
            <w:t>Christof, Florian (2015): Platooning: Lkw im elektronisch gekoppelten Fahrzeugkonvoi. Online verfügbar unter https://futurezone.at/science/platooning-lkw-im-elektronisch-gekoppelten-fahrzeugkonvoi/116.088.643, zuletzt geprüft am 19.06.2019.</w:t>
          </w:r>
        </w:p>
        <w:p w14:paraId="7A91D776" w14:textId="77777777" w:rsidR="00285B8E" w:rsidRDefault="00285B8E" w:rsidP="00285B8E">
          <w:pPr>
            <w:pStyle w:val="CitaviBibliographyEntry"/>
          </w:pPr>
          <w:bookmarkStart w:id="35" w:name="_CTVL001dc6a4d8d37ff4597a82c900f90a99725"/>
          <w:bookmarkEnd w:id="34"/>
          <w:r w:rsidRPr="00285B8E">
            <w:rPr>
              <w:lang w:val="en-US"/>
            </w:rPr>
            <w:t xml:space="preserve">Cookson, Graham (2018): INRIX Global Traffic Scorecard. </w:t>
          </w:r>
          <w:r>
            <w:t>INRIX Research. Online verfügbar unter https://www.dmagazine.com/wp-content/uploads/2018/02/INRIX_2017_Traffic_Scorecard_Final_2.pdf, zuletzt geprüft am 17.06.2019.</w:t>
          </w:r>
        </w:p>
        <w:p w14:paraId="0349CC3B" w14:textId="77777777" w:rsidR="00285B8E" w:rsidRPr="00285B8E" w:rsidRDefault="00285B8E" w:rsidP="00285B8E">
          <w:pPr>
            <w:pStyle w:val="CitaviBibliographyEntry"/>
            <w:rPr>
              <w:lang w:val="en-US"/>
            </w:rPr>
          </w:pPr>
          <w:bookmarkStart w:id="36" w:name="_CTVL0017774e1cf0e7a4d2ba7236a9b0744976f"/>
          <w:bookmarkEnd w:id="35"/>
          <w:r w:rsidRPr="00285B8E">
            <w:rPr>
              <w:lang w:val="en-US"/>
            </w:rPr>
            <w:t>Corman, Francesco; Voß, Stefan; Negenborn, Rudy R. (Hg.) (2015): Computational Logistics. Cham: Springer International Publishing (Lecture Notes in Computer Science).</w:t>
          </w:r>
        </w:p>
        <w:p w14:paraId="5C558F2A" w14:textId="77777777" w:rsidR="00285B8E" w:rsidRPr="00285B8E" w:rsidRDefault="00285B8E" w:rsidP="00285B8E">
          <w:pPr>
            <w:pStyle w:val="CitaviBibliographyEntry"/>
            <w:rPr>
              <w:lang w:val="en-US"/>
            </w:rPr>
          </w:pPr>
          <w:bookmarkStart w:id="37" w:name="_CTVL001123e0b0233f74684924df9c435920289"/>
          <w:bookmarkEnd w:id="36"/>
          <w:r w:rsidRPr="00285B8E">
            <w:rPr>
              <w:lang w:val="en-US"/>
            </w:rPr>
            <w:lastRenderedPageBreak/>
            <w:t xml:space="preserve">D'Andrea, Raffaello (2014): Guest Editorial Can Drones Deliver? In: </w:t>
          </w:r>
          <w:bookmarkEnd w:id="37"/>
          <w:r w:rsidRPr="00285B8E">
            <w:rPr>
              <w:i/>
              <w:lang w:val="en-US"/>
            </w:rPr>
            <w:t xml:space="preserve">IEEE Trans. Automat. Sci. Eng. </w:t>
          </w:r>
          <w:r w:rsidRPr="00285B8E">
            <w:rPr>
              <w:lang w:val="en-US"/>
            </w:rPr>
            <w:t>11 (3), S. 647–648. DOI: 10.1109/TASE.2014.2326952.</w:t>
          </w:r>
        </w:p>
        <w:p w14:paraId="7CF916E3" w14:textId="77777777" w:rsidR="00285B8E" w:rsidRDefault="00285B8E" w:rsidP="00285B8E">
          <w:pPr>
            <w:pStyle w:val="CitaviBibliographyEntry"/>
          </w:pPr>
          <w:bookmarkStart w:id="38" w:name="_CTVL00138ef7a84db55457ba148b02bf4d9ad56"/>
          <w:r w:rsidRPr="00285B8E">
            <w:rPr>
              <w:lang w:val="en-US"/>
            </w:rPr>
            <w:t xml:space="preserve">Davies, Alex (2013): This Huge Zeppelin Could Revolutionize The Shipping Industry. </w:t>
          </w:r>
          <w:r>
            <w:t>Business Insider. Online verfügbar unter https://www.businessinsider.com/aeroscraft-airship-could-change-avatiation-2013-9?IR=T, zuletzt aktualisiert am 09.09.2013, zuletzt geprüft am 02.07.2019.</w:t>
          </w:r>
        </w:p>
        <w:p w14:paraId="787D3F6C" w14:textId="77777777" w:rsidR="00285B8E" w:rsidRDefault="00285B8E" w:rsidP="00285B8E">
          <w:pPr>
            <w:pStyle w:val="CitaviBibliographyEntry"/>
          </w:pPr>
          <w:bookmarkStart w:id="39" w:name="_CTVL001f44206f1022b47dc8900c7d9f3da2a01"/>
          <w:bookmarkEnd w:id="38"/>
          <w:r>
            <w:t>Derndorfer, Anna: Logistik 4.0. Macher Media House GmbH. Online verfügbar unter https://diemacher.at/1083/logistik-4, zuletzt geprüft am 02.07.2019.</w:t>
          </w:r>
        </w:p>
        <w:p w14:paraId="6710BA66" w14:textId="77777777" w:rsidR="00285B8E" w:rsidRDefault="00285B8E" w:rsidP="00285B8E">
          <w:pPr>
            <w:pStyle w:val="CitaviBibliographyEntry"/>
          </w:pPr>
          <w:bookmarkStart w:id="40" w:name="_CTVL00192b4386bd4044d25b7ca1243f0b92cae"/>
          <w:bookmarkEnd w:id="39"/>
          <w:r>
            <w:t>Deutsche Luft- und Raumfahrt: NGT CARGO - Hochgeschwindigkeits-Güterzug. Online verfügbar unter https://verkehrsforschung.dlr.de/de/projekte/ngt-cargo, zuletzt geprüft am 20.06.2019.</w:t>
          </w:r>
        </w:p>
        <w:p w14:paraId="28B25F1E" w14:textId="77777777" w:rsidR="00285B8E" w:rsidRDefault="00285B8E" w:rsidP="00285B8E">
          <w:pPr>
            <w:pStyle w:val="CitaviBibliographyEntry"/>
          </w:pPr>
          <w:bookmarkStart w:id="41" w:name="_CTVL00148f94ffc4af044e3933050b428f57132"/>
          <w:bookmarkEnd w:id="40"/>
          <w:r>
            <w:t>Deutsche Luft- und Raumfahrt (2017): NGT CARGO: So sieht der Güterzug der Zukunft aus. Deutsches Zentrum für Luft- und Raumfahrt (DLR). Online verfügbar unter https://www.dlr.de/dlr/desktopdefault.aspx/tabid-10081/151_read-21934#/gallery/26733, zuletzt geprüft am 20.06.2019.</w:t>
          </w:r>
        </w:p>
        <w:p w14:paraId="1EE204EE" w14:textId="77777777" w:rsidR="00285B8E" w:rsidRDefault="00285B8E" w:rsidP="00285B8E">
          <w:pPr>
            <w:pStyle w:val="CitaviBibliographyEntry"/>
          </w:pPr>
          <w:bookmarkStart w:id="42" w:name="_CTVL0012a421f45238746bdb6f1ec1b4e1901ae"/>
          <w:bookmarkEnd w:id="41"/>
          <w:r>
            <w:t>Deutsche Post AG (2019): DHL Paketkopter. Online verfügbar unter https://www.dpdhl.com/de/presse/specials/dhl-paketkopter.html, zuletzt aktualisiert am 01.07.2019, zuletzt geprüft am 01.07.2019.</w:t>
          </w:r>
        </w:p>
        <w:p w14:paraId="78759B9F" w14:textId="77777777" w:rsidR="00285B8E" w:rsidRDefault="00285B8E" w:rsidP="00285B8E">
          <w:pPr>
            <w:pStyle w:val="CitaviBibliographyEntry"/>
          </w:pPr>
          <w:bookmarkStart w:id="43" w:name="_CTVL0010535c017496643518d6dd0905c1ef74f"/>
          <w:bookmarkEnd w:id="42"/>
          <w:r>
            <w:t>DP World (2019): DP World Cargospeed. Online verfügbar unter https://www.dpworld.com/smart-trade/dp-world-cargospeed, zuletzt geprüft am 01.07.2019.</w:t>
          </w:r>
        </w:p>
        <w:p w14:paraId="2DC66D51" w14:textId="77777777" w:rsidR="00285B8E" w:rsidRDefault="00285B8E" w:rsidP="00285B8E">
          <w:pPr>
            <w:pStyle w:val="CitaviBibliographyEntry"/>
          </w:pPr>
          <w:bookmarkStart w:id="44" w:name="_CTVL001adaf8009fd734ca4ba5adfa7d558126d"/>
          <w:bookmarkEnd w:id="43"/>
          <w:r>
            <w:t>DVGW (2016): Zukunft LNG. Flüssiges Erdgas als sauberer Kraftstoff für schwere Lkw und Flottenfahrzeuge. Online verfügbar unter https://www.dvgw.de/medien/dvgw/leistungen/publikationen/broschuere_zukunft_lng.pdf.</w:t>
          </w:r>
        </w:p>
        <w:p w14:paraId="069D6191" w14:textId="77777777" w:rsidR="00285B8E" w:rsidRDefault="00285B8E" w:rsidP="00285B8E">
          <w:pPr>
            <w:pStyle w:val="CitaviBibliographyEntry"/>
          </w:pPr>
          <w:bookmarkStart w:id="45" w:name="_CTVL001eb9a431538f54aefb7b013350e175745"/>
          <w:bookmarkEnd w:id="44"/>
          <w:r>
            <w:t>Europäische Kommission (2011): Weißbuch zum Verkehr. Fahrplan zu einem einheitlichem europäischen Verkehrsraum - Hin zu einem wettbewerbsorientierten und ressourcenschonenden Verkehrssystem. Online verfügbar unter https://ec.europa.eu/transport/sites/transport/files/themes/strategies/doc/2011_white_paper/white-paper-illustrated-brochure_de.pdf, zuletzt geprüft am 05.06.2019.</w:t>
          </w:r>
        </w:p>
        <w:p w14:paraId="1969B0AC" w14:textId="77777777" w:rsidR="00285B8E" w:rsidRDefault="00285B8E" w:rsidP="00285B8E">
          <w:pPr>
            <w:pStyle w:val="CitaviBibliographyEntry"/>
          </w:pPr>
          <w:bookmarkStart w:id="46" w:name="_CTVL0012e8269c25b7146218da577919cd529f6"/>
          <w:bookmarkEnd w:id="45"/>
          <w:r>
            <w:t>European Commission (2018): Multimodal Sustainable Transport: which role for the internalisation of external costs? Online verfügbar unter https://ec.europa.eu/transport/sites/transport/files/2018-year-multimodality-external-costs-note.pdf, zuletzt geprüft am 17.06.2019.</w:t>
          </w:r>
        </w:p>
        <w:p w14:paraId="2CB48B7A" w14:textId="77777777" w:rsidR="00285B8E" w:rsidRDefault="00285B8E" w:rsidP="00285B8E">
          <w:pPr>
            <w:pStyle w:val="CitaviBibliographyEntry"/>
          </w:pPr>
          <w:bookmarkStart w:id="47" w:name="_CTVL001e06a85f6a04d490ba5718d810d9efeb5"/>
          <w:bookmarkEnd w:id="46"/>
          <w:r>
            <w:t>European Commission (2019): Urban mobility. Online verfügbar unter https://ec.europa.eu/transport/themes/urban/urban_mobility_en, zuletzt aktualisiert am 17.06.2019, zuletzt geprüft am 17.06.2019.</w:t>
          </w:r>
        </w:p>
        <w:p w14:paraId="4D237016" w14:textId="77777777" w:rsidR="00285B8E" w:rsidRDefault="00285B8E" w:rsidP="00285B8E">
          <w:pPr>
            <w:pStyle w:val="CitaviBibliographyEntry"/>
          </w:pPr>
          <w:bookmarkStart w:id="48" w:name="_CTVL001b83fd1607d1541daa2543acc0028db6d"/>
          <w:bookmarkEnd w:id="47"/>
          <w:r>
            <w:t>European Environment Agency (2018): Final energy consumption by mode of transport. Online verfügbar unter https://www.eea.europa.eu/data-and-maps/indicators/transport-final-energy-consumption-by-mode/assessment-9, zuletzt geprüft am 17.06.2019.</w:t>
          </w:r>
        </w:p>
        <w:p w14:paraId="54115637" w14:textId="77777777" w:rsidR="00285B8E" w:rsidRDefault="00285B8E" w:rsidP="00285B8E">
          <w:pPr>
            <w:pStyle w:val="CitaviBibliographyEntry"/>
          </w:pPr>
          <w:bookmarkStart w:id="49" w:name="_CTVL00121a089fdefff4709979265a9b4f8efea"/>
          <w:bookmarkEnd w:id="48"/>
          <w:r>
            <w:t>European Truck Platooning Challenge: What is Truck Platooning? - EU Truck Platoon Challenge. Online verfügbar unter https://www.eutruckplatooning.com/About/default.aspx, zuletzt geprüft am 19.06.2019.</w:t>
          </w:r>
        </w:p>
        <w:p w14:paraId="1ACBA045" w14:textId="77777777" w:rsidR="00285B8E" w:rsidRDefault="00285B8E" w:rsidP="00285B8E">
          <w:pPr>
            <w:pStyle w:val="CitaviBibliographyEntry"/>
          </w:pPr>
          <w:bookmarkStart w:id="50" w:name="_CTVL001d144fd50e4224f2b91607428f18a712f"/>
          <w:bookmarkEnd w:id="49"/>
          <w:r>
            <w:lastRenderedPageBreak/>
            <w:t>Explainity (2016): Internet der Dinge einfach erklärt. Online verfügbar unter https://www.youtube.com/watch?v=yLZbzbO_7yQ, zuletzt geprüft am 05.07.2019.</w:t>
          </w:r>
        </w:p>
        <w:p w14:paraId="43292B76" w14:textId="77777777" w:rsidR="00285B8E" w:rsidRDefault="00285B8E" w:rsidP="00285B8E">
          <w:pPr>
            <w:pStyle w:val="CitaviBibliographyEntry"/>
          </w:pPr>
          <w:bookmarkStart w:id="51" w:name="_CTVL0016f0d92c5b75d46dba71f3589a9a5c16a"/>
          <w:bookmarkEnd w:id="50"/>
          <w:r>
            <w:t>Fraunhofer IML (2019): Drohnentechnik. Online verfügbar unter https://www.iml.fraunhofer.de/de/abteilungen/b1/verpackungs_und_handelslogistik/autoid/DL_AutoID/dl_aid_drohnentechnik.html, zuletzt geprüft am 01.07.2019.</w:t>
          </w:r>
        </w:p>
        <w:p w14:paraId="533A0035" w14:textId="77777777" w:rsidR="00285B8E" w:rsidRDefault="00285B8E" w:rsidP="00285B8E">
          <w:pPr>
            <w:pStyle w:val="CitaviBibliographyEntry"/>
          </w:pPr>
          <w:bookmarkStart w:id="52" w:name="_CTVL001015bd82353564fad8a108c2652faaf50"/>
          <w:bookmarkEnd w:id="51"/>
          <w:r>
            <w:t>Hawkins, Andrew J. (2018): WARR Hyperloop pod hits 284 mph to win SpaceX competition. Online verfügbar unter https://www.theverge.com/2018/7/22/17601280/warr-hyperloop-pod-competition-spacex-elon-musk, zuletzt geprüft am 01.07.2019.</w:t>
          </w:r>
        </w:p>
        <w:p w14:paraId="6899625E" w14:textId="77777777" w:rsidR="00285B8E" w:rsidRDefault="00285B8E" w:rsidP="00285B8E">
          <w:pPr>
            <w:pStyle w:val="CitaviBibliographyEntry"/>
          </w:pPr>
          <w:bookmarkStart w:id="53" w:name="_CTVL001ab54572f2cf9490da3b540766407105d"/>
          <w:bookmarkEnd w:id="52"/>
          <w:r>
            <w:t>Heistermann, Frauke; Hompel, Michael ten; Mallée, Torsten (2017): Digitalisierung in der Logistik - Die BVL: Das Logistik-Netzwerk für Fach- und Führungskräfte. BVL - Bundesvereinigung Logistik e.V. Bremen. Online verfügbar unter https://www.bvl.de/misc/filePush.php?id=35017&amp;name=BVL17+Positionspapier+Digitalisierung+in+der+Logistik, zuletzt geprüft am 02.07.2019.</w:t>
          </w:r>
        </w:p>
        <w:p w14:paraId="1F498CE7" w14:textId="77777777" w:rsidR="00285B8E" w:rsidRDefault="00285B8E" w:rsidP="00285B8E">
          <w:pPr>
            <w:pStyle w:val="CitaviBibliographyEntry"/>
          </w:pPr>
          <w:bookmarkStart w:id="54" w:name="_CTVL0016f1775808c734ccd9f83f70843e1b6fb"/>
          <w:bookmarkEnd w:id="53"/>
          <w:r>
            <w:t>Hybrid Air Vehicles (2016): Airlander - a new price/speed option. Online verfügbar unter https://www.aerosociety.com/Assets/Docs/Events/Conferences/2016/809/2.%20Airlander%20-%20A%20New%20Price%20Speed%20Option.pdf, zuletzt geprüft am 02.07.2019.</w:t>
          </w:r>
        </w:p>
        <w:p w14:paraId="4418A3E6" w14:textId="77777777" w:rsidR="00285B8E" w:rsidRDefault="00285B8E" w:rsidP="00285B8E">
          <w:pPr>
            <w:pStyle w:val="CitaviBibliographyEntry"/>
          </w:pPr>
          <w:bookmarkStart w:id="55" w:name="_CTVL001b6011027cf68489abe392b8474b01eaa"/>
          <w:bookmarkEnd w:id="54"/>
          <w:r>
            <w:t>INRIX (2016): Traffic Scorecard. 2015. Online verfügbar unter http://inrix.com/wp-content/uploads/2016/11/INRIX_2015_Traffic_Scorecard.pdf, zuletzt geprüft am 17.06.2019.</w:t>
          </w:r>
        </w:p>
        <w:p w14:paraId="6111B8B7" w14:textId="77777777" w:rsidR="00285B8E" w:rsidRDefault="00285B8E" w:rsidP="00285B8E">
          <w:pPr>
            <w:pStyle w:val="CitaviBibliographyEntry"/>
          </w:pPr>
          <w:bookmarkStart w:id="56" w:name="_CTVL00179e8d554feef41cc8dfd535d409c3fc5"/>
          <w:bookmarkEnd w:id="55"/>
          <w:r>
            <w:t>INRIX (2019): Interactive Ranking &amp; City Dashboards. Online verfügbar unter http://inrix.com/scorecard/, zuletzt geprüft am 17.06.2019.</w:t>
          </w:r>
        </w:p>
        <w:p w14:paraId="178C551A" w14:textId="77777777" w:rsidR="00285B8E" w:rsidRDefault="00285B8E" w:rsidP="00285B8E">
          <w:pPr>
            <w:pStyle w:val="CitaviBibliographyEntry"/>
          </w:pPr>
          <w:bookmarkStart w:id="57" w:name="_CTVL001867630d1025545c48e292dd6c2188f55"/>
          <w:bookmarkEnd w:id="56"/>
          <w:r>
            <w:t>IVECO (2018): Der neue Stralis NP. Online verfügbar unter https://www.iveco.com/austria/Neufahrzeuge/Documents/stralis/StralisNP_brochure_AT.pdf.</w:t>
          </w:r>
        </w:p>
        <w:p w14:paraId="72283899" w14:textId="77777777" w:rsidR="00285B8E" w:rsidRDefault="00285B8E" w:rsidP="00285B8E">
          <w:pPr>
            <w:pStyle w:val="CitaviBibliographyEntry"/>
          </w:pPr>
          <w:bookmarkStart w:id="58" w:name="_CTVL0015d5c94337caf45458674c64b6c5e6dd6"/>
          <w:bookmarkEnd w:id="57"/>
          <w:r>
            <w:t>Maibach, Markus; Ickert, Lutz; Sutter, Daniel (2016): Volkswirtschaftliche Aspekte und Auswirkungen des Projekts Cargo Sous Terrain (CST). INFRAS. Online verfügbar unter https://www.infras.ch/media/filer_public/0f/cd/0fcdaed1-1bc3-42a5-a7f1-22a3481b2cac/cst_infras_schlussbericht-23092016.pdf, zuletzt geprüft am 01.07.2019.</w:t>
          </w:r>
        </w:p>
        <w:p w14:paraId="037F97F0" w14:textId="77777777" w:rsidR="00285B8E" w:rsidRDefault="00285B8E" w:rsidP="00285B8E">
          <w:pPr>
            <w:pStyle w:val="CitaviBibliographyEntry"/>
          </w:pPr>
          <w:bookmarkStart w:id="59" w:name="_CTVL001a0b00418d4464a3e9709c4e85b5fc2f6"/>
          <w:bookmarkEnd w:id="58"/>
          <w:r>
            <w:t>Modulushca project (2014): Physical Internet. Online verfügbar unter https://www.youtube.com/watch?v=lltcWVNrjl0, zuletzt geprüft am 02.07.2019.</w:t>
          </w:r>
        </w:p>
        <w:p w14:paraId="6F056E0B" w14:textId="77777777" w:rsidR="00285B8E" w:rsidRDefault="00285B8E" w:rsidP="00285B8E">
          <w:pPr>
            <w:pStyle w:val="CitaviBibliographyEntry"/>
          </w:pPr>
          <w:bookmarkStart w:id="60" w:name="_CTVL001ba4d9188442e43d99d930f78894987ee"/>
          <w:bookmarkEnd w:id="59"/>
          <w:r>
            <w:t xml:space="preserve">Montreuil, Benoit (2011): Toward a Physical Internet: meeting the global logistics sustainability grand challenge. In: </w:t>
          </w:r>
          <w:bookmarkEnd w:id="60"/>
          <w:r w:rsidRPr="00285B8E">
            <w:rPr>
              <w:i/>
            </w:rPr>
            <w:t xml:space="preserve">Logistics Research </w:t>
          </w:r>
          <w:r w:rsidRPr="00285B8E">
            <w:t>3 (2), S. 71–87. DOI: 10.1007/s12159-011-0045-x.</w:t>
          </w:r>
        </w:p>
        <w:p w14:paraId="77989469" w14:textId="77777777" w:rsidR="00285B8E" w:rsidRDefault="00285B8E" w:rsidP="00285B8E">
          <w:pPr>
            <w:pStyle w:val="CitaviBibliographyEntry"/>
          </w:pPr>
          <w:bookmarkStart w:id="61" w:name="_CTVL0011bf78e18d5ca43f8b9e3026c7a49938a"/>
          <w:r>
            <w:t>Murray, Tom (2018): Inside the world's largest aircraft, which is set to have glass floors and take wealthy travellers on luxury 3-day expeditions. Business.Insider.Deutschland. Online verfügbar unter https://www.businessinsider.de/inside-the-worlds-largest-aircraft-airlander-10-wealthy-travelers-on-luxury-3-day-expeditions-2018-7?r=US&amp;IR=T, zuletzt aktualisiert am 24.07.2018, zuletzt geprüft am 02.07.2019.</w:t>
          </w:r>
        </w:p>
        <w:p w14:paraId="27E963C2" w14:textId="77777777" w:rsidR="00285B8E" w:rsidRDefault="00285B8E" w:rsidP="00285B8E">
          <w:pPr>
            <w:pStyle w:val="CitaviBibliographyEntry"/>
          </w:pPr>
          <w:bookmarkStart w:id="62" w:name="_CTVL0012e05de6c545149fc8dd596f104416b22"/>
          <w:bookmarkEnd w:id="61"/>
          <w:r>
            <w:t>NGVA Europe (2019): Stations map. Online verfügbar unter https://www.ngva.eu/stations-map/, zuletzt geprüft am 01.07.2019.</w:t>
          </w:r>
        </w:p>
        <w:p w14:paraId="44B0DB7F" w14:textId="77777777" w:rsidR="00285B8E" w:rsidRDefault="00285B8E" w:rsidP="00285B8E">
          <w:pPr>
            <w:pStyle w:val="CitaviBibliographyEntry"/>
          </w:pPr>
          <w:bookmarkStart w:id="63" w:name="_CTVL0016a7e6ac9f33f4902806a6e338224825b"/>
          <w:bookmarkEnd w:id="62"/>
          <w:r>
            <w:lastRenderedPageBreak/>
            <w:t>OMV AG (2019): CNG für PKW und Nutzfahrzeuge. Online verfügbar unter https://www.omv.com/de/cng, zuletzt geprüft am 05.07.2019.</w:t>
          </w:r>
        </w:p>
        <w:p w14:paraId="3C7E6946" w14:textId="77777777" w:rsidR="00285B8E" w:rsidRDefault="00285B8E" w:rsidP="00285B8E">
          <w:pPr>
            <w:pStyle w:val="CitaviBibliographyEntry"/>
          </w:pPr>
          <w:bookmarkStart w:id="64" w:name="_CTVL001cccb6d8315dd4e8295bace72f24b4ac7"/>
          <w:bookmarkEnd w:id="63"/>
          <w:r>
            <w:t>Österreichische Post AG (2019): E-Mobilität. Online verfügbar unter https://www.post.at/co2neutral/e_mobilitaet.php, zuletzt geprüft am 01.07.2019.</w:t>
          </w:r>
        </w:p>
        <w:p w14:paraId="5B8EE18B" w14:textId="77777777" w:rsidR="00285B8E" w:rsidRDefault="00285B8E" w:rsidP="00285B8E">
          <w:pPr>
            <w:pStyle w:val="CitaviBibliographyEntry"/>
          </w:pPr>
          <w:bookmarkStart w:id="65" w:name="_CTVL001417fe7448fbd4a4da51110529c21dfc0"/>
          <w:bookmarkEnd w:id="64"/>
          <w:r>
            <w:t>Pluta, Werner (2019): Luftschiff: Der Airlander wird gebaut. Online verfügbar unter https://www.golem.de/news/luftschiff-der-airlander-wird-gebaut-1901-138702.html, zuletzt geprüft am 02.07.2019.</w:t>
          </w:r>
        </w:p>
        <w:p w14:paraId="26A92246" w14:textId="77777777" w:rsidR="00285B8E" w:rsidRDefault="00285B8E" w:rsidP="00285B8E">
          <w:pPr>
            <w:pStyle w:val="CitaviBibliographyEntry"/>
          </w:pPr>
          <w:bookmarkStart w:id="66" w:name="_CTVL001b1cb8180b6c449c586cdea8bd76354fb"/>
          <w:bookmarkEnd w:id="65"/>
          <w:r>
            <w:t>Polly, Stefan (2018): Drohnen in der Landwirtschaft: Was die kleinen Überflieger leisten | Landwirtschaftskammer - Technik. Online verfügbar unter https://noe.lko.at/drohnen-in-der-landwirtschaft-was-die-kleinen-%C3%BCberflieger-leisten+2500+2800345, zuletzt geprüft am 01.07.2019.</w:t>
          </w:r>
        </w:p>
        <w:p w14:paraId="11302E4E" w14:textId="77777777" w:rsidR="00285B8E" w:rsidRDefault="00285B8E" w:rsidP="00285B8E">
          <w:pPr>
            <w:pStyle w:val="CitaviBibliographyEntry"/>
          </w:pPr>
          <w:bookmarkStart w:id="67" w:name="_CTVL0011973ea95628f450cbd24353311d23671"/>
          <w:bookmarkEnd w:id="66"/>
          <w:r>
            <w:t>Port Technology (2019): Autonomous Shipping Project Wins EU Investment. Online verfügbar unter https://www.porttechnology.org/news/autonomous_shipping_project_wins_eu_investment, zuletzt geprüft am 19.06.2019.</w:t>
          </w:r>
        </w:p>
        <w:p w14:paraId="1D3DBE42" w14:textId="77777777" w:rsidR="00285B8E" w:rsidRDefault="00285B8E" w:rsidP="00285B8E">
          <w:pPr>
            <w:pStyle w:val="CitaviBibliographyEntry"/>
          </w:pPr>
          <w:bookmarkStart w:id="68" w:name="_CTVL0019ab47cc37aff4da595363026449c6c6b"/>
          <w:bookmarkEnd w:id="67"/>
          <w:r>
            <w:t>Proissl, Anneliese (2019): Erdgas-Lkw: Umweltschonend, aber unbeliebt beim Staat. Online verfügbar unter https://www.trend.at/branchen/auto-mobilitaet/erdgas-lkw-umweltschonend-staat-10597689.</w:t>
          </w:r>
        </w:p>
        <w:p w14:paraId="4945DA44" w14:textId="77777777" w:rsidR="00285B8E" w:rsidRDefault="00285B8E" w:rsidP="00285B8E">
          <w:pPr>
            <w:pStyle w:val="CitaviBibliographyEntry"/>
          </w:pPr>
          <w:bookmarkStart w:id="69" w:name="_CTVL001a93a8c4770064709b2f8141e20fca262"/>
          <w:bookmarkEnd w:id="68"/>
          <w:r>
            <w:t>Rathmann, Matthias (2018): Erdgas rechnet sich. Spediteure prüfen Einsatz von LNG. Online verfügbar unter https://www.eurotransport.de/artikel/erdgas-rechnet-sich-spediteure-pruefen-einsatz-von-lng-10486265.html.</w:t>
          </w:r>
        </w:p>
        <w:p w14:paraId="5EEFC8D8" w14:textId="77777777" w:rsidR="00285B8E" w:rsidRDefault="00285B8E" w:rsidP="00285B8E">
          <w:pPr>
            <w:pStyle w:val="CitaviBibliographyEntry"/>
          </w:pPr>
          <w:bookmarkStart w:id="70" w:name="_CTVL001a96c97e93c17440f83b3203b3b9daef7"/>
          <w:bookmarkEnd w:id="69"/>
          <w:r>
            <w:t xml:space="preserve">Reis, Vasco (2015): Should we keep on renaming a +35-year-old baby? In: </w:t>
          </w:r>
          <w:bookmarkEnd w:id="70"/>
          <w:r w:rsidRPr="00285B8E">
            <w:rPr>
              <w:i/>
            </w:rPr>
            <w:t xml:space="preserve">Journal of Transport Geography </w:t>
          </w:r>
          <w:r w:rsidRPr="00285B8E">
            <w:t>46, S. 173–179. DOI: 10.1016/j.jtrangeo.2015.06.019.</w:t>
          </w:r>
        </w:p>
        <w:p w14:paraId="7C48CF56" w14:textId="77777777" w:rsidR="00285B8E" w:rsidRDefault="00285B8E" w:rsidP="00285B8E">
          <w:pPr>
            <w:pStyle w:val="CitaviBibliographyEntry"/>
          </w:pPr>
          <w:bookmarkStart w:id="71" w:name="_CTVL001bf9e0ae3a0314fc495736ab18956e0f9"/>
          <w:r>
            <w:t>RIS (2019): Luftfahrtgesetz, Fassung vom 01.07.2019. Online verfügbar unter https://www.ris.bka.gv.at/GeltendeFassung.wxe?Abfrage=Bundesnormen&amp;Gesetzesnummer=10011306, zuletzt geprüft am 01.07.2019.</w:t>
          </w:r>
        </w:p>
        <w:p w14:paraId="76709A49" w14:textId="77777777" w:rsidR="00285B8E" w:rsidRDefault="00285B8E" w:rsidP="00285B8E">
          <w:pPr>
            <w:pStyle w:val="CitaviBibliographyEntry"/>
          </w:pPr>
          <w:bookmarkStart w:id="72" w:name="_CTVL001a9000453768148c689f402cfbc362292"/>
          <w:bookmarkEnd w:id="71"/>
          <w:r>
            <w:t>Rogers, David (2015): Blimps are back: Giant airship goes on sale. Online verfügbar unter http://www.globalconstructionreview.com/innovation/blimp8s-a8r8e-b6ac8k-gi0a8nt4-0a6i4r2sh08ip/, zuletzt geprüft am 02.07.2019.</w:t>
          </w:r>
        </w:p>
        <w:p w14:paraId="28195420" w14:textId="77777777" w:rsidR="00285B8E" w:rsidRDefault="00285B8E" w:rsidP="00285B8E">
          <w:pPr>
            <w:pStyle w:val="CitaviBibliographyEntry"/>
          </w:pPr>
          <w:bookmarkStart w:id="73" w:name="_CTVL0016b9c66f502074d608c82f58a8e3dc50d"/>
          <w:bookmarkEnd w:id="72"/>
          <w:r>
            <w:t>Rolls-Royce (2016): Autonomous ships. The next step. Online verfügbar unter https://www.rolls-royce.com/~/media/Files/R/Rolls-Royce/documents/customers/marine/ship-intel/rr-ship-intel-aawa-8pg.pdf, zuletzt geprüft am 19.06.2019.</w:t>
          </w:r>
        </w:p>
        <w:p w14:paraId="58ABC074" w14:textId="77777777" w:rsidR="00285B8E" w:rsidRDefault="00285B8E" w:rsidP="00285B8E">
          <w:pPr>
            <w:pStyle w:val="CitaviBibliographyEntry"/>
          </w:pPr>
          <w:bookmarkStart w:id="74" w:name="_CTVL001ca1b5fee045740e19737ffb66c3753a8"/>
          <w:bookmarkEnd w:id="73"/>
          <w:r>
            <w:t>Schroeder, Patrick (2016): Rolls-Royce entwickelt autonomes Containerschiff - ingenieur.de. Online verfügbar unter https://www.ingenieur.de/technik/fachbereiche/schiffbau/rolls-royce-entwickelt-autonomes-containerschiff/, zuletzt aktualisiert am 19.06.2019, zuletzt geprüft am 19.06.2019.</w:t>
          </w:r>
        </w:p>
        <w:p w14:paraId="60EE555F" w14:textId="77777777" w:rsidR="00285B8E" w:rsidRDefault="00285B8E" w:rsidP="00285B8E">
          <w:pPr>
            <w:pStyle w:val="CitaviBibliographyEntry"/>
          </w:pPr>
          <w:bookmarkStart w:id="75" w:name="_CTVL00153b0770609464c67a94d64b271f1c094"/>
          <w:bookmarkEnd w:id="74"/>
          <w:r>
            <w:t xml:space="preserve">Schumann, Tilo (2017): Erhöhung der Streckenkapazität des Shinkansen mit dynamischem Flügeln. In: </w:t>
          </w:r>
          <w:bookmarkEnd w:id="75"/>
          <w:r w:rsidRPr="00285B8E">
            <w:rPr>
              <w:i/>
            </w:rPr>
            <w:t xml:space="preserve">EI - Der Eisenbahningenieur </w:t>
          </w:r>
          <w:r w:rsidRPr="00285B8E">
            <w:t>(1). Online verfügbar unter https://elib.dlr.de/106576/1/NGT3_Shinkansen-Szenario_EI_2017_01_final.pdf.</w:t>
          </w:r>
        </w:p>
        <w:p w14:paraId="16B07130" w14:textId="77777777" w:rsidR="00285B8E" w:rsidRDefault="00285B8E" w:rsidP="00285B8E">
          <w:pPr>
            <w:pStyle w:val="CitaviBibliographyEntry"/>
          </w:pPr>
          <w:bookmarkStart w:id="76" w:name="_CTVL001b747e497bc4a48d186d7ebc0f7e06345"/>
          <w:r>
            <w:lastRenderedPageBreak/>
            <w:t>Sims, R.; Schaeffer, R.; Creutzig, F.; Cruz-Núñez, X.; D’Agosto, M.; Dimitriu, D. et al. (2014): Transport. In: O. Edenhofer, R. Pichs-Madruga, Y. Sokona, E. Farahani, S. Kadner, K. Seyboth et al. (Hg.): Climate Change 2014: Mitigation of Climate Change. Contribution of Working Group III to the Fifth Assessment Report of the Intergovernmental Panel on Climate Change. Cambridge, United Kingdom and New York, NY, USA: Cambridge University Press. Online verfügbar unter https://www.ipcc.ch/site/assets/uploads/2018/02/ipcc_wg3_ar5_full.pdf, zuletzt geprüft am 17.06.2019.</w:t>
          </w:r>
        </w:p>
        <w:p w14:paraId="32D41354" w14:textId="77777777" w:rsidR="00285B8E" w:rsidRDefault="00285B8E" w:rsidP="00285B8E">
          <w:pPr>
            <w:pStyle w:val="CitaviBibliographyEntry"/>
          </w:pPr>
          <w:bookmarkStart w:id="77" w:name="_CTVL0016de47182fc4047389b0704752174f8a9"/>
          <w:bookmarkEnd w:id="76"/>
          <w:r>
            <w:t>SpaceX (2013): Hyperloop Alpha. Online verfügbar unter https://www.spacex.com/sites/spacex/files/hyperloop_alpha-20130812.pdf, zuletzt geprüft am 01.07.2019.</w:t>
          </w:r>
        </w:p>
        <w:p w14:paraId="1CA7C7DF" w14:textId="77777777" w:rsidR="00285B8E" w:rsidRDefault="00285B8E" w:rsidP="00285B8E">
          <w:pPr>
            <w:pStyle w:val="CitaviBibliographyEntry"/>
          </w:pPr>
          <w:bookmarkStart w:id="78" w:name="_CTVL00100a9e16bb92845ddaf003917d3f6049c"/>
          <w:bookmarkEnd w:id="77"/>
          <w:r>
            <w:t>STANDARD Verlagsgesellschaft m. b.H. (2019): Bei Flüssiggas steht Österreich auf der Bremse – noch. Online verfügbar unter https://derstandard.at/2000102771169/Bei-Fluessiggas-steht-Oesterreich-auf-der-Bremse-noch, zuletzt geprüft am 01.07.2019.</w:t>
          </w:r>
        </w:p>
        <w:p w14:paraId="50EDA4F5" w14:textId="77777777" w:rsidR="00285B8E" w:rsidRDefault="00285B8E" w:rsidP="00285B8E">
          <w:pPr>
            <w:pStyle w:val="CitaviBibliographyEntry"/>
          </w:pPr>
          <w:bookmarkStart w:id="79" w:name="_CTVL0015756682c11a04db8a6309d5ab58d549c"/>
          <w:bookmarkEnd w:id="78"/>
          <w:r>
            <w:t xml:space="preserve">Stüber, Jürgen (2018): In den Zügen der Zukunft mit Tempo 400 um die Welt | NGIN Mobility. In: </w:t>
          </w:r>
          <w:bookmarkEnd w:id="79"/>
          <w:r w:rsidRPr="00285B8E">
            <w:rPr>
              <w:i/>
            </w:rPr>
            <w:t xml:space="preserve">NGIN Mobility </w:t>
          </w:r>
          <w:r w:rsidRPr="00285B8E">
            <w:t>(1), S. 67. Online verfügbar unter https://ngin-mobility.com/artikel/zuege-der-zukunft/, zuletzt geprüft am 20.06.2019.</w:t>
          </w:r>
        </w:p>
        <w:p w14:paraId="2FD2D9EC" w14:textId="77777777" w:rsidR="00285B8E" w:rsidRDefault="00285B8E" w:rsidP="00285B8E">
          <w:pPr>
            <w:pStyle w:val="CitaviBibliographyEntry"/>
          </w:pPr>
          <w:bookmarkStart w:id="80" w:name="_CTVL00104ee4809ff3b45d3a415168850b1a4b9"/>
          <w:r>
            <w:t>Taylor, Catherine L.; Hyde, David J.; Barr, Lawrence C. (2016): Hyperloop Commercial Feasibility Analysis : High Level Overview. Unter Mitarbeit von John A. Volpe National Transportation Systems Center (U.S.). Online verfügbar unter https://rosap.ntl.bts.gov/view/dot/12308.</w:t>
          </w:r>
        </w:p>
        <w:p w14:paraId="48C85C11" w14:textId="77777777" w:rsidR="00285B8E" w:rsidRDefault="00285B8E" w:rsidP="00285B8E">
          <w:pPr>
            <w:pStyle w:val="CitaviBibliographyEntry"/>
          </w:pPr>
          <w:bookmarkStart w:id="81" w:name="_CTVL001047c91f69f4a49ce9f3ab69086f5cc71"/>
          <w:bookmarkEnd w:id="80"/>
          <w:r>
            <w:t>UPS (2017): UPS Tests Residential Delivery Via Drone Launched From atop Package Car. Online verfügbar unter https://pressroom.ups.com/pressroom/ContentDetailsViewer.page?ConceptType=PressReleases&amp;id=1487687844847-162, zuletzt geprüft am 01.07.2019.</w:t>
          </w:r>
        </w:p>
        <w:p w14:paraId="27EB1542" w14:textId="77777777" w:rsidR="00285B8E" w:rsidRDefault="00285B8E" w:rsidP="00285B8E">
          <w:pPr>
            <w:pStyle w:val="CitaviBibliographyEntry"/>
          </w:pPr>
          <w:bookmarkStart w:id="82" w:name="_CTVL0013e1081abd6434161af7430ec6d8d08e4"/>
          <w:bookmarkEnd w:id="81"/>
          <w:r>
            <w:t>VCÖ (2016): Der urbane Gütertransport der Zukunft ist emissionsfrei. Online verfügbar unter https://www.vcoe.at/files/vcoe/uploads/News/VCOe-Factsheets/2016-02%20-%20Der%20urbane%20Guetertransport%20der%20Zukunft%20ist%20emissionsfrei/VC%C3%96-Factsheet%20Urbaner%20G%C3%BCtertransport.pdf, zuletzt geprüft am 01.07.2019.</w:t>
          </w:r>
        </w:p>
        <w:p w14:paraId="5E8DFE20" w14:textId="77777777" w:rsidR="00285B8E" w:rsidRDefault="00285B8E" w:rsidP="00285B8E">
          <w:pPr>
            <w:pStyle w:val="CitaviBibliographyEntry"/>
          </w:pPr>
          <w:bookmarkStart w:id="83" w:name="_CTVL0016efa9b90578e4ea8a003295378c9b7d8"/>
          <w:bookmarkEnd w:id="82"/>
          <w:r>
            <w:t>Virgin Hyperloop One (2019): Hyperloop One Global Challenge. Online verfügbar unter https://hyperloop-one.com/global-challenge, zuletzt aktualisiert am 26.06.2019, zuletzt geprüft am 01.07.2019.</w:t>
          </w:r>
        </w:p>
        <w:p w14:paraId="545CF6AF" w14:textId="77777777" w:rsidR="00285B8E" w:rsidRDefault="00285B8E" w:rsidP="00285B8E">
          <w:pPr>
            <w:pStyle w:val="CitaviBibliographyEntry"/>
          </w:pPr>
          <w:bookmarkStart w:id="84" w:name="_CTVL001335a06a290b54e4e8502d2eecfe91c0c"/>
          <w:bookmarkEnd w:id="83"/>
          <w:r>
            <w:t xml:space="preserve">Werner, Max; Eissing, Klaus; Langton, Sebastian (2016): Shared Value Potential of Transporting Cargo via Hyperloop. In: </w:t>
          </w:r>
          <w:bookmarkEnd w:id="84"/>
          <w:r w:rsidRPr="00285B8E">
            <w:rPr>
              <w:i/>
            </w:rPr>
            <w:t xml:space="preserve">Front. Built Environ. </w:t>
          </w:r>
          <w:r w:rsidRPr="00285B8E">
            <w:t>2, S. 11. DOI: 10.3389/fbuil.2016.00017.</w:t>
          </w:r>
        </w:p>
        <w:p w14:paraId="589B0C19" w14:textId="0D708CFE" w:rsidR="0039412C" w:rsidRPr="0039412C" w:rsidRDefault="00285B8E" w:rsidP="00285B8E">
          <w:pPr>
            <w:pStyle w:val="CitaviBibliographyEntry"/>
          </w:pPr>
          <w:bookmarkStart w:id="85" w:name="_CTVL001b7c4a61acd8f461a804764fde1c1a671"/>
          <w:r>
            <w:t>Zipline (2019): Our Impact. Online verfügbar unter https://flyzipline.com/impact/, zuletzt aktualisiert am 27.05.2019, zuletzt geprüft am 01.07.2019.</w:t>
          </w:r>
          <w:bookmarkEnd w:id="85"/>
          <w:r w:rsidR="0039412C">
            <w:fldChar w:fldCharType="end"/>
          </w:r>
        </w:p>
      </w:sdtContent>
    </w:sdt>
    <w:p w14:paraId="1FB95A1D" w14:textId="63A133C3" w:rsidR="0039412C" w:rsidRPr="0039412C" w:rsidRDefault="0039412C" w:rsidP="0039412C"/>
    <w:sectPr w:rsidR="0039412C" w:rsidRPr="0039412C" w:rsidSect="00E43AA9">
      <w:headerReference w:type="even" r:id="rId28"/>
      <w:headerReference w:type="default" r:id="rId29"/>
      <w:footerReference w:type="even" r:id="rId30"/>
      <w:footerReference w:type="default" r:id="rId31"/>
      <w:headerReference w:type="first" r:id="rId32"/>
      <w:footerReference w:type="first" r:id="rId3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C872F" w14:textId="77777777" w:rsidR="00EF2388" w:rsidRDefault="00EF2388" w:rsidP="00E43AA9">
      <w:pPr>
        <w:spacing w:after="0" w:line="240" w:lineRule="auto"/>
      </w:pPr>
      <w:r>
        <w:separator/>
      </w:r>
    </w:p>
  </w:endnote>
  <w:endnote w:type="continuationSeparator" w:id="0">
    <w:p w14:paraId="6907AE52" w14:textId="77777777" w:rsidR="00EF2388" w:rsidRDefault="00EF2388" w:rsidP="00E43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C43023" w14:textId="77777777" w:rsidR="00AA1CC4" w:rsidRDefault="00AA1CC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2095562"/>
      <w:docPartObj>
        <w:docPartGallery w:val="Page Numbers (Bottom of Page)"/>
        <w:docPartUnique/>
      </w:docPartObj>
    </w:sdtPr>
    <w:sdtContent>
      <w:p w14:paraId="28B8D733" w14:textId="1B7F2DCC" w:rsidR="00AA1CC4" w:rsidRDefault="00AA1CC4" w:rsidP="006B4952">
        <w:pPr>
          <w:pStyle w:val="Fuzeile"/>
          <w:jc w:val="center"/>
        </w:pPr>
        <w:r w:rsidRPr="003F40B8">
          <w:rPr>
            <w:noProof/>
            <w:sz w:val="18"/>
            <w:szCs w:val="18"/>
            <w:lang w:eastAsia="de-AT"/>
          </w:rPr>
          <mc:AlternateContent>
            <mc:Choice Requires="wps">
              <w:drawing>
                <wp:anchor distT="0" distB="0" distL="114300" distR="114300" simplePos="0" relativeHeight="251676672" behindDoc="0" locked="0" layoutInCell="1" allowOverlap="1" wp14:anchorId="2679A7E8" wp14:editId="245245E4">
                  <wp:simplePos x="0" y="0"/>
                  <wp:positionH relativeFrom="page">
                    <wp:align>left</wp:align>
                  </wp:positionH>
                  <wp:positionV relativeFrom="paragraph">
                    <wp:posOffset>-101328</wp:posOffset>
                  </wp:positionV>
                  <wp:extent cx="7543800" cy="0"/>
                  <wp:effectExtent l="0" t="0" r="19050" b="19050"/>
                  <wp:wrapNone/>
                  <wp:docPr id="43" name="Gerade Verbindung 43"/>
                  <wp:cNvGraphicFramePr/>
                  <a:graphic xmlns:a="http://schemas.openxmlformats.org/drawingml/2006/main">
                    <a:graphicData uri="http://schemas.microsoft.com/office/word/2010/wordprocessingShape">
                      <wps:wsp>
                        <wps:cNvCnPr/>
                        <wps:spPr>
                          <a:xfrm>
                            <a:off x="0" y="0"/>
                            <a:ext cx="7543800" cy="0"/>
                          </a:xfrm>
                          <a:prstGeom prst="line">
                            <a:avLst/>
                          </a:prstGeom>
                          <a:ln w="25400">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1AF63E" id="Gerade Verbindung 43" o:spid="_x0000_s1026" style="position:absolute;z-index:251676672;visibility:visible;mso-wrap-style:square;mso-wrap-distance-left:9pt;mso-wrap-distance-top:0;mso-wrap-distance-right:9pt;mso-wrap-distance-bottom:0;mso-position-horizontal:left;mso-position-horizontal-relative:page;mso-position-vertical:absolute;mso-position-vertical-relative:text" from="0,-8pt" to="5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" strokecolor="#92d050" strokeweight="2pt">
                  <v:stroke joinstyle="miter"/>
                  <w10:wrap anchorx="page"/>
                </v:line>
              </w:pict>
            </mc:Fallback>
          </mc:AlternateContent>
        </w:r>
        <w:r>
          <w:fldChar w:fldCharType="begin"/>
        </w:r>
        <w:r>
          <w:instrText>PAGE   \* MERGEFORMAT</w:instrText>
        </w:r>
        <w:r>
          <w:fldChar w:fldCharType="separate"/>
        </w:r>
        <w:r w:rsidR="00285B8E" w:rsidRPr="00285B8E">
          <w:rPr>
            <w:noProof/>
            <w:lang w:val="de-DE"/>
          </w:rPr>
          <w:t>2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E62A2" w14:textId="77777777" w:rsidR="00AA1CC4" w:rsidRDefault="00AA1CC4">
    <w:pPr>
      <w:pStyle w:val="Fuzeile"/>
    </w:pPr>
    <w:r w:rsidRPr="003F40B8">
      <w:rPr>
        <w:noProof/>
        <w:sz w:val="18"/>
        <w:szCs w:val="18"/>
        <w:lang w:eastAsia="de-AT"/>
      </w:rPr>
      <mc:AlternateContent>
        <mc:Choice Requires="wps">
          <w:drawing>
            <wp:anchor distT="0" distB="0" distL="114300" distR="114300" simplePos="0" relativeHeight="251672576" behindDoc="0" locked="0" layoutInCell="1" allowOverlap="1" wp14:anchorId="0867158A" wp14:editId="579DDBB9">
              <wp:simplePos x="0" y="0"/>
              <wp:positionH relativeFrom="page">
                <wp:align>left</wp:align>
              </wp:positionH>
              <wp:positionV relativeFrom="paragraph">
                <wp:posOffset>-107950</wp:posOffset>
              </wp:positionV>
              <wp:extent cx="7543800" cy="0"/>
              <wp:effectExtent l="0" t="0" r="19050" b="19050"/>
              <wp:wrapNone/>
              <wp:docPr id="5" name="Gerade Verbindung 44"/>
              <wp:cNvGraphicFramePr/>
              <a:graphic xmlns:a="http://schemas.openxmlformats.org/drawingml/2006/main">
                <a:graphicData uri="http://schemas.microsoft.com/office/word/2010/wordprocessingShape">
                  <wps:wsp>
                    <wps:cNvCnPr/>
                    <wps:spPr>
                      <a:xfrm>
                        <a:off x="0" y="0"/>
                        <a:ext cx="7543800" cy="0"/>
                      </a:xfrm>
                      <a:prstGeom prst="line">
                        <a:avLst/>
                      </a:prstGeom>
                      <a:ln w="25400">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629289" id="Gerade Verbindung 44" o:spid="_x0000_s1026" style="position:absolute;z-index:251672576;visibility:visible;mso-wrap-style:square;mso-wrap-distance-left:9pt;mso-wrap-distance-top:0;mso-wrap-distance-right:9pt;mso-wrap-distance-bottom:0;mso-position-horizontal:left;mso-position-horizontal-relative:page;mso-position-vertical:absolute;mso-position-vertical-relative:text" from="0,-8.5pt" to="594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" strokecolor="#92d050" strokeweight="2pt">
              <v:stroke joinstyle="miter"/>
              <w10:wrap anchorx="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45E81D" w14:textId="77777777" w:rsidR="00EF2388" w:rsidRDefault="00EF2388" w:rsidP="00E43AA9">
      <w:pPr>
        <w:spacing w:after="0" w:line="240" w:lineRule="auto"/>
      </w:pPr>
      <w:r>
        <w:separator/>
      </w:r>
    </w:p>
  </w:footnote>
  <w:footnote w:type="continuationSeparator" w:id="0">
    <w:p w14:paraId="4D5EC1A2" w14:textId="77777777" w:rsidR="00EF2388" w:rsidRDefault="00EF2388" w:rsidP="00E43AA9">
      <w:pPr>
        <w:spacing w:after="0" w:line="240" w:lineRule="auto"/>
      </w:pPr>
      <w:r>
        <w:continuationSeparator/>
      </w:r>
    </w:p>
  </w:footnote>
  <w:footnote w:id="1">
    <w:p w14:paraId="657DE9A1" w14:textId="3FD0F572" w:rsidR="00AA1CC4" w:rsidRPr="001869A5" w:rsidRDefault="00AA1CC4">
      <w:pPr>
        <w:pStyle w:val="Funotentext"/>
        <w:rPr>
          <w:lang w:val="de-DE"/>
        </w:rPr>
      </w:pPr>
      <w:r>
        <w:rPr>
          <w:rStyle w:val="Funotenzeichen"/>
        </w:rPr>
        <w:footnoteRef/>
      </w:r>
      <w:r>
        <w:t xml:space="preserve"> </w:t>
      </w:r>
      <w:sdt>
        <w:sdtPr>
          <w:alias w:val="Don't edit this field"/>
          <w:tag w:val="CitaviPlaceholder#cecb7871-69ed-4d77-90c7-2c4389776407"/>
          <w:id w:val="-607887082"/>
          <w:placeholder>
            <w:docPart w:val="DefaultPlaceholder_-1854013440"/>
          </w:placeholder>
        </w:sdtPr>
        <w:sdtContent>
          <w:r>
            <w:fldChar w:fldCharType="begin"/>
          </w:r>
          <w:r>
            <w:instrText>ADDIN CitaviPlaceholder{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RXVyb3BlYW4gQ29tbWlzc2lvbiAyMDE5LiJ9XX0sIlRhZyI6IkNpdGF2aVBsYWNlaG9sZGVyI2NlY2I3ODcxLTY5ZWQtNGQ3Ny05MGM3LTJjNDM4OTc3NjQwNyIsIlRleHQiOiJWZ2wuIEV1cm9wZWFuIENvbW1pc3Npb24gMjAxOS4iLCJXQUlWZXJzaW9uIjoiNi4zLjAuMCJ9}</w:instrText>
          </w:r>
          <w:r>
            <w:fldChar w:fldCharType="separate"/>
          </w:r>
          <w:r>
            <w:t>Vgl. European Commission 2019.</w:t>
          </w:r>
          <w:r>
            <w:fldChar w:fldCharType="end"/>
          </w:r>
        </w:sdtContent>
      </w:sdt>
    </w:p>
  </w:footnote>
  <w:footnote w:id="2">
    <w:p w14:paraId="751BE5FC" w14:textId="174A2AD1" w:rsidR="00AA1CC4" w:rsidRPr="00C5342E" w:rsidRDefault="00AA1CC4">
      <w:pPr>
        <w:pStyle w:val="Funotentext"/>
        <w:rPr>
          <w:lang w:val="en-US"/>
        </w:rPr>
      </w:pPr>
      <w:r>
        <w:rPr>
          <w:rStyle w:val="Funotenzeichen"/>
        </w:rPr>
        <w:footnoteRef/>
      </w:r>
      <w:r>
        <w:t xml:space="preserve"> </w:t>
      </w:r>
      <w:sdt>
        <w:sdtPr>
          <w:alias w:val="Don't edit this field"/>
          <w:tag w:val="CitaviPlaceholder#b852ebec-ddd8-4564-a916-291f6614e485"/>
          <w:id w:val="-737095267"/>
          <w:placeholder>
            <w:docPart w:val="DefaultPlaceholder_-1854013440"/>
          </w:placeholder>
        </w:sdtPr>
        <w:sdtContent>
          <w:r>
            <w:fldChar w:fldCharType="begin"/>
          </w:r>
          <w:r>
            <w:instrText>ADDIN CitaviPlaceholder{eyIkaWQiOiIxIiwiRW50cmllcyI6W3siJGlkIjoiMiIsIklkIjoiZDlkZmRkZTYtYWJlNC00NGIyLWI2OWEtZDY4YTIwZDMzYWNlIiwiUmFuZ2VMZW5ndGgiOjI4LCJSZWZlcmVuY2VJZCI6ImRjNmE0ZDhkLTM3ZmYtNDU5Ny1hODJjLTkwMGY5MGE5OTcy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ZnbC4gQ29va3NvbiAyMDE4LCBTLiAxNOKAkzE1LiJ9XX0sIlRhZyI6IkNpdGF2aVBsYWNlaG9sZGVyI2I4NTJlYmVjLWRkZDgtNDU2NC1hOTE2LTI5MWY2NjE0ZTQ4NSIsIlRleHQiOiJWZ2wuIENvb2tzb24gMjAxOCwgUy4gMTTigJMxNS4iLCJXQUlWZXJzaW9uIjoiNi4zLjAuMCJ9}</w:instrText>
          </w:r>
          <w:r>
            <w:fldChar w:fldCharType="separate"/>
          </w:r>
          <w:r>
            <w:rPr>
              <w:lang w:val="en-US"/>
            </w:rPr>
            <w:t>Vgl. Cookson 2018, S. 14–15.</w:t>
          </w:r>
          <w:r>
            <w:fldChar w:fldCharType="end"/>
          </w:r>
        </w:sdtContent>
      </w:sdt>
    </w:p>
  </w:footnote>
  <w:footnote w:id="3">
    <w:p w14:paraId="155F67A0" w14:textId="14DF5654" w:rsidR="00AA1CC4" w:rsidRPr="007F52B2" w:rsidRDefault="00AA1CC4">
      <w:pPr>
        <w:pStyle w:val="Funotentext"/>
        <w:rPr>
          <w:lang w:val="en-US"/>
        </w:rPr>
      </w:pPr>
      <w:r>
        <w:rPr>
          <w:rStyle w:val="Funotenzeichen"/>
        </w:rPr>
        <w:footnoteRef/>
      </w:r>
      <w:r w:rsidRPr="007F52B2">
        <w:rPr>
          <w:lang w:val="en-US"/>
        </w:rPr>
        <w:t xml:space="preserve"> </w:t>
      </w:r>
      <w:sdt>
        <w:sdtPr>
          <w:alias w:val="Don't edit this field"/>
          <w:tag w:val="CitaviPlaceholder#30956749-5628-4e0f-bd93-116379567a3b"/>
          <w:id w:val="-573886362"/>
          <w:placeholder>
            <w:docPart w:val="DefaultPlaceholder_-1854013440"/>
          </w:placeholder>
        </w:sdtPr>
        <w:sdtContent>
          <w:r>
            <w:fldChar w:fldCharType="begin"/>
          </w:r>
          <w:r>
            <w:rPr>
              <w:lang w:val="en-US"/>
            </w:rPr>
            <w:instrText>ADDIN CitaviPlaceholder{eyIkaWQiOiIxIiwiRW50cmllcyI6W3siJGlkIjoiMiIsIklkIjoiYTNiZDJjZTctYjRlMS00OWY5LWJmOGItOTZmYzk2NTU5ZmNmIiwiUmFuZ2VMZW5ndGgiOjIyLCJSZWZlcmVuY2VJZCI6ImI2MDExMDI3LWNmNjgtNDg5YS1iZTM5LTJiODQ3NGIwMWVhYS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QcmVmaXgiOiJWZ2wuICIsIlJlZmVyZW5jZSI6eyIkaWQiOiI2IiwiQWJzdHJhY3RDb21wbGV4aXR5IjowLCJBYnN0cmFjdFNvdXJjZVRleHRGb3JtYXQiOjAsIkF1dGhvcnMiOlt7IiRpZCI6IjciLCJMYXN0TmFtZSI6IklOUklYIiwiUHJvdGVjdGVkIjpmYWxzZSwiU2V4IjowLCJDcmVhdGVkQnkiOiJfRmxvcmlhbiBIb2ZiYXVlciIsIkNyZWF0ZWRPbiI6IjIwMTktMDYtMTdUMTI6NTA6MDgiLCJNb2RpZmllZEJ5IjoiX0Zsb3JpYW4gSG9mYmF1ZXIiLCJJZCI6ImE1NDkzZmViLTc2NmMtNDdlZi04N2FiLWE2OWUyZTZkNjBhMSIsIk1vZGlmaWVkT24iOiIyMDE5LTA2LTE3VDEyOjUw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WZ2wuIElOUklYIDIwMTYsIFMuIDkuIn1dfSwiVGFnIjoiQ2l0YXZpUGxhY2Vob2xkZXIjMzA5NTY3NDktNTYyOC00ZTBmLWJkOTMtMTE2Mzc5NTY3YTNiIiwiVGV4dCI6IlZnbC4gSU5SSVggMjAxNiwgUy4gOS4iLCJXQUlWZXJzaW9uIjoiNi4zLjAuMCJ9}</w:instrText>
          </w:r>
          <w:r>
            <w:fldChar w:fldCharType="separate"/>
          </w:r>
          <w:r>
            <w:rPr>
              <w:lang w:val="en-US"/>
            </w:rPr>
            <w:t>Vgl. INRIX 2016, S. 9.</w:t>
          </w:r>
          <w:r>
            <w:fldChar w:fldCharType="end"/>
          </w:r>
        </w:sdtContent>
      </w:sdt>
    </w:p>
  </w:footnote>
  <w:footnote w:id="4">
    <w:p w14:paraId="64F5CEA3" w14:textId="3D0AB7C5" w:rsidR="00AA1CC4" w:rsidRPr="00C5342E" w:rsidRDefault="00AA1CC4">
      <w:pPr>
        <w:pStyle w:val="Funotentext"/>
        <w:rPr>
          <w:lang w:val="en-US"/>
        </w:rPr>
      </w:pPr>
      <w:r>
        <w:rPr>
          <w:rStyle w:val="Funotenzeichen"/>
        </w:rPr>
        <w:footnoteRef/>
      </w:r>
      <w:r w:rsidRPr="00C5342E">
        <w:rPr>
          <w:lang w:val="en-US"/>
        </w:rPr>
        <w:t xml:space="preserve"> </w:t>
      </w:r>
      <w:sdt>
        <w:sdtPr>
          <w:alias w:val="Don't edit this field"/>
          <w:tag w:val="CitaviPlaceholder#b8a0ee6d-be4c-4e59-92a5-292a89bfe357"/>
          <w:id w:val="61450359"/>
          <w:placeholder>
            <w:docPart w:val="DefaultPlaceholder_-1854013440"/>
          </w:placeholder>
        </w:sdtPr>
        <w:sdtContent>
          <w:r>
            <w:fldChar w:fldCharType="begin"/>
          </w:r>
          <w:r>
            <w:rPr>
              <w:lang w:val="en-US"/>
            </w:rPr>
            <w:instrText>ADDIN CitaviPlaceholder{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SU5SSVggMjAxOS4ifV19LCJUYWciOiJDaXRhdmlQbGFjZWhvbGRlciNiOGEwZWU2ZC1iZTRjLTRlNTktOTJhNS0yOTJhODliZmUzNTciLCJUZXh0IjoiVmdsLiBJTlJJWCAyMDE5LiIsIldBSVZlcnNpb24iOiI2LjMuMC4wIn0=}</w:instrText>
          </w:r>
          <w:r>
            <w:fldChar w:fldCharType="separate"/>
          </w:r>
          <w:r>
            <w:rPr>
              <w:lang w:val="en-US"/>
            </w:rPr>
            <w:t>Vgl. INRIX 2019.</w:t>
          </w:r>
          <w:r>
            <w:fldChar w:fldCharType="end"/>
          </w:r>
        </w:sdtContent>
      </w:sdt>
    </w:p>
  </w:footnote>
  <w:footnote w:id="5">
    <w:p w14:paraId="5BCB07FD" w14:textId="701131D3" w:rsidR="00AA1CC4" w:rsidRPr="003E2772" w:rsidRDefault="00AA1CC4">
      <w:pPr>
        <w:pStyle w:val="Funotentext"/>
        <w:rPr>
          <w:lang w:val="en-US"/>
        </w:rPr>
      </w:pPr>
      <w:r>
        <w:rPr>
          <w:rStyle w:val="Funotenzeichen"/>
        </w:rPr>
        <w:footnoteRef/>
      </w:r>
      <w:r w:rsidRPr="003E2772">
        <w:rPr>
          <w:lang w:val="en-US"/>
        </w:rPr>
        <w:t xml:space="preserve"> </w:t>
      </w:r>
      <w:sdt>
        <w:sdtPr>
          <w:alias w:val="Don't edit this field"/>
          <w:tag w:val="CitaviPlaceholder#f70d54e6-2fcc-434a-bbb2-6bea15f225b5"/>
          <w:id w:val="1043710248"/>
          <w:placeholder>
            <w:docPart w:val="DefaultPlaceholder_-1854013440"/>
          </w:placeholder>
        </w:sdtPr>
        <w:sdtContent>
          <w:r>
            <w:fldChar w:fldCharType="begin"/>
          </w:r>
          <w:r>
            <w:rPr>
              <w:lang w:val="en-US"/>
            </w:rPr>
            <w:instrText>ADDIN CitaviPlaceholder{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ZnbC4gRXVyb3DDpGlzY2hlIEtvbW1pc3Npb24gMjAxMSwgUy4gNS4ifV19LCJUYWciOiJDaXRhdmlQbGFjZWhvbGRlciNmNzBkNTRlNi0yZmNjLTQzNGEtYmJiMi02YmVhMTVmMjI1YjUiLCJUZXh0IjoiVmdsLiBFdXJvcMOkaXNjaGUgS29tbWlzc2lvbiAyMDExLCBTLiA1LiIsIldBSVZlcnNpb24iOiI2LjMuMC4wIn0=}</w:instrText>
          </w:r>
          <w:r>
            <w:fldChar w:fldCharType="separate"/>
          </w:r>
          <w:r>
            <w:rPr>
              <w:lang w:val="en-US"/>
            </w:rPr>
            <w:t>Vgl. Europäische Kommission 2011, S. 5.</w:t>
          </w:r>
          <w:r>
            <w:fldChar w:fldCharType="end"/>
          </w:r>
        </w:sdtContent>
      </w:sdt>
    </w:p>
  </w:footnote>
  <w:footnote w:id="6">
    <w:p w14:paraId="686E12B5" w14:textId="1D105544" w:rsidR="00AA1CC4" w:rsidRPr="003E2772" w:rsidRDefault="00AA1CC4">
      <w:pPr>
        <w:pStyle w:val="Funotentext"/>
        <w:rPr>
          <w:lang w:val="en-US"/>
        </w:rPr>
      </w:pPr>
      <w:r>
        <w:rPr>
          <w:rStyle w:val="Funotenzeichen"/>
        </w:rPr>
        <w:footnoteRef/>
      </w:r>
      <w:r w:rsidRPr="003E2772">
        <w:rPr>
          <w:lang w:val="en-US"/>
        </w:rPr>
        <w:t xml:space="preserve"> </w:t>
      </w:r>
      <w:sdt>
        <w:sdtPr>
          <w:alias w:val="Don't edit this field"/>
          <w:tag w:val="CitaviPlaceholder#a1dfd843-e358-4b13-bb42-493daffbdf2d"/>
          <w:id w:val="-1966502522"/>
          <w:placeholder>
            <w:docPart w:val="DefaultPlaceholder_-1854013440"/>
          </w:placeholder>
        </w:sdtPr>
        <w:sdtContent>
          <w:r>
            <w:fldChar w:fldCharType="begin"/>
          </w:r>
          <w:r>
            <w:rPr>
              <w:lang w:val="en-US"/>
            </w:rPr>
            <w:instrText>ADDIN CitaviPlaceholder{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FdXJvcGVhbiBFbnZpcm9ubWVudCBBZ2VuY3kgMjAxOC4ifV19LCJUYWciOiJDaXRhdmlQbGFjZWhvbGRlciNhMWRmZDg0My1lMzU4LTRiMTMtYmI0Mi00OTNkYWZmYmRmMmQiLCJUZXh0IjoiVmdsLiBFdXJvcGVhbiBFbnZpcm9ubWVudCBBZ2VuY3kgMjAxOC4iLCJXQUlWZXJzaW9uIjoiNi4zLjAuMCJ9}</w:instrText>
          </w:r>
          <w:r>
            <w:fldChar w:fldCharType="separate"/>
          </w:r>
          <w:r>
            <w:rPr>
              <w:lang w:val="en-US"/>
            </w:rPr>
            <w:t>Vgl. European Environment Agency 2018.</w:t>
          </w:r>
          <w:r>
            <w:fldChar w:fldCharType="end"/>
          </w:r>
        </w:sdtContent>
      </w:sdt>
    </w:p>
  </w:footnote>
  <w:footnote w:id="7">
    <w:p w14:paraId="2211BA34" w14:textId="204B1F73" w:rsidR="00AA1CC4" w:rsidRPr="007F52B2" w:rsidRDefault="00AA1CC4">
      <w:pPr>
        <w:pStyle w:val="Funotentext"/>
        <w:rPr>
          <w:lang w:val="en-US"/>
        </w:rPr>
      </w:pPr>
      <w:r>
        <w:rPr>
          <w:rStyle w:val="Funotenzeichen"/>
        </w:rPr>
        <w:footnoteRef/>
      </w:r>
      <w:r w:rsidRPr="007F52B2">
        <w:rPr>
          <w:lang w:val="en-US"/>
        </w:rPr>
        <w:t xml:space="preserve"> </w:t>
      </w:r>
      <w:sdt>
        <w:sdtPr>
          <w:alias w:val="Don't edit this field"/>
          <w:tag w:val="CitaviPlaceholder#ac2b1529-edf3-4d28-a41b-5ded4eeb4d17"/>
          <w:id w:val="-1163617305"/>
          <w:placeholder>
            <w:docPart w:val="DefaultPlaceholder_-1854013440"/>
          </w:placeholder>
        </w:sdtPr>
        <w:sdtContent>
          <w:r>
            <w:fldChar w:fldCharType="begin"/>
          </w:r>
          <w:r>
            <w:rPr>
              <w:lang w:val="en-US"/>
            </w:rPr>
            <w:instrText>ADDIN CitaviPlaceholder{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V1cm9wZWFuIENvbW1pc3Npb24gMjAxOC4ifV19LCJUYWciOiJDaXRhdmlQbGFjZWhvbGRlciNhYzJiMTUyOS1lZGYzLTRkMjgtYTQxYi01ZGVkNGVlYjRkMTciLCJUZXh0IjoiVmdsLiBFdXJvcGVhbiBDb21taXNzaW9uIDIwMTguIiwiV0FJVmVyc2lvbiI6IjYuMy4wLjAifQ==}</w:instrText>
          </w:r>
          <w:r>
            <w:fldChar w:fldCharType="separate"/>
          </w:r>
          <w:r>
            <w:rPr>
              <w:lang w:val="en-US"/>
            </w:rPr>
            <w:t>Vgl. European Commission 2018.</w:t>
          </w:r>
          <w:r>
            <w:fldChar w:fldCharType="end"/>
          </w:r>
        </w:sdtContent>
      </w:sdt>
    </w:p>
  </w:footnote>
  <w:footnote w:id="8">
    <w:p w14:paraId="249069E2" w14:textId="3D9CA6DE" w:rsidR="00AA1CC4" w:rsidRPr="00A25395" w:rsidRDefault="00AA1CC4">
      <w:pPr>
        <w:pStyle w:val="Funotentext"/>
        <w:rPr>
          <w:lang w:val="en-US"/>
        </w:rPr>
      </w:pPr>
      <w:r>
        <w:rPr>
          <w:rStyle w:val="Funotenzeichen"/>
        </w:rPr>
        <w:footnoteRef/>
      </w:r>
      <w:r w:rsidRPr="00A25395">
        <w:rPr>
          <w:lang w:val="en-US"/>
        </w:rPr>
        <w:t xml:space="preserve"> </w:t>
      </w:r>
      <w:sdt>
        <w:sdtPr>
          <w:alias w:val="Don't edit this field"/>
          <w:tag w:val="CitaviPlaceholder#bc2c26ee-1a1f-4204-aff6-5ac3e1d97d4a"/>
          <w:id w:val="1364946563"/>
          <w:placeholder>
            <w:docPart w:val="DefaultPlaceholder_-1854013440"/>
          </w:placeholder>
        </w:sdtPr>
        <w:sdtContent>
          <w:r>
            <w:fldChar w:fldCharType="begin"/>
          </w:r>
          <w:r>
            <w:rPr>
              <w:lang w:val="en-US"/>
            </w:rPr>
            <w:instrText>ADDIN CitaviPlaceholder{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FdXJvcMOkaXNjaGUgS29tbWlzc2lvbiAyMDExLiJ9XX0sIlRhZyI6IkNpdGF2aVBsYWNlaG9sZGVyI2JjMmMyNmVlLTFhMWYtNDIwNC1hZmY2LTVhYzNlMWQ5N2Q0YSIsIlRleHQiOiJWZ2wuIEV1cm9ww6Rpc2NoZSBLb21taXNzaW9uIDIwMTEuIiwiV0FJVmVyc2lvbiI6IjYuMy4wLjAifQ==}</w:instrText>
          </w:r>
          <w:r>
            <w:fldChar w:fldCharType="separate"/>
          </w:r>
          <w:r>
            <w:rPr>
              <w:lang w:val="en-US"/>
            </w:rPr>
            <w:t>Vgl. Europäische Kommission 2011.</w:t>
          </w:r>
          <w:r>
            <w:fldChar w:fldCharType="end"/>
          </w:r>
        </w:sdtContent>
      </w:sdt>
    </w:p>
  </w:footnote>
  <w:footnote w:id="9">
    <w:p w14:paraId="468610EA" w14:textId="1240FC0A" w:rsidR="00AA1CC4" w:rsidRPr="002B2A45" w:rsidRDefault="00AA1CC4">
      <w:pPr>
        <w:pStyle w:val="Funotentext"/>
        <w:rPr>
          <w:lang w:val="en-US"/>
        </w:rPr>
      </w:pPr>
      <w:r>
        <w:rPr>
          <w:rStyle w:val="Funotenzeichen"/>
        </w:rPr>
        <w:footnoteRef/>
      </w:r>
      <w:r>
        <w:rPr>
          <w:lang w:val="en-US"/>
        </w:rPr>
        <w:t xml:space="preserve"> Datenquelle: </w:t>
      </w:r>
      <w:sdt>
        <w:sdtPr>
          <w:alias w:val="Don't edit this field"/>
          <w:tag w:val="CitaviPlaceholder#2c1f5ef4-33fd-4ae4-b4e4-df8831cba697"/>
          <w:id w:val="-262453285"/>
          <w:placeholder>
            <w:docPart w:val="DefaultPlaceholder_-1854013440"/>
          </w:placeholder>
        </w:sdtPr>
        <w:sdtContent>
          <w:r>
            <w:fldChar w:fldCharType="begin"/>
          </w:r>
          <w:r>
            <w:rPr>
              <w:lang w:val="en-US"/>
            </w:rPr>
            <w:instrText>ADDIN CitaviPlaceholder{eyIkaWQiOiIxIiwiRW50cmllcyI6W3siJGlkIjoiMiIsIklkIjoiZmUxZWUwYmUtYzAwNi00ZGIyLWFkZmUtN2U3MTJmOGM1NGQzIiwiUmFuZ2VMZW5ndGgiOjIzLCJSZWZlcmVuY2VJZCI6ImRjNmE0ZDhkLTM3ZmYtNDU5Ny1hODJjLTkwMGY5MGE5OTcy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}</w:instrText>
          </w:r>
          <w:r>
            <w:fldChar w:fldCharType="separate"/>
          </w:r>
          <w:r>
            <w:t>v</w:t>
          </w:r>
          <w:r>
            <w:rPr>
              <w:lang w:val="en-US"/>
            </w:rPr>
            <w:t>Cookson 2018, S. 14–15.</w:t>
          </w:r>
          <w:r>
            <w:fldChar w:fldCharType="end"/>
          </w:r>
        </w:sdtContent>
      </w:sdt>
    </w:p>
  </w:footnote>
  <w:footnote w:id="10">
    <w:p w14:paraId="4B9D44FA" w14:textId="1FB9AFCC" w:rsidR="00AA1CC4" w:rsidRPr="00A25395" w:rsidRDefault="00AA1CC4">
      <w:pPr>
        <w:pStyle w:val="Funotentext"/>
        <w:rPr>
          <w:lang w:val="en-US"/>
        </w:rPr>
      </w:pPr>
      <w:r>
        <w:rPr>
          <w:rStyle w:val="Funotenzeichen"/>
        </w:rPr>
        <w:footnoteRef/>
      </w:r>
      <w:r>
        <w:t xml:space="preserve"> </w:t>
      </w:r>
      <w:sdt>
        <w:sdtPr>
          <w:alias w:val="Don't edit this field"/>
          <w:tag w:val="CitaviPlaceholder#e36df071-859a-4d2a-ba0b-0a8ea6383855"/>
          <w:id w:val="-327902501"/>
          <w:placeholder>
            <w:docPart w:val="DefaultPlaceholder_-1854013440"/>
          </w:placeholder>
        </w:sdtPr>
        <w:sdtContent>
          <w:r>
            <w:fldChar w:fldCharType="begin"/>
          </w:r>
          <w:r>
            <w:instrText>ADDIN CitaviPlaceholder{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</w:instrText>
          </w:r>
          <w:r w:rsidRPr="001E7F0C">
            <w:rPr>
              <w:lang w:val="en-US"/>
            </w:rPr>
            <w:instrText>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}</w:instrText>
          </w:r>
          <w:r>
            <w:fldChar w:fldCharType="separate"/>
          </w:r>
          <w:r>
            <w:rPr>
              <w:lang w:val="en-US"/>
            </w:rPr>
            <w:t>Vgl. Sims et al. 2014, S. 603–605.</w:t>
          </w:r>
          <w:r>
            <w:fldChar w:fldCharType="end"/>
          </w:r>
        </w:sdtContent>
      </w:sdt>
    </w:p>
  </w:footnote>
  <w:footnote w:id="11">
    <w:p w14:paraId="7D2CFC8D" w14:textId="39350254" w:rsidR="00AA1CC4" w:rsidRPr="00A25395" w:rsidRDefault="00AA1CC4" w:rsidP="001C7F2E">
      <w:pPr>
        <w:pStyle w:val="Funotentext"/>
        <w:rPr>
          <w:lang w:val="en-US"/>
        </w:rPr>
      </w:pPr>
      <w:r>
        <w:rPr>
          <w:rStyle w:val="Funotenzeichen"/>
        </w:rPr>
        <w:footnoteRef/>
      </w:r>
      <w:r w:rsidRPr="00A25395">
        <w:rPr>
          <w:lang w:val="en-US"/>
        </w:rPr>
        <w:t xml:space="preserve"> </w:t>
      </w:r>
      <w:sdt>
        <w:sdtPr>
          <w:alias w:val="Don't edit this field"/>
          <w:tag w:val="CitaviPlaceholder#9595215c-1660-4527-845a-d12c38224e96"/>
          <w:id w:val="731350478"/>
          <w:placeholder>
            <w:docPart w:val="956627A20D4147ED998BE1CD76AF3F44"/>
          </w:placeholder>
        </w:sdtPr>
        <w:sdtContent>
          <w:r>
            <w:fldChar w:fldCharType="begin"/>
          </w:r>
          <w:r>
            <w:rPr>
              <w:lang w:val="en-US"/>
            </w:rPr>
            <w:instrText>ADDIN CitaviPlaceholder{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FdXJvcMOkaXNjaGUgS29tbWlzc2lvbiAyMDExLiJ9XX0sIlRhZyI6IkNpdGF2aVBsYWNlaG9sZGVyIzk1OTUyMTVjLTE2NjAtNDUyNy04NDVhLWQxMmMzODIyNGU5NiIsIlRleHQiOiJWZ2wuIEV1cm9ww6Rpc2NoZSBLb21taXNzaW9uIDIwMTEuIiwiV0FJVmVyc2lvbiI6IjYuMy4wLjAifQ==}</w:instrText>
          </w:r>
          <w:r>
            <w:fldChar w:fldCharType="separate"/>
          </w:r>
          <w:r>
            <w:rPr>
              <w:lang w:val="en-US"/>
            </w:rPr>
            <w:t>Vgl. Europäische Kommission 2011.</w:t>
          </w:r>
          <w:r>
            <w:fldChar w:fldCharType="end"/>
          </w:r>
        </w:sdtContent>
      </w:sdt>
    </w:p>
  </w:footnote>
  <w:footnote w:id="12">
    <w:p w14:paraId="11B1422C" w14:textId="7FF3252B" w:rsidR="00AA1CC4" w:rsidRPr="00A25395" w:rsidRDefault="00AA1CC4">
      <w:pPr>
        <w:pStyle w:val="Funotentext"/>
        <w:rPr>
          <w:lang w:val="en-US"/>
        </w:rPr>
      </w:pPr>
      <w:r>
        <w:rPr>
          <w:rStyle w:val="Funotenzeichen"/>
        </w:rPr>
        <w:footnoteRef/>
      </w:r>
      <w:r w:rsidRPr="00A25395">
        <w:rPr>
          <w:lang w:val="en-US"/>
        </w:rPr>
        <w:t xml:space="preserve"> </w:t>
      </w:r>
      <w:sdt>
        <w:sdtPr>
          <w:alias w:val="Don't edit this field"/>
          <w:tag w:val="CitaviPlaceholder#2d8b5589-dcb4-48d9-b831-8451513de7a2"/>
          <w:id w:val="-2043747787"/>
          <w:placeholder>
            <w:docPart w:val="DefaultPlaceholder_-1854013440"/>
          </w:placeholder>
        </w:sdtPr>
        <w:sdtContent>
          <w:r>
            <w:fldChar w:fldCharType="begin"/>
          </w:r>
          <w:r>
            <w:rPr>
              <w:lang w:val="en-US"/>
            </w:rPr>
            <w:instrText>ADDIN CitaviPlaceholder{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FdXJvcMOkaXNjaGUgS29tbWlzc2lvbiAyMDExLiJ9XX0sIlRhZyI6IkNpdGF2aVBsYWNlaG9sZGVyIzJkOGI1NTg5LWRjYjQtNDhkOS1iODMxLTg0NTE1MTNkZTdhMiIsIlRleHQiOiJWZ2wuIEV1cm9ww6Rpc2NoZSBLb21taXNzaW9uIDIwMTEuIiwiV0FJVmVyc2lvbiI6IjYuMy4wLjAifQ==}</w:instrText>
          </w:r>
          <w:r>
            <w:fldChar w:fldCharType="separate"/>
          </w:r>
          <w:r>
            <w:rPr>
              <w:lang w:val="en-US"/>
            </w:rPr>
            <w:t>Vgl. Europäische Kommission 2011.</w:t>
          </w:r>
          <w:r>
            <w:fldChar w:fldCharType="end"/>
          </w:r>
        </w:sdtContent>
      </w:sdt>
    </w:p>
  </w:footnote>
  <w:footnote w:id="13">
    <w:p w14:paraId="59F783CA" w14:textId="71771DC8" w:rsidR="00AA1CC4" w:rsidRPr="00244F27" w:rsidRDefault="00AA1CC4">
      <w:pPr>
        <w:pStyle w:val="Funotentext"/>
        <w:rPr>
          <w:lang w:val="en-US"/>
        </w:rPr>
      </w:pPr>
      <w:r>
        <w:rPr>
          <w:rStyle w:val="Funotenzeichen"/>
        </w:rPr>
        <w:footnoteRef/>
      </w:r>
      <w:r w:rsidRPr="00244F27">
        <w:rPr>
          <w:lang w:val="en-US"/>
        </w:rPr>
        <w:t xml:space="preserve"> </w:t>
      </w:r>
      <w:sdt>
        <w:sdtPr>
          <w:alias w:val="Don't edit this field"/>
          <w:tag w:val="CitaviPlaceholder#9cb8fa31-b3f9-4439-a510-e35d06892083"/>
          <w:id w:val="262817150"/>
          <w:placeholder>
            <w:docPart w:val="DefaultPlaceholder_-1854013440"/>
          </w:placeholder>
        </w:sdtPr>
        <w:sdtContent>
          <w:r>
            <w:fldChar w:fldCharType="begin"/>
          </w:r>
          <w:r>
            <w:rPr>
              <w:lang w:val="en-US"/>
            </w:rPr>
            <w:instrText>ADDIN CitaviPlaceholder{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RXVyb3BlYW4gVHJ1Y2sgUGxhdG9vbmluZyBDaGFsbGVuZ2UuIn1dfSwiVGFnIjoiQ2l0YXZpUGxhY2Vob2xkZXIjOWNiOGZhMzEtYjNmOS00NDM5LWE1MTAtZTM1ZDA2ODkyMDgzIiwiVGV4dCI6IlZnbC4gRXVyb3BlYW4gVHJ1Y2sgUGxhdG9vbmluZyBDaGFsbGVuZ2UuIiwiV0FJVmVyc2lvbiI6IjYuMy4wLjAifQ==}</w:instrText>
          </w:r>
          <w:r>
            <w:fldChar w:fldCharType="separate"/>
          </w:r>
          <w:r>
            <w:rPr>
              <w:lang w:val="en-US"/>
            </w:rPr>
            <w:t>Vgl. European Truck Platooning Challenge.</w:t>
          </w:r>
          <w:r>
            <w:fldChar w:fldCharType="end"/>
          </w:r>
        </w:sdtContent>
      </w:sdt>
    </w:p>
  </w:footnote>
  <w:footnote w:id="14">
    <w:p w14:paraId="655EFFE5" w14:textId="51E9ADC9" w:rsidR="00AA1CC4" w:rsidRPr="00244F27" w:rsidRDefault="00AA1CC4">
      <w:pPr>
        <w:pStyle w:val="Funotentext"/>
        <w:rPr>
          <w:lang w:val="en-US"/>
        </w:rPr>
      </w:pPr>
      <w:r>
        <w:rPr>
          <w:rStyle w:val="Funotenzeichen"/>
        </w:rPr>
        <w:footnoteRef/>
      </w:r>
      <w:r w:rsidRPr="00244F27">
        <w:rPr>
          <w:lang w:val="en-US"/>
        </w:rPr>
        <w:t xml:space="preserve"> </w:t>
      </w:r>
      <w:sdt>
        <w:sdtPr>
          <w:alias w:val="Don't edit this field"/>
          <w:tag w:val="CitaviPlaceholder#9ccff2e9-880c-438c-a13d-eb745946c613"/>
          <w:id w:val="886368568"/>
          <w:placeholder>
            <w:docPart w:val="DefaultPlaceholder_-1854013440"/>
          </w:placeholder>
        </w:sdtPr>
        <w:sdtContent>
          <w:r>
            <w:fldChar w:fldCharType="begin"/>
          </w:r>
          <w:r>
            <w:rPr>
              <w:lang w:val="en-US"/>
            </w:rPr>
            <w:instrText>ADDIN CitaviPlaceholder{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}</w:instrText>
          </w:r>
          <w:r>
            <w:fldChar w:fldCharType="separate"/>
          </w:r>
          <w:r>
            <w:rPr>
              <w:lang w:val="en-US"/>
            </w:rPr>
            <w:t>Vgl. Christof 2015.</w:t>
          </w:r>
          <w:r>
            <w:fldChar w:fldCharType="end"/>
          </w:r>
        </w:sdtContent>
      </w:sdt>
    </w:p>
  </w:footnote>
  <w:footnote w:id="15">
    <w:p w14:paraId="545FDB45" w14:textId="0D60DF98" w:rsidR="00AA1CC4" w:rsidRPr="00854068" w:rsidRDefault="00AA1CC4">
      <w:pPr>
        <w:pStyle w:val="Funotentext"/>
        <w:rPr>
          <w:lang w:val="en-US"/>
        </w:rPr>
      </w:pPr>
      <w:r>
        <w:rPr>
          <w:rStyle w:val="Funotenzeichen"/>
        </w:rPr>
        <w:footnoteRef/>
      </w:r>
      <w:r w:rsidRPr="00854068">
        <w:rPr>
          <w:lang w:val="en-US"/>
        </w:rPr>
        <w:t xml:space="preserve"> </w:t>
      </w:r>
      <w:sdt>
        <w:sdtPr>
          <w:alias w:val="Don't edit this field"/>
          <w:tag w:val="CitaviPlaceholder#befeb20d-f49a-46b7-83a1-04af2e12d114"/>
          <w:id w:val="-2120060936"/>
          <w:placeholder>
            <w:docPart w:val="DefaultPlaceholder_-1854013440"/>
          </w:placeholder>
        </w:sdtPr>
        <w:sdtContent>
          <w:r>
            <w:fldChar w:fldCharType="begin"/>
          </w:r>
          <w:r>
            <w:rPr>
              <w:lang w:val="en-US"/>
            </w:rPr>
            <w:instrText>ADDIN CitaviPlaceholder{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m9sbHMtUm95Y2UgMjAxNi4ifV19LCJUYWciOiJDaXRhdmlQbGFjZWhvbGRlciNiZWZlYjIwZC1mNDlhLTQ2YjctODNhMS0wNGFmMmUxMmQxMTQiLCJUZXh0IjoiVmdsLiBSb2xscy1Sb3ljZSAyMDE2LiIsIldBSVZlcnNpb24iOiI2LjMuMC4wIn0=}</w:instrText>
          </w:r>
          <w:r>
            <w:fldChar w:fldCharType="separate"/>
          </w:r>
          <w:r>
            <w:rPr>
              <w:lang w:val="en-US"/>
            </w:rPr>
            <w:t>Vgl. Rolls-Royce 2016.</w:t>
          </w:r>
          <w:r>
            <w:fldChar w:fldCharType="end"/>
          </w:r>
        </w:sdtContent>
      </w:sdt>
    </w:p>
  </w:footnote>
  <w:footnote w:id="16">
    <w:p w14:paraId="181C2762" w14:textId="19C27671" w:rsidR="00AA1CC4" w:rsidRPr="00854068" w:rsidRDefault="00AA1CC4">
      <w:pPr>
        <w:pStyle w:val="Funotentext"/>
        <w:rPr>
          <w:lang w:val="en-US"/>
        </w:rPr>
      </w:pPr>
      <w:r>
        <w:rPr>
          <w:rStyle w:val="Funotenzeichen"/>
        </w:rPr>
        <w:footnoteRef/>
      </w:r>
      <w:r w:rsidRPr="00854068">
        <w:rPr>
          <w:lang w:val="en-US"/>
        </w:rPr>
        <w:t xml:space="preserve"> </w:t>
      </w:r>
      <w:sdt>
        <w:sdtPr>
          <w:alias w:val="Don't edit this field"/>
          <w:tag w:val="CitaviPlaceholder#bb894291-eda4-4bed-a4da-f2d4eef7c072"/>
          <w:id w:val="-663624770"/>
          <w:placeholder>
            <w:docPart w:val="DefaultPlaceholder_-1854013440"/>
          </w:placeholder>
        </w:sdtPr>
        <w:sdtContent>
          <w:r>
            <w:fldChar w:fldCharType="begin"/>
          </w:r>
          <w:r>
            <w:rPr>
              <w:lang w:val="en-US"/>
            </w:rPr>
            <w:instrText>ADDIN CitaviPlaceholder{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2Nocm9lZGVyIDIwMTYuIn1dfSwiVGFnIjoiQ2l0YXZpUGxhY2Vob2xkZXIjYmI4OTQyOTEtZWRhNC00YmVkLWE0ZGEtZjJkNGVlZjdjMDcyIiwiVGV4dCI6IlZnbC4gU2Nocm9lZGVyIDIwMTYuIiwiV0FJVmVyc2lvbiI6IjYuMy4wLjAifQ==}</w:instrText>
          </w:r>
          <w:r>
            <w:fldChar w:fldCharType="separate"/>
          </w:r>
          <w:r>
            <w:rPr>
              <w:lang w:val="en-US"/>
            </w:rPr>
            <w:t>Vgl. Schroeder 2016.</w:t>
          </w:r>
          <w:r>
            <w:fldChar w:fldCharType="end"/>
          </w:r>
        </w:sdtContent>
      </w:sdt>
    </w:p>
  </w:footnote>
  <w:footnote w:id="17">
    <w:p w14:paraId="76401AC4" w14:textId="6B4720E1" w:rsidR="00AA1CC4" w:rsidRPr="00AA265C" w:rsidRDefault="00AA1CC4">
      <w:pPr>
        <w:pStyle w:val="Funotentext"/>
        <w:rPr>
          <w:lang w:val="en-US"/>
        </w:rPr>
      </w:pPr>
      <w:r>
        <w:rPr>
          <w:rStyle w:val="Funotenzeichen"/>
        </w:rPr>
        <w:footnoteRef/>
      </w:r>
      <w:r w:rsidRPr="00AA265C">
        <w:rPr>
          <w:lang w:val="en-US"/>
        </w:rPr>
        <w:t xml:space="preserve"> </w:t>
      </w:r>
      <w:sdt>
        <w:sdtPr>
          <w:alias w:val="Don't edit this field"/>
          <w:tag w:val="CitaviPlaceholder#644a3c46-ef0f-4d4f-bf60-8c310861001d"/>
          <w:id w:val="1241054774"/>
          <w:placeholder>
            <w:docPart w:val="DefaultPlaceholder_-1854013440"/>
          </w:placeholder>
        </w:sdtPr>
        <w:sdtContent>
          <w:r>
            <w:fldChar w:fldCharType="begin"/>
          </w:r>
          <w:r>
            <w:rPr>
              <w:lang w:val="en-US"/>
            </w:rPr>
            <w:instrText>ADDIN CitaviPlaceholder{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G9ydCBUZWNobm9sb2d5IDIwMTkuIn1dfSwiVGFnIjoiQ2l0YXZpUGxhY2Vob2xkZXIjNjQ0YTNjNDYtZWYwZi00ZDRmLWJmNjAtOGMzMTA4NjEwMDFkIiwiVGV4dCI6IlZnbC4gUG9ydCBUZWNobm9sb2d5IDIwMTkuIiwiV0FJVmVyc2lvbiI6IjYuMy4wLjAifQ==}</w:instrText>
          </w:r>
          <w:r>
            <w:fldChar w:fldCharType="separate"/>
          </w:r>
          <w:r>
            <w:rPr>
              <w:lang w:val="en-US"/>
            </w:rPr>
            <w:t>Vgl. Port Technology 2019.</w:t>
          </w:r>
          <w:r>
            <w:fldChar w:fldCharType="end"/>
          </w:r>
        </w:sdtContent>
      </w:sdt>
    </w:p>
  </w:footnote>
  <w:footnote w:id="18">
    <w:p w14:paraId="7E3E78D6" w14:textId="17C346FA" w:rsidR="00AA1CC4" w:rsidRPr="00471F57" w:rsidRDefault="00AA1CC4">
      <w:pPr>
        <w:pStyle w:val="Funotentext"/>
        <w:rPr>
          <w:lang w:val="en-US"/>
        </w:rPr>
      </w:pPr>
      <w:r>
        <w:rPr>
          <w:rStyle w:val="Funotenzeichen"/>
        </w:rPr>
        <w:footnoteRef/>
      </w:r>
      <w:r w:rsidRPr="00471F57">
        <w:rPr>
          <w:lang w:val="en-US"/>
        </w:rPr>
        <w:t xml:space="preserve"> </w:t>
      </w:r>
      <w:sdt>
        <w:sdtPr>
          <w:alias w:val="Don't edit this field"/>
          <w:tag w:val="CitaviPlaceholder#4af304b5-a4cd-4415-9db1-3f6e5f185a0b"/>
          <w:id w:val="-614679131"/>
          <w:placeholder>
            <w:docPart w:val="DefaultPlaceholder_-1854013440"/>
          </w:placeholder>
        </w:sdtPr>
        <w:sdtContent>
          <w:r>
            <w:fldChar w:fldCharType="begin"/>
          </w:r>
          <w:r>
            <w:rPr>
              <w:lang w:val="en-US"/>
            </w:rPr>
            <w:instrText>ADDIN CitaviPlaceholder{eyIkaWQiOiIxIiwiRW50cmllcyI6W3siJGlkIjoiMiIsIklkIjoiZjY3YzYwZTgtNjQyYi00MjQ0LTk3YmEtOWI1N2ZjZWFlNmRlIiwiUmFuZ2VMZW5ndGgiOjE3LCJSZWZlcmVuY2VJZCI6IjU3NTY2ODJjLTExYTAtNGRiOC1hNjMwLTlkNWFiNThkNTQ5YyIsIlByZWZpeCI6IlZnbC4gIiwiUmVmZXJlbmNlIjp7IiRpZCI6IjMiLCJBYnN0cmFjdCI6IlNpZSBzaW5kIHVsdHJhc2NobmVsbCwgZW5lcmdpZXNwYXJlbmQgdW5kIGludGVsbGlnZW50OiBEaWUgWsO8Z2UgZGVyIFp1a3VuZnQgdmVyYmluZGVuIEtvbnRpbmVudGUgdW5kIHNldHplbiBkZW4gV2VsdGhhbmRlbCBhdWYgZWluZSBuZXVlIFN0dWZ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Ugc2luZCB1bHRyYXNjaG5lbGwsIGVuZXJnaWVzcGFyZW5kIHVuZCBpbnRlbGxpZ2VudDogRGllIFpcXCdmY2dlIGRlciBadWt1bmZ0IHZlcmJpbmRlbiBLb250aW5lbnRlIHVuZCBzZXR6ZW4gZGVuIFdlbHRoYW5kZWwgYXVmIGVpbmUgbmV1ZSBTdHVmZS59e1xyXG5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IwLjA2LjIwMTkiLCJBdXRob3JzIjpbeyIkaWQiOiI0IiwiRmlyc3ROYW1lIjoiSsO8cmdlbiIsIkxhc3ROYW1lIjoiU3TDvGJlciIsIlByb3RlY3RlZCI6ZmFsc2UsIlNleCI6MiwiQ3JlYXRlZEJ5IjoiX0Zsb3JpYW4gSG9mYmF1ZXIiLCJDcmVhdGVkT24iOiIyMDE5LTA2LTIwVDExOjM4OjI5IiwiTW9kaWZpZWRCeSI6Il9GbG9yaWFuIEhvZmJhdWVyIiwiSWQiOiJkN2Y4MDExMi1jYzM5LTRiZGQtOGNiMi1jMWU2ZWE4YjAwN2IiLCJNb2RpZmllZE9uIjoiMjAxOS0wNi0yMFQxMTozODoyOSIsIlByb2plY3QiOnsiJGlkIjoiNSJ9fV0sIkNpdGF0aW9uS2V5VXBkYXRlVHlwZSI6MCwiQ29sbGFib3JhdG9ycyI6W10sIkRhdGUiOiIyOC4wOS4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FN0w7xiZXIgMjAxOC4ifV19LCJUYWciOiJDaXRhdmlQbGFjZWhvbGRlciM0YWYzMDRiNS1hNGNkLTQ0MTUtOWRiMS0zZjZlNWYxODVhMGIiLCJUZXh0IjoiVmdsLiBTdMO8YmVyIDIwMTguIiwiV0FJVmVyc2lvbiI6IjYuMy4wLjAifQ==}</w:instrText>
          </w:r>
          <w:r>
            <w:fldChar w:fldCharType="separate"/>
          </w:r>
          <w:r>
            <w:rPr>
              <w:lang w:val="en-US"/>
            </w:rPr>
            <w:t>Vgl. Stüber 2018.</w:t>
          </w:r>
          <w:r>
            <w:fldChar w:fldCharType="end"/>
          </w:r>
        </w:sdtContent>
      </w:sdt>
    </w:p>
  </w:footnote>
  <w:footnote w:id="19">
    <w:p w14:paraId="4DA97E4F" w14:textId="77CC461D" w:rsidR="00AA1CC4" w:rsidRPr="00471F57" w:rsidRDefault="00AA1CC4">
      <w:pPr>
        <w:pStyle w:val="Funotentext"/>
        <w:rPr>
          <w:lang w:val="en-US"/>
        </w:rPr>
      </w:pPr>
      <w:r>
        <w:rPr>
          <w:rStyle w:val="Funotenzeichen"/>
        </w:rPr>
        <w:footnoteRef/>
      </w:r>
      <w:r w:rsidRPr="00471F57">
        <w:rPr>
          <w:lang w:val="en-US"/>
        </w:rPr>
        <w:t xml:space="preserve"> </w:t>
      </w:r>
      <w:sdt>
        <w:sdtPr>
          <w:alias w:val="Don't edit this field"/>
          <w:tag w:val="CitaviPlaceholder#be5bd6d6-5101-402b-8498-08c02de23561"/>
          <w:id w:val="-1018459801"/>
          <w:placeholder>
            <w:docPart w:val="DefaultPlaceholder_-1854013440"/>
          </w:placeholder>
        </w:sdtPr>
        <w:sdtContent>
          <w:r>
            <w:fldChar w:fldCharType="begin"/>
          </w:r>
          <w:r>
            <w:rPr>
              <w:lang w:val="en-US"/>
            </w:rPr>
            <w:instrText>ADDIN CitaviPlaceholder{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ZlcmtlaHJzZm9yc2NoZXIgZGVzIERldXRzY2hlbiBaZW50cnVtcyBmXFwnZmNyIEx1ZnQtIHVuZCBSYXVtZmFocnQgKERMUikgaGFiZW4gbWl0IGRlbSBUcmllYndhZ2VuenVnIE5HVCBDQVJHTyBlaW4gaW5ub3ZhdGl2ZXMgdW5kIGdhbnpoZWl0bGljaGVzIEtvbnplcHQgZW50d2lja2VsdCwgdW0gZGllIEF0dHJha3Rpdml0XFwnZTR0IGRlcyBTY2hpZW5lbmdcXCdmY3RlLi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yMC4wNi4yMDE5IiwiQXV0aG9ycyI6W3siJGlkIjoiNCIsIkxhc3ROYW1lIjoiRGV1dHNjaGUgTHVmdC0gdW5kIFJhdW1mYWhydCIsIlByb3RlY3RlZCI6ZmFsc2UsIlNleCI6MCwiQ3JlYXRlZEJ5IjoiX0Zsb3JpYW4gSG9mYmF1ZXIiLCJDcmVhdGVkT24iOiIyMDE5LTA2LTIwVDExOjUwOjI3IiwiTW9kaWZpZWRCeSI6Il9GbG9yaWFuIEhvZmJhdWVyIiwiSWQiOiI3ZDZlYjQ4Yy0wMTVhLTQzMjYtOGRkNC01NjIxYmM5NWYyY2QiLCJNb2RpZmllZE9uIjoiMjAxOS0wNi0yMFQxMTo1MDoyNy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RGV1dHNjaGUgTHVmdC0gdW5kIFJhdW1mYWhydCAyMDE3LiJ9XX0sIlRhZyI6IkNpdGF2aVBsYWNlaG9sZGVyI2JlNWJkNmQ2LTUxMDEtNDAyYi04NDk4LTA4YzAyZGUyMzU2MSIsIlRleHQiOiJWZ2wuIERldXRzY2hlIEx1ZnQtIHVuZCBSYXVtZmFocnQgMjAxNy4iLCJXQUlWZXJzaW9uIjoiNi4zLjAuMCJ9}</w:instrText>
          </w:r>
          <w:r>
            <w:fldChar w:fldCharType="separate"/>
          </w:r>
          <w:r>
            <w:rPr>
              <w:lang w:val="en-US"/>
            </w:rPr>
            <w:t>Vgl. Deutsche Luft- und Raumfahrt 2017.</w:t>
          </w:r>
          <w:r>
            <w:fldChar w:fldCharType="end"/>
          </w:r>
        </w:sdtContent>
      </w:sdt>
    </w:p>
  </w:footnote>
  <w:footnote w:id="20">
    <w:p w14:paraId="365B61C7" w14:textId="2B50A970" w:rsidR="00AA1CC4" w:rsidRPr="001E7F0C" w:rsidRDefault="00AA1CC4">
      <w:pPr>
        <w:pStyle w:val="Funotentext"/>
        <w:rPr>
          <w:lang w:val="en-US"/>
        </w:rPr>
      </w:pPr>
      <w:r>
        <w:rPr>
          <w:rStyle w:val="Funotenzeichen"/>
        </w:rPr>
        <w:footnoteRef/>
      </w:r>
      <w:r w:rsidRPr="00471F57">
        <w:rPr>
          <w:lang w:val="en-US"/>
        </w:rPr>
        <w:t xml:space="preserve"> </w:t>
      </w:r>
      <w:sdt>
        <w:sdtPr>
          <w:alias w:val="Don't edit this field"/>
          <w:tag w:val="CitaviPlaceholder#57dc0f60-a50b-4016-afed-9f9f1c4abafc"/>
          <w:id w:val="-1849176070"/>
          <w:placeholder>
            <w:docPart w:val="DefaultPlaceholder_-1854013440"/>
          </w:placeholder>
        </w:sdtPr>
        <w:sdtContent>
          <w:r>
            <w:fldChar w:fldCharType="begin"/>
          </w:r>
          <w:r>
            <w:rPr>
              <w:lang w:val="en-US"/>
            </w:rPr>
            <w:instrText>ADDIN CitaviPlaceholder{eyIkaWQiOiIxIiwiRW50cmllcyI6W3siJGlkIjoiMiIsIklkIjoiMDNiYzYyMTItNDg4MS00NDlmLTlmNmMtMGY2ODdhMDI5N2VlIiwiUmFuZ2VMZW5ndGgiOjE3LCJSZWZlcmVuY2VJZCI6IjU3NTY2ODJjLTExYTAtNGRiOC1hNjMwLTlkNWFiNThkNTQ5YyIsIlByZWZpeCI6IlZnbC4gIiwiUmVmZXJlbmNlIjp7IiRpZCI6IjMiLCJBYnN0cmFjdCI6IlNpZSBzaW5kIHVsdHJhc2NobmVsbCwgZW5lcmdpZXNwYXJlbmQgdW5kIGludGVsbGlnZW50OiBEaWUgWsO8Z2UgZGVyIFp1a3VuZnQgdmVyYmluZGVuIEtvbnRpbmVudGUgdW5kIHNldHplbiBkZW4gV2VsdGhhbmRlbCBhdWYgZWluZSBuZXVlIFN0dWZ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Ugc2luZCB1bHRyYXNjaG5lbGwsIGVuZXJnaWVzcGFyZW5kIHVuZCBpbnRlbGxpZ2VudDogRGllIFpcXCdmY2dlIGRlciBadWt1bmZ0IHZlcmJpbmRlbiBLb250aW5lbnRlIHVuZCBzZXR6ZW4gZGVuIFdlbHRoYW5kZWwgYXVmIGVpbmUgbmV1ZSBTdHVmZS59e1xyXG5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IwLjA2LjIwMTkiLCJBdXRob3JzIjpbeyIkaWQiOiI0IiwiRmlyc3ROYW1lIjoiSsO8cmdlbiIsIkxhc3ROYW1lIjoiU3TDvGJlciIsIlByb3RlY3RlZCI6ZmFsc2UsIlNleCI6MiwiQ3JlYXRlZEJ5IjoiX0Zsb3JpYW4gSG9mYmF1ZXIiLCJDcmVhdGVkT24iOiIyMDE5LTA2LTIwVDExOjM4OjI5IiwiTW9kaWZpZWRCeSI6Il9GbG9yaWFuIEhvZmJhdWVyIiwiSWQiOiJkN2Y4MDExMi1jYzM5LTRiZGQtOGNiMi1jMWU2ZWE4YjAwN2IiLCJNb2RpZmllZE9uIjoiMjAxOS0wNi0yMFQxMTozODoyOSIsIlByb2plY3QiOnsiJGlkIjoiNSJ9fV0sIkNpdGF0aW9uS2V5VXBkYXRlVHlwZSI6MCwiQ29sbGFib3JhdG9ycyI6W10sIkRhdGUiOiIyOC4wOS4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FN0w7xiZXIgMjAxOC4ifV19LCJUYWciOiJDaXRhdmlQbGFjZWhvbGRlciM1N2RjMGY2MC1hNTBiLTQwMTYtYWZlZC05ZjlmMWM0YWJhZmMiLCJUZXh0IjoiVmdsLiBTdMO8YmVyIDIwMTguIiwiV0FJVmVyc2lvbiI6IjYuMy4wLjAifQ==}</w:instrText>
          </w:r>
          <w:r>
            <w:fldChar w:fldCharType="separate"/>
          </w:r>
          <w:r>
            <w:rPr>
              <w:lang w:val="en-US"/>
            </w:rPr>
            <w:t>Vgl. Stüber 2018.</w:t>
          </w:r>
          <w:r>
            <w:fldChar w:fldCharType="end"/>
          </w:r>
        </w:sdtContent>
      </w:sdt>
    </w:p>
  </w:footnote>
  <w:footnote w:id="21">
    <w:p w14:paraId="5DD60660" w14:textId="015B263D" w:rsidR="00AA1CC4" w:rsidRPr="001E7F0C" w:rsidRDefault="00AA1CC4">
      <w:pPr>
        <w:pStyle w:val="Funotentext"/>
        <w:rPr>
          <w:lang w:val="en-US"/>
        </w:rPr>
      </w:pPr>
      <w:r>
        <w:rPr>
          <w:rStyle w:val="Funotenzeichen"/>
        </w:rPr>
        <w:footnoteRef/>
      </w:r>
      <w:r w:rsidRPr="001E7F0C">
        <w:rPr>
          <w:lang w:val="en-US"/>
        </w:rPr>
        <w:t xml:space="preserve"> </w:t>
      </w:r>
      <w:sdt>
        <w:sdtPr>
          <w:alias w:val="Don't edit this field"/>
          <w:tag w:val="CitaviPlaceholder#6cb38855-f99f-42ab-a4f4-f25b2792602e"/>
          <w:id w:val="283544577"/>
          <w:placeholder>
            <w:docPart w:val="DefaultPlaceholder_-1854013440"/>
          </w:placeholder>
        </w:sdtPr>
        <w:sdtContent>
          <w:r>
            <w:fldChar w:fldCharType="begin"/>
          </w:r>
          <w:r>
            <w:rPr>
              <w:lang w:val="en-US"/>
            </w:rPr>
            <w:instrText>ADDIN CitaviPlaceholder{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FNjaHVtYW5uIDIwMTcuIn1dfSwiVGFnIjoiQ2l0YXZpUGxhY2Vob2xkZXIjNmNiMzg4NTUtZjk5Zi00MmFiLWE0ZjQtZjI1YjI3OTI2MDJlIiwiVGV4dCI6IlZnbC4gU2NodW1hbm4gMjAxNy4iLCJXQUlWZXJzaW9uIjoiNi4zLjAuMCJ9}</w:instrText>
          </w:r>
          <w:r>
            <w:fldChar w:fldCharType="separate"/>
          </w:r>
          <w:r>
            <w:rPr>
              <w:lang w:val="en-US"/>
            </w:rPr>
            <w:t>Vgl. Schumann 2017.</w:t>
          </w:r>
          <w:r>
            <w:fldChar w:fldCharType="end"/>
          </w:r>
        </w:sdtContent>
      </w:sdt>
    </w:p>
  </w:footnote>
  <w:footnote w:id="22">
    <w:p w14:paraId="322F6CBA" w14:textId="792C61EA" w:rsidR="00AA1CC4" w:rsidRPr="00426FC7" w:rsidRDefault="00AA1CC4">
      <w:pPr>
        <w:pStyle w:val="Funotentext"/>
      </w:pPr>
      <w:r>
        <w:rPr>
          <w:rStyle w:val="Funotenzeichen"/>
        </w:rPr>
        <w:footnoteRef/>
      </w:r>
      <w:r w:rsidRPr="001E7F0C">
        <w:rPr>
          <w:lang w:val="en-US"/>
        </w:rPr>
        <w:t xml:space="preserve"> </w:t>
      </w:r>
      <w:sdt>
        <w:sdtPr>
          <w:alias w:val="Don't edit this field"/>
          <w:tag w:val="CitaviPlaceholder#98f97500-efeb-4c29-a865-248d0b99bf02"/>
          <w:id w:val="1623649154"/>
          <w:placeholder>
            <w:docPart w:val="DefaultPlaceholder_-1854013440"/>
          </w:placeholder>
        </w:sdtPr>
        <w:sdtContent>
          <w:r>
            <w:fldChar w:fldCharType="begin"/>
          </w:r>
          <w:r>
            <w:rPr>
              <w:lang w:val="en-US"/>
            </w:rPr>
            <w:instrText>ADDIN CitaviPlaceholder{eyIkaWQiOiIxIiwiRW50cmllcyI6W3siJGlkIjoiMiIsIklkIjoiYTRkZDEyYmYtNGE3Zi00MDFmLWEzMTItZTQwNWM1M2Y5Y2NjIiwiUmFuZ2VMZW5ndGgiOjM0LCJSZWZlcmVuY2VJZCI6IjkyYjQzODZiLWQ0MDQtNGQyNS1iN2NhLTEyNDNmMGI5MmNhZSIsIlByZWZpeCI6IlZnbC4gIiwiUmVmZXJlbmNlIjp7IiRpZCI6IjMiLCJBYnN0cmFjdCI6IkRpZSB3aXNzZW5zY2hhZnRsaWNoZW4gRXJrZW5udG5pc3NlIGF1cyBkZW4gUHJvamVrdGVuIHp1bSAgTkdUIEhTVCB1bmQgTkdUIExJTksgd2VyZGVuIGF1ZiBlaW5lbiBzY2huZWxsZW4sIGxlaXNlbiB1bmQgbWlzY2h2ZXJrZWhyc2bDpGhpZ2VuIEfDvHRlcnp1ZyDDvGJlcnRyYWdlbi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RGllIHdpc3NlbnNjaGFmdGxpY2hlbiBFcmtlbm50bmlzc2UgYXVzIGRlbiBQcm9qZWt0ZW4genVtICBOR1QgSFNUIHVuZCBOR1QgTElOSyB3ZXJkZW4gYXVmIGVpbmVuIHNjaG5lbGxlbiwgbGVpc2VuIHVuZCBtaXNjaHZlcmtlaHJzZlxcJ2U0aGlnZW4gR1xcJ2ZjdGVyenVnIFxcJ2ZjYmVydHJhZ2Vu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Y2Nlc3NEYXRlIjoiMjAuMDYuMjAxOSIsIkF1dGhvcnMiOlt7IiRpZCI6IjQiLCJMYXN0TmFtZSI6IkRldXRzY2hlIEx1ZnQtIHVuZCBSYXVtZmFocnQiLCJQcm90ZWN0ZWQiOmZhbHNlLCJTZXgiOjAsIkNyZWF0ZWRCeSI6Il9GbG9yaWFuIEhvZmJhdWVyIiwiQ3JlYXRlZE9uIjoiMjAxOS0wNi0yMFQxMTo1MDoyNyIsIk1vZGlmaWVkQnkiOiJfRmxvcmlhbiBIb2ZiYXVlciIsIklkIjoiN2Q2ZWI0OGMtMDE1YS00MzI2LThkZDQtNTYyMWJjOTVmMmNkIiwiTW9kaWZpZWRPbiI6IjIwMTktMDYtMjBUMTE6NTA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RGV1dHNjaGUgTHVmdC0gdW5kIFJhdW1mYWhydC4ifV19LCJUYWciOiJDaXRhdmlQbGFjZWhvbGRlciM5OGY5NzUwMC1lZmViLTRjMjktYTg2NS0yNDhkMGI5OWJmMDIiLCJUZXh0IjoiVmdsLiBEZXV0c2NoZSBMdWZ0LSB1bmQgUmF1bWZhaHJ0LiIsIldBSVZlcnNpb24iOiI2LjMuMC4wIn0=}</w:instrText>
          </w:r>
          <w:r>
            <w:fldChar w:fldCharType="separate"/>
          </w:r>
          <w:r>
            <w:t>Vgl. Deutsche Luft- und Raumfahrt.</w:t>
          </w:r>
          <w:r>
            <w:fldChar w:fldCharType="end"/>
          </w:r>
        </w:sdtContent>
      </w:sdt>
    </w:p>
  </w:footnote>
  <w:footnote w:id="23">
    <w:p w14:paraId="3A05AFFF" w14:textId="15A87197" w:rsidR="00AA1CC4" w:rsidRPr="005F2AFE" w:rsidRDefault="00AA1CC4">
      <w:pPr>
        <w:pStyle w:val="Funotentext"/>
        <w:rPr>
          <w:lang w:val="de-DE"/>
        </w:rPr>
      </w:pPr>
      <w:r>
        <w:rPr>
          <w:rStyle w:val="Funotenzeichen"/>
        </w:rPr>
        <w:footnoteRef/>
      </w:r>
      <w:r>
        <w:t xml:space="preserve"> </w:t>
      </w:r>
      <w:sdt>
        <w:sdtPr>
          <w:alias w:val="Don't edit this field"/>
          <w:tag w:val="CitaviPlaceholder#50aa546e-9838-46d1-8824-b953d728e059"/>
          <w:id w:val="1739982487"/>
          <w:placeholder>
            <w:docPart w:val="DefaultPlaceholder_-1854013440"/>
          </w:placeholder>
        </w:sdtPr>
        <w:sdtContent>
          <w:r>
            <w:fldChar w:fldCharType="begin"/>
          </w:r>
          <w:r>
            <w:instrText>ADDIN CitaviPlaceholder{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T01WIEFHIDIwMTkuIn1dfSwiVGFnIjoiQ2l0YXZpUGxhY2Vob2xkZXIjNTBhYTU0NmUtOTgzOC00NmQxLTg4MjQtYjk1M2Q3MjhlMDU5IiwiVGV4dCI6IlZnbC4gT01WIEFHIDIwMTkuIiwiV0FJVmVyc2lvbiI6IjYuMy4wLjAifQ==}</w:instrText>
          </w:r>
          <w:r>
            <w:fldChar w:fldCharType="separate"/>
          </w:r>
          <w:r>
            <w:t>Vgl. OMV AG 2019.</w:t>
          </w:r>
          <w:r>
            <w:fldChar w:fldCharType="end"/>
          </w:r>
        </w:sdtContent>
      </w:sdt>
    </w:p>
  </w:footnote>
  <w:footnote w:id="24">
    <w:p w14:paraId="16BF7D1B" w14:textId="4F99E38E" w:rsidR="00AA1CC4" w:rsidRPr="00DA06A2" w:rsidRDefault="00AA1CC4">
      <w:pPr>
        <w:pStyle w:val="Funotentext"/>
        <w:rPr>
          <w:lang w:val="en-US"/>
        </w:rPr>
      </w:pPr>
      <w:r>
        <w:rPr>
          <w:rStyle w:val="Funotenzeichen"/>
        </w:rPr>
        <w:footnoteRef/>
      </w:r>
      <w:r>
        <w:t xml:space="preserve"> </w:t>
      </w:r>
      <w:sdt>
        <w:sdtPr>
          <w:alias w:val="Don't edit this field"/>
          <w:tag w:val="CitaviPlaceholder#d29c27e8-4b82-4e8e-8e36-c45d2f609305"/>
          <w:id w:val="1119500667"/>
          <w:placeholder>
            <w:docPart w:val="DefaultPlaceholder_-1854013440"/>
          </w:placeholder>
        </w:sdtPr>
        <w:sdtContent>
          <w:r>
            <w:fldChar w:fldCharType="begin"/>
          </w:r>
          <w:r>
            <w:instrText>ADDIN CitaviPlaceholder{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</w:instrText>
          </w:r>
          <w:r w:rsidRPr="00DA06A2">
            <w:rPr>
              <w:lang w:val="en-US"/>
            </w:rPr>
            <w:instrText>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QXltZWxlayBldCBhbC4gMjAxNCwgUy4gNzY3LiJ9XX0sIlRhZyI6IkNpdGF2aVBsYWNlaG9sZGVyI2QyOWMyN2U4LTRiODItNGU4ZS04ZTM2LWM0NWQyZjYwOTMwNSIsIlRleHQiOiJWZ2wuIEF5bWVsZWsgZXQgYWwuIDIwMTQsIFMuIDc2Ny4iLCJXQUlWZXJzaW9uIjoiNi4zLjAuMCJ9}</w:instrText>
          </w:r>
          <w:r>
            <w:fldChar w:fldCharType="separate"/>
          </w:r>
          <w:r w:rsidRPr="00DA06A2">
            <w:rPr>
              <w:lang w:val="en-US"/>
            </w:rPr>
            <w:t>Vgl. Aymelek et al. 2014, S. 767.</w:t>
          </w:r>
          <w:r>
            <w:fldChar w:fldCharType="end"/>
          </w:r>
        </w:sdtContent>
      </w:sdt>
    </w:p>
  </w:footnote>
  <w:footnote w:id="25">
    <w:p w14:paraId="402951D8" w14:textId="46B7D945"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7f8572f0-ea46-4082-b2b0-502b890de081"/>
          <w:id w:val="1862701933"/>
          <w:placeholder>
            <w:docPart w:val="DefaultPlaceholder_-1854013440"/>
          </w:placeholder>
        </w:sdtPr>
        <w:sdtContent>
          <w:r>
            <w:fldChar w:fldCharType="begin"/>
          </w:r>
          <w:r w:rsidRPr="00126B7D">
            <w:rPr>
              <w:lang w:val="en-US"/>
            </w:rPr>
            <w:instrText>ADDIN CitaviPlaceholder{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JVkVDTyAyMDE4LCBTLiAxNGYuIn1dfSwiVGFnIjoiQ2l0YXZpUGxhY2Vob2xkZXIjN2Y4NTcyZjAtZWE0Ni00MDgyLWIyYjAtNTAyYjg5MGRlMDgxIiwiVGV4dCI6IlZnbC4gSVZFQ08gMjAxOCwgUy4gMTRmLiIsIldBSVZlcnNpb24iOiI2LjMuMC4wIn0=}</w:instrText>
          </w:r>
          <w:r>
            <w:fldChar w:fldCharType="separate"/>
          </w:r>
          <w:r w:rsidRPr="00126B7D">
            <w:rPr>
              <w:lang w:val="en-US"/>
            </w:rPr>
            <w:t>Vgl. IVECO 2018, S. 14f.</w:t>
          </w:r>
          <w:r>
            <w:fldChar w:fldCharType="end"/>
          </w:r>
        </w:sdtContent>
      </w:sdt>
    </w:p>
  </w:footnote>
  <w:footnote w:id="26">
    <w:p w14:paraId="7844060F" w14:textId="7BE56F65" w:rsidR="00AA1CC4" w:rsidRPr="00DA06A2" w:rsidRDefault="00AA1CC4">
      <w:pPr>
        <w:pStyle w:val="Funotentext"/>
        <w:rPr>
          <w:lang w:val="en-US"/>
        </w:rPr>
      </w:pPr>
      <w:r>
        <w:rPr>
          <w:rStyle w:val="Funotenzeichen"/>
        </w:rPr>
        <w:footnoteRef/>
      </w:r>
      <w:r w:rsidRPr="00DA06A2">
        <w:rPr>
          <w:lang w:val="en-US"/>
        </w:rPr>
        <w:t xml:space="preserve"> </w:t>
      </w:r>
      <w:sdt>
        <w:sdtPr>
          <w:alias w:val="Don't edit this field"/>
          <w:tag w:val="CitaviPlaceholder#47eb290e-4dbd-4c76-84ef-2260c0447ecf"/>
          <w:id w:val="171317082"/>
          <w:placeholder>
            <w:docPart w:val="DefaultPlaceholder_-1854013440"/>
          </w:placeholder>
        </w:sdtPr>
        <w:sdtContent>
          <w:r>
            <w:fldChar w:fldCharType="begin"/>
          </w:r>
          <w:r>
            <w:rPr>
              <w:lang w:val="en-US"/>
            </w:rPr>
            <w:instrText>ADDIN CitaviPlaceholder{eyIkaWQiOiIxIiwiRW50cmllcyI6W3siJGlkIjoiMiIsIklkIjoiM2MyMDczODgtNzA5ZS00MDE4LWIyNmUtZjIyN2FjNjM0NDdhIiwiUmFuZ2VMZW5ndGgiOjIxLCJSZWZlcmVuY2VJZCI6ImFkYWY4MDA5LWZkNzMtNGNhNC1iYTVhLWRmYTdkNTU4MTI2ZC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EVkdXIDIwMTYsIFMuIDcuIn1dfSwiVGFnIjoiQ2l0YXZpUGxhY2Vob2xkZXIjNDdlYjI5MGUtNGRiZC00Yzc2LTg0ZWYtMjI2MGMwNDQ3ZWNmIiwiVGV4dCI6IlZnbC4gRFZHVyAyMDE2LCBTLiA3LiIsIldBSVZlcnNpb24iOiI2LjMuMC4wIn0=}</w:instrText>
          </w:r>
          <w:r>
            <w:fldChar w:fldCharType="separate"/>
          </w:r>
          <w:r>
            <w:rPr>
              <w:lang w:val="en-US"/>
            </w:rPr>
            <w:t>Vgl. DVGW 2016, S. 7.</w:t>
          </w:r>
          <w:r>
            <w:fldChar w:fldCharType="end"/>
          </w:r>
        </w:sdtContent>
      </w:sdt>
    </w:p>
  </w:footnote>
  <w:footnote w:id="27">
    <w:p w14:paraId="2CDD981B" w14:textId="73B7821F"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3920bea9-44b2-419e-83da-595d17ca12a6"/>
          <w:id w:val="506176118"/>
          <w:placeholder>
            <w:docPart w:val="DefaultPlaceholder_-1854013440"/>
          </w:placeholder>
        </w:sdtPr>
        <w:sdtContent>
          <w:r>
            <w:fldChar w:fldCharType="begin"/>
          </w:r>
          <w:r w:rsidRPr="00126B7D">
            <w:rPr>
              <w:lang w:val="en-US"/>
            </w:rPr>
            <w:instrText>ADDIN CitaviPlaceholder{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mF0aG1hbm4gMjAxOC4ifV19LCJUYWciOiJDaXRhdmlQbGFjZWhvbGRlciMzOTIwYmVhOS00NGIyLTQxOWUtODNkYS01OTVkMTdjYTEyYTYiLCJUZXh0IjoiVmdsLiBSYXRobWFubiAyMDE4LiIsIldBSVZlcnNpb24iOiI2LjMuMC4wIn0=}</w:instrText>
          </w:r>
          <w:r>
            <w:fldChar w:fldCharType="separate"/>
          </w:r>
          <w:r w:rsidRPr="00126B7D">
            <w:rPr>
              <w:lang w:val="en-US"/>
            </w:rPr>
            <w:t>Vgl. Rathmann 2018.</w:t>
          </w:r>
          <w:r>
            <w:fldChar w:fldCharType="end"/>
          </w:r>
        </w:sdtContent>
      </w:sdt>
    </w:p>
  </w:footnote>
  <w:footnote w:id="28">
    <w:p w14:paraId="4283B734" w14:textId="48D37039" w:rsidR="00AA1CC4" w:rsidRPr="00697A5C" w:rsidRDefault="00AA1CC4">
      <w:pPr>
        <w:pStyle w:val="Funotentext"/>
        <w:rPr>
          <w:lang w:val="en-US"/>
        </w:rPr>
      </w:pPr>
      <w:r>
        <w:rPr>
          <w:rStyle w:val="Funotenzeichen"/>
        </w:rPr>
        <w:footnoteRef/>
      </w:r>
      <w:r w:rsidRPr="00126B7D">
        <w:rPr>
          <w:lang w:val="en-US"/>
        </w:rPr>
        <w:t xml:space="preserve"> </w:t>
      </w:r>
      <w:sdt>
        <w:sdtPr>
          <w:alias w:val="Don't edit this field"/>
          <w:tag w:val="CitaviPlaceholder#b0a64f20-f5fa-47de-8307-156e252728ce"/>
          <w:id w:val="-514299188"/>
          <w:placeholder>
            <w:docPart w:val="DefaultPlaceholder_-1854013440"/>
          </w:placeholder>
        </w:sdtPr>
        <w:sdtContent>
          <w:r>
            <w:fldChar w:fldCharType="begin"/>
          </w:r>
          <w:r w:rsidRPr="00126B7D">
            <w:rPr>
              <w:lang w:val="en-US"/>
            </w:rPr>
            <w:instrText>ADDIN CitaviPlaceholder{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</w:instrText>
          </w:r>
          <w:r w:rsidRPr="00697A5C">
            <w:rPr>
              <w:lang w:val="en-US"/>
            </w:rPr>
            <w:instrText>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HJvaXNzbCAyMDE5LiJ9XX0sIlRhZyI6IkNpdGF2aVBsYWNlaG9sZGVyI2IwYTY0ZjIwLWY1ZmEtNDdkZS04MzA3LTE1NmUyNTI3MjhjZSIsIlRleHQiOiJWZ2wuIFByb2lzc2wgMjAxOS4iLCJXQUlWZXJzaW9uIjoiNi4zLjAuMCJ9}</w:instrText>
          </w:r>
          <w:r>
            <w:fldChar w:fldCharType="separate"/>
          </w:r>
          <w:r w:rsidRPr="00697A5C">
            <w:rPr>
              <w:lang w:val="en-US"/>
            </w:rPr>
            <w:t>Vgl. Proissl 2019.</w:t>
          </w:r>
          <w:r>
            <w:fldChar w:fldCharType="end"/>
          </w:r>
        </w:sdtContent>
      </w:sdt>
    </w:p>
  </w:footnote>
  <w:footnote w:id="29">
    <w:p w14:paraId="5DCA39B8" w14:textId="5E20D45A" w:rsidR="00AA1CC4" w:rsidRPr="00546F0D" w:rsidRDefault="00AA1CC4">
      <w:pPr>
        <w:pStyle w:val="Funotentext"/>
        <w:rPr>
          <w:lang w:val="en-US"/>
        </w:rPr>
      </w:pPr>
      <w:r>
        <w:rPr>
          <w:rStyle w:val="Funotenzeichen"/>
        </w:rPr>
        <w:footnoteRef/>
      </w:r>
      <w:r w:rsidRPr="00546F0D">
        <w:rPr>
          <w:lang w:val="en-US"/>
        </w:rPr>
        <w:t xml:space="preserve"> </w:t>
      </w:r>
      <w:sdt>
        <w:sdtPr>
          <w:alias w:val="Don't edit this field"/>
          <w:tag w:val="CitaviPlaceholder#5e503429-aa83-464d-97c1-db2a15f22333"/>
          <w:id w:val="1882122545"/>
          <w:placeholder>
            <w:docPart w:val="DefaultPlaceholder_-1854013440"/>
          </w:placeholder>
        </w:sdtPr>
        <w:sdtContent>
          <w:r>
            <w:fldChar w:fldCharType="begin"/>
          </w:r>
          <w:r>
            <w:rPr>
              <w:lang w:val="en-US"/>
            </w:rPr>
            <w:instrText>ADDIN CitaviPlaceholder{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mF0aG1hbm4gMjAxOC4ifV19LCJUYWciOiJDaXRhdmlQbGFjZWhvbGRlciM1ZTUwMzQyOS1hYTgzLTQ2NGQtOTdjMS1kYjJhMTVmMjIzMzMiLCJUZXh0IjoiVmdsLiBSYXRobWFubiAyMDE4LiIsIldBSVZlcnNpb24iOiI2LjMuMC4wIn0=}</w:instrText>
          </w:r>
          <w:r>
            <w:fldChar w:fldCharType="separate"/>
          </w:r>
          <w:r>
            <w:rPr>
              <w:lang w:val="en-US"/>
            </w:rPr>
            <w:t>Vgl. Rathmann 2018.</w:t>
          </w:r>
          <w:r>
            <w:fldChar w:fldCharType="end"/>
          </w:r>
        </w:sdtContent>
      </w:sdt>
    </w:p>
  </w:footnote>
  <w:footnote w:id="30">
    <w:p w14:paraId="34960BF4" w14:textId="7BF4E752" w:rsidR="00AA1CC4" w:rsidRPr="00697A5C" w:rsidRDefault="00AA1CC4">
      <w:pPr>
        <w:pStyle w:val="Funotentext"/>
        <w:rPr>
          <w:lang w:val="en-US"/>
        </w:rPr>
      </w:pPr>
      <w:r>
        <w:rPr>
          <w:rStyle w:val="Funotenzeichen"/>
        </w:rPr>
        <w:footnoteRef/>
      </w:r>
      <w:r w:rsidRPr="00697A5C">
        <w:rPr>
          <w:lang w:val="en-US"/>
        </w:rPr>
        <w:t xml:space="preserve"> </w:t>
      </w:r>
      <w:sdt>
        <w:sdtPr>
          <w:alias w:val="Don't edit this field"/>
          <w:tag w:val="CitaviPlaceholder#8ab9cf75-14ae-4e3b-97ee-83037917734d"/>
          <w:id w:val="1616185187"/>
          <w:placeholder>
            <w:docPart w:val="DefaultPlaceholder_-1854013440"/>
          </w:placeholder>
        </w:sdtPr>
        <w:sdtContent>
          <w:r>
            <w:fldChar w:fldCharType="begin"/>
          </w:r>
          <w:r>
            <w:rPr>
              <w:lang w:val="en-US"/>
            </w:rPr>
            <w:instrText>ADDIN CitaviPlaceholder{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5HVkEgRXVyb3BlIDIwMTkuIn1dfSwiVGFnIjoiQ2l0YXZpUGxhY2Vob2xkZXIjOGFiOWNmNzUtMTRhZS00ZTNiLTk3ZWUtODMwMzc5MTc3MzRkIiwiVGV4dCI6IlZnbC4gTkdWQSBFdXJvcGUgMjAxOS4iLCJXQUlWZXJzaW9uIjoiNi4zLjAuMCJ9}</w:instrText>
          </w:r>
          <w:r>
            <w:fldChar w:fldCharType="separate"/>
          </w:r>
          <w:r>
            <w:rPr>
              <w:lang w:val="en-US"/>
            </w:rPr>
            <w:t>Vgl. NGVA Europe 2019.</w:t>
          </w:r>
          <w:r>
            <w:fldChar w:fldCharType="end"/>
          </w:r>
        </w:sdtContent>
      </w:sdt>
    </w:p>
  </w:footnote>
  <w:footnote w:id="31">
    <w:p w14:paraId="1D837E1B" w14:textId="1C35FA6F" w:rsidR="00AA1CC4" w:rsidRPr="00697A5C" w:rsidRDefault="00AA1CC4">
      <w:pPr>
        <w:pStyle w:val="Funotentext"/>
        <w:rPr>
          <w:lang w:val="en-US"/>
        </w:rPr>
      </w:pPr>
      <w:r>
        <w:rPr>
          <w:rStyle w:val="Funotenzeichen"/>
        </w:rPr>
        <w:footnoteRef/>
      </w:r>
      <w:r w:rsidRPr="00697A5C">
        <w:rPr>
          <w:lang w:val="en-US"/>
        </w:rPr>
        <w:t xml:space="preserve"> </w:t>
      </w:r>
      <w:sdt>
        <w:sdtPr>
          <w:alias w:val="Don't edit this field"/>
          <w:tag w:val="CitaviPlaceholder#10902ce6-b217-44e3-bd65-9d7bb10b1843"/>
          <w:id w:val="-1732774562"/>
          <w:placeholder>
            <w:docPart w:val="DefaultPlaceholder_-1854013440"/>
          </w:placeholder>
        </w:sdtPr>
        <w:sdtContent>
          <w:r>
            <w:fldChar w:fldCharType="begin"/>
          </w:r>
          <w:r>
            <w:rPr>
              <w:lang w:val="en-US"/>
            </w:rPr>
            <w:instrText>ADDIN CitaviPlaceholder{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CdXNpbmVzcyBVcHBlciBBdXN0cmlhIC0gT8OWIFdpcnRzY2hhZnRzYWdlbnR1ciBHbWJIIDIwMTcuIn1dfSwiVGFnIjoiQ2l0YXZpUGxhY2Vob2xkZXIjMTA5MDJjZTYtYjIxNy00NGUzLWJkNjUtOWQ3YmIxMGIxODQzIiwiVGV4dCI6IlZnbC4gQnVzaW5lc3MgVXBwZXIgQXVzdHJpYSAtIE/DliBXaXJ0c2NoYWZ0c2FnZW50dXIgR21iSCAyMDE3LiIsIldBSVZlcnNpb24iOiI2LjMuMC4wIn0=}</w:instrText>
          </w:r>
          <w:r>
            <w:fldChar w:fldCharType="separate"/>
          </w:r>
          <w:r>
            <w:rPr>
              <w:lang w:val="en-US"/>
            </w:rPr>
            <w:t>Vgl. Business Upper Austria - OÖ Wirtschaftsagentur GmbH 2017.</w:t>
          </w:r>
          <w:r>
            <w:fldChar w:fldCharType="end"/>
          </w:r>
        </w:sdtContent>
      </w:sdt>
    </w:p>
  </w:footnote>
  <w:footnote w:id="32">
    <w:p w14:paraId="72AC6042" w14:textId="32B33F2A" w:rsidR="00AA1CC4" w:rsidRPr="00697A5C" w:rsidRDefault="00AA1CC4">
      <w:pPr>
        <w:pStyle w:val="Funotentext"/>
        <w:rPr>
          <w:lang w:val="en-US"/>
        </w:rPr>
      </w:pPr>
      <w:r>
        <w:rPr>
          <w:rStyle w:val="Funotenzeichen"/>
        </w:rPr>
        <w:footnoteRef/>
      </w:r>
      <w:r w:rsidRPr="00697A5C">
        <w:rPr>
          <w:lang w:val="en-US"/>
        </w:rPr>
        <w:t xml:space="preserve"> </w:t>
      </w:r>
      <w:sdt>
        <w:sdtPr>
          <w:alias w:val="Don't edit this field"/>
          <w:tag w:val="CitaviPlaceholder#1f9ac274-301d-43df-9845-88b50809c187"/>
          <w:id w:val="-2097554989"/>
          <w:placeholder>
            <w:docPart w:val="DefaultPlaceholder_-1854013440"/>
          </w:placeholder>
        </w:sdtPr>
        <w:sdtContent>
          <w:r>
            <w:fldChar w:fldCharType="begin"/>
          </w:r>
          <w:r>
            <w:rPr>
              <w:lang w:val="en-US"/>
            </w:rPr>
            <w:instrText>ADDIN CitaviPlaceholder{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1RBTkRBUkQgVmVybGFnc2dlc2VsbHNjaGFmdCBtLiBiLkguIDIwMTkuIn1dfSwiVGFnIjoiQ2l0YXZpUGxhY2Vob2xkZXIjMWY5YWMyNzQtMzAxZC00M2RmLTk4NDUtODhiNTA4MDljMTg3IiwiVGV4dCI6IlZnbC4gU1RBTkRBUkQgVmVybGFnc2dlc2VsbHNjaGFmdCBtLiBiLkguIDIwMTkuIiwiV0FJVmVyc2lvbiI6IjYuMy4wLjAifQ==}</w:instrText>
          </w:r>
          <w:r>
            <w:fldChar w:fldCharType="separate"/>
          </w:r>
          <w:r>
            <w:rPr>
              <w:lang w:val="en-US"/>
            </w:rPr>
            <w:t>Vgl. STANDARD Verlagsgesellschaft m. b.H. 2019.</w:t>
          </w:r>
          <w:r>
            <w:fldChar w:fldCharType="end"/>
          </w:r>
        </w:sdtContent>
      </w:sdt>
    </w:p>
  </w:footnote>
  <w:footnote w:id="33">
    <w:p w14:paraId="648AE2D3" w14:textId="68AF2BE6" w:rsidR="00AA1CC4" w:rsidRPr="00833F54" w:rsidRDefault="00AA1CC4">
      <w:pPr>
        <w:pStyle w:val="Funotentext"/>
        <w:rPr>
          <w:lang w:val="en-US"/>
        </w:rPr>
      </w:pPr>
      <w:r>
        <w:rPr>
          <w:rStyle w:val="Funotenzeichen"/>
        </w:rPr>
        <w:footnoteRef/>
      </w:r>
      <w:r w:rsidRPr="00833F54">
        <w:rPr>
          <w:lang w:val="en-US"/>
        </w:rPr>
        <w:t xml:space="preserve"> </w:t>
      </w:r>
      <w:sdt>
        <w:sdtPr>
          <w:alias w:val="Don't edit this field"/>
          <w:tag w:val="CitaviPlaceholder#7a937cb3-2e59-4ac4-81ba-7ac89797f621"/>
          <w:id w:val="-335919671"/>
          <w:placeholder>
            <w:docPart w:val="DefaultPlaceholder_-1854013440"/>
          </w:placeholder>
        </w:sdtPr>
        <w:sdtContent>
          <w:r>
            <w:fldChar w:fldCharType="begin"/>
          </w:r>
          <w:r>
            <w:rPr>
              <w:lang w:val="en-US"/>
            </w:rPr>
            <w:instrText>ADDIN CitaviPlaceholder{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WQ8OWIDIwMTYuIn1dfSwiVGFnIjoiQ2l0YXZpUGxhY2Vob2xkZXIjN2E5MzdjYjMtMmU1OS00YWM0LTgxYmEtN2FjODk3OTdmNjIxIiwiVGV4dCI6IlZnbC4gVkPDliAyMDE2LiIsIldBSVZlcnNpb24iOiI2LjMuMC4wIn0=}</w:instrText>
          </w:r>
          <w:r>
            <w:fldChar w:fldCharType="separate"/>
          </w:r>
          <w:r>
            <w:rPr>
              <w:lang w:val="en-US"/>
            </w:rPr>
            <w:t>Vgl. VCÖ 2016.</w:t>
          </w:r>
          <w:r>
            <w:fldChar w:fldCharType="end"/>
          </w:r>
        </w:sdtContent>
      </w:sdt>
    </w:p>
  </w:footnote>
  <w:footnote w:id="34">
    <w:p w14:paraId="49124DBB" w14:textId="4C6E431A" w:rsidR="00AA1CC4" w:rsidRPr="00833F54" w:rsidRDefault="00AA1CC4">
      <w:pPr>
        <w:pStyle w:val="Funotentext"/>
        <w:rPr>
          <w:lang w:val="en-US"/>
        </w:rPr>
      </w:pPr>
      <w:r>
        <w:rPr>
          <w:rStyle w:val="Funotenzeichen"/>
        </w:rPr>
        <w:footnoteRef/>
      </w:r>
      <w:r w:rsidRPr="00833F54">
        <w:rPr>
          <w:lang w:val="en-US"/>
        </w:rPr>
        <w:t xml:space="preserve"> </w:t>
      </w:r>
      <w:sdt>
        <w:sdtPr>
          <w:alias w:val="Don't edit this field"/>
          <w:tag w:val="CitaviPlaceholder#edc5e78e-670e-4a45-a50f-dd35e1ac834c"/>
          <w:id w:val="-1889872915"/>
          <w:placeholder>
            <w:docPart w:val="DefaultPlaceholder_-1854013440"/>
          </w:placeholder>
        </w:sdtPr>
        <w:sdtContent>
          <w:r>
            <w:fldChar w:fldCharType="begin"/>
          </w:r>
          <w:r>
            <w:rPr>
              <w:lang w:val="en-US"/>
            </w:rPr>
            <w:instrText>ADDIN CitaviPlaceholder{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JNVklUIDIwMTguIn1dfSwiVGFnIjoiQ2l0YXZpUGxhY2Vob2xkZXIjZWRjNWU3OGUtNjcwZS00YTQ1LWE1MGYtZGQzNWUxYWM4MzRjIiwiVGV4dCI6IlZnbC4gQk1WSVQgMjAxOC4iLCJXQUlWZXJzaW9uIjoiNi4zLjAuMCJ9}</w:instrText>
          </w:r>
          <w:r>
            <w:fldChar w:fldCharType="separate"/>
          </w:r>
          <w:r>
            <w:rPr>
              <w:lang w:val="en-US"/>
            </w:rPr>
            <w:t>Vgl. BMVIT 2018.</w:t>
          </w:r>
          <w:r>
            <w:fldChar w:fldCharType="end"/>
          </w:r>
        </w:sdtContent>
      </w:sdt>
    </w:p>
  </w:footnote>
  <w:footnote w:id="35">
    <w:p w14:paraId="555C3DFD" w14:textId="18157920"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1c9d88cc-95a8-44dd-b90f-59d233d843b3"/>
          <w:id w:val="-1847089255"/>
          <w:placeholder>
            <w:docPart w:val="DefaultPlaceholder_-1854013440"/>
          </w:placeholder>
        </w:sdtPr>
        <w:sdtContent>
          <w:r>
            <w:fldChar w:fldCharType="begin"/>
          </w:r>
          <w:r w:rsidRPr="00126B7D">
            <w:rPr>
              <w:lang w:val="en-US"/>
            </w:rPr>
            <w:instrText>ADDIN CitaviPlaceholder{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w5ZzdGVycmVpY2hpc2NoZSBQb3N0IEFHIDIwMTkuIn1dfSwiVGFnIjoiQ2l0YXZpUGxhY2Vob2xkZXIjMWM5ZDg4Y2MtOTVhOC00NGRkLWI5MGYtNTlkMjMzZDg0M2IzIiwiVGV4dCI6IlZnbC4gw5ZzdGVycmVpY2hpc2NoZSBQb3N0IEFHIDIwMTkuIiwiV0FJVmVyc2lvbiI6IjYuMy4wLjAifQ==}</w:instrText>
          </w:r>
          <w:r>
            <w:fldChar w:fldCharType="separate"/>
          </w:r>
          <w:r w:rsidRPr="00126B7D">
            <w:rPr>
              <w:lang w:val="en-US"/>
            </w:rPr>
            <w:t>Vgl. Österreichische Post AG 2019.</w:t>
          </w:r>
          <w:r>
            <w:fldChar w:fldCharType="end"/>
          </w:r>
        </w:sdtContent>
      </w:sdt>
    </w:p>
  </w:footnote>
  <w:footnote w:id="36">
    <w:p w14:paraId="06A791F4" w14:textId="3DF0055F" w:rsidR="00AA1CC4" w:rsidRPr="00A05EA5" w:rsidRDefault="00AA1CC4">
      <w:pPr>
        <w:pStyle w:val="Funotentext"/>
        <w:rPr>
          <w:lang w:val="de-DE"/>
        </w:rPr>
      </w:pPr>
      <w:r>
        <w:rPr>
          <w:rStyle w:val="Funotenzeichen"/>
        </w:rPr>
        <w:footnoteRef/>
      </w:r>
      <w:r>
        <w:t xml:space="preserve"> </w:t>
      </w:r>
      <w:sdt>
        <w:sdtPr>
          <w:alias w:val="Don't edit this field"/>
          <w:tag w:val="CitaviPlaceholder#1311e233-684b-4e1d-97fa-549297647286"/>
          <w:id w:val="-1289432298"/>
          <w:placeholder>
            <w:docPart w:val="DefaultPlaceholder_-1854013440"/>
          </w:placeholder>
        </w:sdtPr>
        <w:sdtContent>
          <w:r>
            <w:fldChar w:fldCharType="begin"/>
          </w:r>
          <w:r>
            <w:instrText>ADDIN CitaviPlaceholder{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3BhY2VYIDIwMTMuIn1dfSwiVGFnIjoiQ2l0YXZpUGxhY2Vob2xkZXIjMTMxMWUyMzMtNjg0Yi00ZTFkLTk3ZmEtNTQ5Mjk3NjQ3Mjg2IiwiVGV4dCI6IlZnbC4gU3BhY2VYIDIwMTMuIiwiV0FJVmVyc2lvbiI6IjYuMy4wLjAifQ==}</w:instrText>
          </w:r>
          <w:r>
            <w:fldChar w:fldCharType="separate"/>
          </w:r>
          <w:r>
            <w:t>Vgl. SpaceX 2013.</w:t>
          </w:r>
          <w:r>
            <w:fldChar w:fldCharType="end"/>
          </w:r>
        </w:sdtContent>
      </w:sdt>
    </w:p>
  </w:footnote>
  <w:footnote w:id="37">
    <w:p w14:paraId="1711A4DE" w14:textId="31F6A03E" w:rsidR="00AA1CC4" w:rsidRPr="00A05EA5" w:rsidRDefault="00AA1CC4" w:rsidP="00EC1C28">
      <w:pPr>
        <w:pStyle w:val="Funotentext"/>
        <w:rPr>
          <w:lang w:val="de-DE"/>
        </w:rPr>
      </w:pPr>
      <w:r>
        <w:rPr>
          <w:rStyle w:val="Funotenzeichen"/>
        </w:rPr>
        <w:footnoteRef/>
      </w:r>
      <w:r>
        <w:t xml:space="preserve"> </w:t>
      </w:r>
      <w:sdt>
        <w:sdtPr>
          <w:alias w:val="Don't edit this field"/>
          <w:tag w:val="CitaviPlaceholder#cb3e9e39-69a5-418d-b620-3274ce2a34bc"/>
          <w:id w:val="-1875918862"/>
          <w:placeholder>
            <w:docPart w:val="404AAFA6E845455DA1602502B8EA11AC"/>
          </w:placeholder>
        </w:sdtPr>
        <w:sdtContent>
          <w:r>
            <w:fldChar w:fldCharType="begin"/>
          </w:r>
          <w:r>
            <w:instrText>ADDIN CitaviPlaceholder{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XZXJuZXIgZXQgYWwuIDIwMTYuIn1dfSwiVGFnIjoiQ2l0YXZpUGxhY2Vob2xkZXIjY2IzZTllMzktNjlhNS00MThkLWI2MjAtMzI3NGNlMmEzNGJjIiwiVGV4dCI6IlZnbC4gV2VybmVyIGV0IGFsLiAyMDE2LiIsIldBSVZlcnNpb24iOiI2LjMuMC4wIn0=}</w:instrText>
          </w:r>
          <w:r>
            <w:fldChar w:fldCharType="separate"/>
          </w:r>
          <w:r>
            <w:t>Vgl. Werner et al. 2016.</w:t>
          </w:r>
          <w:r>
            <w:fldChar w:fldCharType="end"/>
          </w:r>
        </w:sdtContent>
      </w:sdt>
    </w:p>
  </w:footnote>
  <w:footnote w:id="38">
    <w:p w14:paraId="6F8596AE" w14:textId="1A4944CF" w:rsidR="00AA1CC4" w:rsidRPr="00EC1C28" w:rsidRDefault="00AA1CC4">
      <w:pPr>
        <w:pStyle w:val="Funotentext"/>
        <w:rPr>
          <w:lang w:val="de-DE"/>
        </w:rPr>
      </w:pPr>
      <w:r>
        <w:rPr>
          <w:rStyle w:val="Funotenzeichen"/>
        </w:rPr>
        <w:footnoteRef/>
      </w:r>
      <w:r>
        <w:t xml:space="preserve"> </w:t>
      </w:r>
      <w:sdt>
        <w:sdtPr>
          <w:alias w:val="Don't edit this field"/>
          <w:tag w:val="CitaviPlaceholder#92d240ac-4aff-4310-9eef-a14c4f08a007"/>
          <w:id w:val="247317503"/>
          <w:placeholder>
            <w:docPart w:val="DefaultPlaceholder_-1854013440"/>
          </w:placeholder>
        </w:sdtPr>
        <w:sdtContent>
          <w:r>
            <w:fldChar w:fldCharType="begin"/>
          </w:r>
          <w:r>
            <w:instrText>ADDIN CitaviPlaceholder{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ZnbC4gVGF5bG9yIGV0IGFsLiAyMDE2LiJ9XX0sIlRhZyI6IkNpdGF2aVBsYWNlaG9sZGVyIzkyZDI0MGFjLTRhZmYtNDMxMC05ZWVmLWExNGM0ZjA4YTAwNyIsIlRleHQiOiJWZ2wuIFRheWxvciBldCBhbC4gMjAxNi4iLCJXQUlWZXJzaW9uIjoiNi4zLjAuMCJ9}</w:instrText>
          </w:r>
          <w:r>
            <w:fldChar w:fldCharType="separate"/>
          </w:r>
          <w:r>
            <w:t>Vgl. Taylor et al. 2016.</w:t>
          </w:r>
          <w:r>
            <w:fldChar w:fldCharType="end"/>
          </w:r>
        </w:sdtContent>
      </w:sdt>
    </w:p>
  </w:footnote>
  <w:footnote w:id="39">
    <w:p w14:paraId="7C60B886" w14:textId="15367DCD" w:rsidR="00AA1CC4" w:rsidRPr="00E90F67" w:rsidRDefault="00AA1CC4">
      <w:pPr>
        <w:pStyle w:val="Funotentext"/>
        <w:rPr>
          <w:lang w:val="de-DE"/>
        </w:rPr>
      </w:pPr>
      <w:r>
        <w:rPr>
          <w:rStyle w:val="Funotenzeichen"/>
        </w:rPr>
        <w:footnoteRef/>
      </w:r>
      <w:r>
        <w:t xml:space="preserve"> </w:t>
      </w:r>
      <w:sdt>
        <w:sdtPr>
          <w:alias w:val="Don't edit this field"/>
          <w:tag w:val="CitaviPlaceholder#7e4ac866-2b7c-40fd-9b24-a4c3e5d1523b"/>
          <w:id w:val="1850060652"/>
          <w:placeholder>
            <w:docPart w:val="DefaultPlaceholder_-1854013440"/>
          </w:placeholder>
        </w:sdtPr>
        <w:sdtContent>
          <w:r>
            <w:fldChar w:fldCharType="begin"/>
          </w:r>
          <w:r>
            <w:instrText>ADDIN CitaviPlaceholder{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3BhY2VYIDIwMTMuIn1dfSwiVGFnIjoiQ2l0YXZpUGxhY2Vob2xkZXIjN2U0YWM4NjYtMmI3Yy00MGZkLTliMjQtYTRjM2U1ZDE1MjNiIiwiVGV4dCI6IlZnbC4gU3BhY2VYIDIwMTMuIiwiV0FJVmVyc2lvbiI6IjYuMy4wLjAifQ==}</w:instrText>
          </w:r>
          <w:r>
            <w:fldChar w:fldCharType="separate"/>
          </w:r>
          <w:r>
            <w:t>Vgl. SpaceX 2013.</w:t>
          </w:r>
          <w:r>
            <w:fldChar w:fldCharType="end"/>
          </w:r>
        </w:sdtContent>
      </w:sdt>
    </w:p>
  </w:footnote>
  <w:footnote w:id="40">
    <w:p w14:paraId="4CAA157E" w14:textId="1ED2D629" w:rsidR="00AA1CC4" w:rsidRPr="002C54FA" w:rsidRDefault="00AA1CC4">
      <w:pPr>
        <w:pStyle w:val="Funotentext"/>
        <w:rPr>
          <w:lang w:val="de-DE"/>
        </w:rPr>
      </w:pPr>
      <w:r>
        <w:rPr>
          <w:rStyle w:val="Funotenzeichen"/>
        </w:rPr>
        <w:footnoteRef/>
      </w:r>
      <w:r>
        <w:t xml:space="preserve"> </w:t>
      </w:r>
      <w:sdt>
        <w:sdtPr>
          <w:alias w:val="Don't edit this field"/>
          <w:tag w:val="CitaviPlaceholder#13e758d0-c7c8-4dc8-b3c5-0d192c6fcd4f"/>
          <w:id w:val="-58322274"/>
          <w:placeholder>
            <w:docPart w:val="DefaultPlaceholder_-1854013440"/>
          </w:placeholder>
        </w:sdtPr>
        <w:sdtContent>
          <w:r>
            <w:fldChar w:fldCharType="begin"/>
          </w:r>
          <w:r>
            <w:instrText>ADDIN CitaviPlaceholder{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XZXJuZXIgZXQgYWwuIDIwMTYuIn1dfSwiVGFnIjoiQ2l0YXZpUGxhY2Vob2xkZXIjMTNlNzU4ZDAtYzdjOC00ZGM4LWIzYzUtMGQxOTJjNmZjZDRmIiwiVGV4dCI6IlZnbC4gV2VybmVyIGV0IGFsLiAyMDE2LiIsIldBSVZlcnNpb24iOiI2LjMuMC4wIn0=}</w:instrText>
          </w:r>
          <w:r>
            <w:fldChar w:fldCharType="separate"/>
          </w:r>
          <w:r>
            <w:t>Vgl. Werner et al. 2016.</w:t>
          </w:r>
          <w:r>
            <w:fldChar w:fldCharType="end"/>
          </w:r>
        </w:sdtContent>
      </w:sdt>
    </w:p>
  </w:footnote>
  <w:footnote w:id="41">
    <w:p w14:paraId="1331CE66" w14:textId="30D7C80A" w:rsidR="00AA1CC4" w:rsidRPr="00126B7D" w:rsidRDefault="00AA1CC4">
      <w:pPr>
        <w:pStyle w:val="Funotentext"/>
        <w:rPr>
          <w:lang w:val="en-US"/>
        </w:rPr>
      </w:pPr>
      <w:r>
        <w:rPr>
          <w:rStyle w:val="Funotenzeichen"/>
        </w:rPr>
        <w:footnoteRef/>
      </w:r>
      <w:r>
        <w:t xml:space="preserve"> </w:t>
      </w:r>
      <w:sdt>
        <w:sdtPr>
          <w:alias w:val="Don't edit this field"/>
          <w:tag w:val="CitaviPlaceholder#4e472e94-2511-4f33-a7a1-4c922f62ec3f"/>
          <w:id w:val="-1103486365"/>
          <w:placeholder>
            <w:docPart w:val="DefaultPlaceholder_-1854013440"/>
          </w:placeholder>
        </w:sdtPr>
        <w:sdtContent>
          <w:r>
            <w:fldChar w:fldCharType="begin"/>
          </w:r>
          <w:r>
            <w:instrText>ADDIN CitaviPlaceholder{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</w:instrText>
          </w:r>
          <w:r w:rsidRPr="00126B7D">
            <w:rPr>
              <w:lang w:val="en-US"/>
            </w:rPr>
            <w:instrText>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ZnbC4gVGF5bG9yIGV0IGFsLiAyMDE2LiJ9XX0sIlRhZyI6IkNpdGF2aVBsYWNlaG9sZGVyIzRlNDcyZTk0LTI1MTEtNGYzMy1hN2ExLTRjOTIyZjYyZWMzZiIsIlRleHQiOiJWZ2wuIFRheWxvciBldCBhbC4gMjAxNi4iLCJXQUlWZXJzaW9uIjoiNi4zLjAuMCJ9}</w:instrText>
          </w:r>
          <w:r>
            <w:fldChar w:fldCharType="separate"/>
          </w:r>
          <w:r w:rsidRPr="00126B7D">
            <w:rPr>
              <w:lang w:val="en-US"/>
            </w:rPr>
            <w:t>Vgl. Taylor et al. 2016.</w:t>
          </w:r>
          <w:r>
            <w:fldChar w:fldCharType="end"/>
          </w:r>
        </w:sdtContent>
      </w:sdt>
    </w:p>
  </w:footnote>
  <w:footnote w:id="42">
    <w:p w14:paraId="3A7BEF8E" w14:textId="58F034A2"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a351e1cc-f8f8-4dee-9d16-98d6b6e442f3"/>
          <w:id w:val="-348637406"/>
          <w:placeholder>
            <w:docPart w:val="DefaultPlaceholder_-1854013440"/>
          </w:placeholder>
        </w:sdtPr>
        <w:sdtContent>
          <w:r>
            <w:fldChar w:fldCharType="begin"/>
          </w:r>
          <w:r w:rsidRPr="00126B7D">
            <w:rPr>
              <w:lang w:val="en-US"/>
            </w:rPr>
            <w:instrText>ADDIN CitaviPlaceholder{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3BhY2VYIDIwMTMuIn1dfSwiVGFnIjoiQ2l0YXZpUGxhY2Vob2xkZXIjYTM1MWUxY2MtZjhmOC00ZGVlLTlkMTYtOThkNmI2ZTQ0MmYzIiwiVGV4dCI6IlZnbC4gU3BhY2VYIDIwMTMuIiwiV0FJVmVyc2lvbiI6IjYuMy4wLjAifQ==}</w:instrText>
          </w:r>
          <w:r>
            <w:fldChar w:fldCharType="separate"/>
          </w:r>
          <w:r w:rsidRPr="00126B7D">
            <w:rPr>
              <w:lang w:val="en-US"/>
            </w:rPr>
            <w:t>Vgl. SpaceX 2013.</w:t>
          </w:r>
          <w:r>
            <w:fldChar w:fldCharType="end"/>
          </w:r>
        </w:sdtContent>
      </w:sdt>
    </w:p>
  </w:footnote>
  <w:footnote w:id="43">
    <w:p w14:paraId="57982BF5" w14:textId="666E2395"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752d92e2-d664-4b10-8e43-fd1bdd53b18e"/>
          <w:id w:val="-1315410522"/>
          <w:placeholder>
            <w:docPart w:val="DefaultPlaceholder_-1854013440"/>
          </w:placeholder>
        </w:sdtPr>
        <w:sdtContent>
          <w:r>
            <w:fldChar w:fldCharType="begin"/>
          </w:r>
          <w:r w:rsidRPr="00126B7D">
            <w:rPr>
              <w:lang w:val="en-US"/>
            </w:rPr>
            <w:instrText>ADDIN CitaviPlaceholder{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3BhY2VYIDIwMTMuIn1dfSwiVGFnIjoiQ2l0YXZpUGxhY2Vob2xkZXIjNzUyZDkyZTItZDY2NC00YjEwLThlNDMtZmQxYmRkNTNiMThlIiwiVGV4dCI6IlZnbC4gU3BhY2VYIDIwMTMuIiwiV0FJVmVyc2lvbiI6IjYuMy4wLjAifQ==}</w:instrText>
          </w:r>
          <w:r>
            <w:fldChar w:fldCharType="separate"/>
          </w:r>
          <w:r w:rsidRPr="00126B7D">
            <w:rPr>
              <w:lang w:val="en-US"/>
            </w:rPr>
            <w:t>Vgl. SpaceX 2013.</w:t>
          </w:r>
          <w:r>
            <w:fldChar w:fldCharType="end"/>
          </w:r>
        </w:sdtContent>
      </w:sdt>
    </w:p>
  </w:footnote>
  <w:footnote w:id="44">
    <w:p w14:paraId="152FE362" w14:textId="21A34E22"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a306468c-7a7f-4925-bafd-bb4fad7f30fd"/>
          <w:id w:val="-673343033"/>
          <w:placeholder>
            <w:docPart w:val="DefaultPlaceholder_-1854013440"/>
          </w:placeholder>
        </w:sdtPr>
        <w:sdtContent>
          <w:r>
            <w:fldChar w:fldCharType="begin"/>
          </w:r>
          <w:r w:rsidRPr="00126B7D">
            <w:rPr>
              <w:lang w:val="en-US"/>
            </w:rPr>
            <w:instrText>ADDIN CitaviPlaceholder{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RQIFdvcmxkIDIwMTkuIn1dfSwiVGFnIjoiQ2l0YXZpUGxhY2Vob2xkZXIjYTMwNjQ2OGMtN2E3Zi00OTI1LWJhZmQtYmI0ZmFkN2YzMGZkIiwiVGV4dCI6IlZnbC4gRFAgV29ybGQgMjAxOS4iLCJXQUlWZXJzaW9uIjoiNi4zLjAuMCJ9}</w:instrText>
          </w:r>
          <w:r>
            <w:fldChar w:fldCharType="separate"/>
          </w:r>
          <w:r w:rsidRPr="00126B7D">
            <w:rPr>
              <w:lang w:val="en-US"/>
            </w:rPr>
            <w:t>Vgl. DP World 2019.</w:t>
          </w:r>
          <w:r>
            <w:fldChar w:fldCharType="end"/>
          </w:r>
        </w:sdtContent>
      </w:sdt>
    </w:p>
  </w:footnote>
  <w:footnote w:id="45">
    <w:p w14:paraId="6B47BA1C" w14:textId="39FCC93C"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6e767ba9-6863-49d5-90f3-7e067bf29001"/>
          <w:id w:val="-2132625617"/>
          <w:placeholder>
            <w:docPart w:val="DefaultPlaceholder_-1854013440"/>
          </w:placeholder>
        </w:sdtPr>
        <w:sdtContent>
          <w:r>
            <w:fldChar w:fldCharType="begin"/>
          </w:r>
          <w:r w:rsidRPr="00126B7D">
            <w:rPr>
              <w:lang w:val="en-US"/>
            </w:rPr>
            <w:instrText>ADDIN CitaviPlaceholder{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hhd2tpbnMgMjAxOC4ifV19LCJUYWciOiJDaXRhdmlQbGFjZWhvbGRlciM2ZTc2N2JhOS02ODYzLTQ5ZDUtOTBmMy03ZTA2N2JmMjkwMDEiLCJUZXh0IjoiVmdsLiBIYXdraW5zIDIwMTguIiwiV0FJVmVyc2lvbiI6IjYuMy4wLjAifQ==}</w:instrText>
          </w:r>
          <w:r>
            <w:fldChar w:fldCharType="separate"/>
          </w:r>
          <w:r w:rsidRPr="00126B7D">
            <w:rPr>
              <w:lang w:val="en-US"/>
            </w:rPr>
            <w:t>Vgl. Hawkins 2018.</w:t>
          </w:r>
          <w:r>
            <w:fldChar w:fldCharType="end"/>
          </w:r>
        </w:sdtContent>
      </w:sdt>
    </w:p>
  </w:footnote>
  <w:footnote w:id="46">
    <w:p w14:paraId="767830B8" w14:textId="4BE54223"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c33854de-c544-4758-87e6-7be1b21caa24"/>
          <w:id w:val="1392158665"/>
          <w:placeholder>
            <w:docPart w:val="DefaultPlaceholder_-1854013440"/>
          </w:placeholder>
        </w:sdtPr>
        <w:sdtContent>
          <w:r>
            <w:fldChar w:fldCharType="begin"/>
          </w:r>
          <w:r w:rsidRPr="00126B7D">
            <w:rPr>
              <w:lang w:val="en-US"/>
            </w:rPr>
            <w:instrText>ADDIN CitaviPlaceholder{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VmlyZ2luIEh5cGVybG9vcCBPbmUgMjAxOS4ifV19LCJUYWciOiJDaXRhdmlQbGFjZWhvbGRlciNjMzM4NTRkZS1jNTQ0LTQ3NTgtODdlNi03YmUxYjIxY2FhMjQiLCJUZXh0IjoiVmdsLiBWaXJnaW4gSHlwZXJsb29wIE9uZSAyMDE5LiIsIldBSVZlcnNpb24iOiI2LjMuMC4wIn0=}</w:instrText>
          </w:r>
          <w:r>
            <w:fldChar w:fldCharType="separate"/>
          </w:r>
          <w:r w:rsidRPr="00126B7D">
            <w:rPr>
              <w:lang w:val="en-US"/>
            </w:rPr>
            <w:t>Vgl. Virgin Hyperloop One 2019.</w:t>
          </w:r>
          <w:r>
            <w:fldChar w:fldCharType="end"/>
          </w:r>
        </w:sdtContent>
      </w:sdt>
    </w:p>
  </w:footnote>
  <w:footnote w:id="47">
    <w:p w14:paraId="06FF01F0" w14:textId="290D0C9B"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725435f4-bb53-41fb-b7bc-13127fe65e16"/>
          <w:id w:val="586266576"/>
          <w:placeholder>
            <w:docPart w:val="DefaultPlaceholder_-1854013440"/>
          </w:placeholder>
        </w:sdtPr>
        <w:sdtContent>
          <w:r>
            <w:fldChar w:fldCharType="begin"/>
          </w:r>
          <w:r w:rsidRPr="00126B7D">
            <w:rPr>
              <w:lang w:val="en-US"/>
            </w:rPr>
            <w:instrText>ADDIN CitaviPlaceholder{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NhcmdvIHNvdXMgdGVycmFpbiBBRyAyMDE5LiJ9XX0sIlRhZyI6IkNpdGF2aVBsYWNlaG9sZGVyIzcyNTQzNWY0LWJiNTMtNDFmYi1iN2JjLTEzMTI3ZmU2NWUxNiIsIlRleHQiOiJWZ2wuIENhcmdvIHNvdXMgdGVycmFpbiBBRyAyMDE5LiIsIldBSVZlcnNpb24iOiI2LjMuMC4wIn0=}</w:instrText>
          </w:r>
          <w:r>
            <w:fldChar w:fldCharType="separate"/>
          </w:r>
          <w:r w:rsidRPr="00126B7D">
            <w:rPr>
              <w:lang w:val="en-US"/>
            </w:rPr>
            <w:t>Vgl. Cargo sous terrain AG 2019.</w:t>
          </w:r>
          <w:r>
            <w:fldChar w:fldCharType="end"/>
          </w:r>
        </w:sdtContent>
      </w:sdt>
    </w:p>
  </w:footnote>
  <w:footnote w:id="48">
    <w:p w14:paraId="423BEC38" w14:textId="49FB5849"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5931c8d9-5075-46b6-988d-3543a1665fc2"/>
          <w:id w:val="-1229375404"/>
          <w:placeholder>
            <w:docPart w:val="DefaultPlaceholder_-1854013440"/>
          </w:placeholder>
        </w:sdtPr>
        <w:sdtContent>
          <w:r>
            <w:fldChar w:fldCharType="begin"/>
          </w:r>
          <w:r w:rsidRPr="00126B7D">
            <w:rPr>
              <w:lang w:val="en-US"/>
            </w:rPr>
            <w:instrText>ADDIN CitaviPlaceholder{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NhcmdvIHNvdXMgdGVycmFpbiBBRyAyMDE5LiJ9XX0sIlRhZyI6IkNpdGF2aVBsYWNlaG9sZGVyIzU5MzFjOGQ5LTUwNzUtNDZiNi05ODhkLTM1NDNhMTY2NWZjMiIsIlRleHQiOiJWZ2wuIENhcmdvIHNvdXMgdGVycmFpbiBBRyAyMDE5LiIsIldBSVZlcnNpb24iOiI2LjMuMC4wIn0=}</w:instrText>
          </w:r>
          <w:r>
            <w:fldChar w:fldCharType="separate"/>
          </w:r>
          <w:r w:rsidRPr="00126B7D">
            <w:rPr>
              <w:lang w:val="en-US"/>
            </w:rPr>
            <w:t>Vgl. Cargo sous terrain AG 2019.</w:t>
          </w:r>
          <w:r>
            <w:fldChar w:fldCharType="end"/>
          </w:r>
        </w:sdtContent>
      </w:sdt>
    </w:p>
  </w:footnote>
  <w:footnote w:id="49">
    <w:p w14:paraId="747D28A6" w14:textId="1186D119"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7a81452a-3c6e-4b57-beaa-4433fc8e18c8"/>
          <w:id w:val="2108388934"/>
          <w:placeholder>
            <w:docPart w:val="DefaultPlaceholder_-1854013440"/>
          </w:placeholder>
        </w:sdtPr>
        <w:sdtContent>
          <w:r>
            <w:fldChar w:fldCharType="begin"/>
          </w:r>
          <w:r w:rsidRPr="00126B7D">
            <w:rPr>
              <w:lang w:val="en-US"/>
            </w:rPr>
            <w:instrText>ADDIN CitaviPlaceholder{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NhcmdvIHNvdXMgdGVycmFpbiBBRyAyMDE5LiJ9XX0sIlRhZyI6IkNpdGF2aVBsYWNlaG9sZGVyIzdhODE0NTJhLTNjNmUtNGI1Ny1iZWFhLTQ0MzNmYzhlMThjOCIsIlRleHQiOiJWZ2wuIENhcmdvIHNvdXMgdGVycmFpbiBBRyAyMDE5LiIsIldBSVZlcnNpb24iOiI2LjMuMC4wIn0=}</w:instrText>
          </w:r>
          <w:r>
            <w:fldChar w:fldCharType="separate"/>
          </w:r>
          <w:r w:rsidRPr="00126B7D">
            <w:rPr>
              <w:lang w:val="en-US"/>
            </w:rPr>
            <w:t>Vgl. Cargo sous terrain AG 2019.</w:t>
          </w:r>
          <w:r>
            <w:fldChar w:fldCharType="end"/>
          </w:r>
        </w:sdtContent>
      </w:sdt>
    </w:p>
  </w:footnote>
  <w:footnote w:id="50">
    <w:p w14:paraId="4DB34252" w14:textId="050AFA2C" w:rsidR="00AA1CC4" w:rsidRPr="002E3250" w:rsidRDefault="00AA1CC4">
      <w:pPr>
        <w:pStyle w:val="Funotentext"/>
        <w:rPr>
          <w:lang w:val="de-DE"/>
        </w:rPr>
      </w:pPr>
      <w:r>
        <w:rPr>
          <w:rStyle w:val="Funotenzeichen"/>
        </w:rPr>
        <w:footnoteRef/>
      </w:r>
      <w:r>
        <w:t xml:space="preserve"> </w:t>
      </w:r>
      <w:sdt>
        <w:sdtPr>
          <w:alias w:val="Don't edit this field"/>
          <w:tag w:val="CitaviPlaceholder#cb3bff48-9679-4f32-a3b8-b03762194662"/>
          <w:id w:val="920914925"/>
          <w:placeholder>
            <w:docPart w:val="DefaultPlaceholder_-1854013440"/>
          </w:placeholder>
        </w:sdtPr>
        <w:sdtContent>
          <w:r>
            <w:fldChar w:fldCharType="begin"/>
          </w:r>
          <w:r>
            <w:instrText>ADDIN CitaviPlaceholder{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NYWliYWNoIGV0IGFsLiAyMDE2LiJ9XX0sIlRhZyI6IkNpdGF2aVBsYWNlaG9sZGVyI2NiM2JmZjQ4LTk2NzktNGYzMi1hM2I4LWIwMzc2MjE5NDY2MiIsIlRleHQiOiJWZ2wuIE1haWJhY2ggZXQgYWwuIDIwMTYuIiwiV0FJVmVyc2lvbiI6IjYuMy4wLjAifQ==}</w:instrText>
          </w:r>
          <w:r>
            <w:fldChar w:fldCharType="separate"/>
          </w:r>
          <w:r>
            <w:t>Vgl. Maibach et al. 2016.</w:t>
          </w:r>
          <w:r>
            <w:fldChar w:fldCharType="end"/>
          </w:r>
        </w:sdtContent>
      </w:sdt>
    </w:p>
  </w:footnote>
  <w:footnote w:id="51">
    <w:p w14:paraId="6F03121C" w14:textId="741FFC4A" w:rsidR="00AA1CC4" w:rsidRPr="008A5C5B" w:rsidRDefault="00AA1CC4">
      <w:pPr>
        <w:pStyle w:val="Funotentext"/>
        <w:rPr>
          <w:lang w:val="de-DE"/>
        </w:rPr>
      </w:pPr>
      <w:r>
        <w:rPr>
          <w:rStyle w:val="Funotenzeichen"/>
        </w:rPr>
        <w:footnoteRef/>
      </w:r>
      <w:r>
        <w:t xml:space="preserve"> </w:t>
      </w:r>
      <w:sdt>
        <w:sdtPr>
          <w:alias w:val="Don't edit this field"/>
          <w:tag w:val="CitaviPlaceholder#2bf8d98f-0bc9-4218-9bd1-bc6f35c66938"/>
          <w:id w:val="-1902051779"/>
          <w:placeholder>
            <w:docPart w:val="DefaultPlaceholder_-1854013440"/>
          </w:placeholder>
        </w:sdtPr>
        <w:sdtContent>
          <w:r>
            <w:fldChar w:fldCharType="begin"/>
          </w:r>
          <w:r>
            <w:instrText>ADDIN CitaviPlaceholder{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NYWliYWNoIGV0IGFsLiAyMDE2LiJ9XX0sIlRhZyI6IkNpdGF2aVBsYWNlaG9sZGVyIzJiZjhkOThmLTBiYzktNDIxOC05YmQxLWJjNmYzNWM2NjkzOCIsIlRleHQiOiJWZ2wuIE1haWJhY2ggZXQgYWwuIDIwMTYuIiwiV0FJVmVyc2lvbiI6IjYuMy4wLjAifQ==}</w:instrText>
          </w:r>
          <w:r>
            <w:fldChar w:fldCharType="separate"/>
          </w:r>
          <w:r>
            <w:t>Vgl. Maibach et al. 2016.</w:t>
          </w:r>
          <w:r>
            <w:fldChar w:fldCharType="end"/>
          </w:r>
        </w:sdtContent>
      </w:sdt>
    </w:p>
  </w:footnote>
  <w:footnote w:id="52">
    <w:p w14:paraId="52314EA1" w14:textId="6679E11F" w:rsidR="00AA1CC4" w:rsidRPr="008A5C5B" w:rsidRDefault="00AA1CC4">
      <w:pPr>
        <w:pStyle w:val="Funotentext"/>
        <w:rPr>
          <w:lang w:val="de-DE"/>
        </w:rPr>
      </w:pPr>
      <w:r>
        <w:rPr>
          <w:rStyle w:val="Funotenzeichen"/>
        </w:rPr>
        <w:footnoteRef/>
      </w:r>
      <w:r>
        <w:t xml:space="preserve"> </w:t>
      </w:r>
      <w:sdt>
        <w:sdtPr>
          <w:alias w:val="Don't edit this field"/>
          <w:tag w:val="CitaviPlaceholder#fdca8fef-0839-40c8-a0d1-b6a21e1628ad"/>
          <w:id w:val="-1280874807"/>
          <w:placeholder>
            <w:docPart w:val="DefaultPlaceholder_-1854013440"/>
          </w:placeholder>
        </w:sdtPr>
        <w:sdtContent>
          <w:r>
            <w:fldChar w:fldCharType="begin"/>
          </w:r>
          <w:r>
            <w:instrText>ADDIN CitaviPlaceholder{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NhcmdvIHNvdXMgdGVycmFpbiBBRyAyMDE5LiJ9XX0sIlRhZyI6IkNpdGF2aVBsYWNlaG9sZGVyI2ZkY2E4ZmVmLTA4MzktNDBjOC1hMGQxLWI2YTIxZTE2MjhhZCIsIlRleHQiOiJWZ2wuIENhcmdvIHNvdXMgdGVycmFpbiBBRyAyMDE5LiIsIldBSVZlcnNpb24iOiI2LjMuMC4wIn0=}</w:instrText>
          </w:r>
          <w:r>
            <w:fldChar w:fldCharType="separate"/>
          </w:r>
          <w:r>
            <w:t>Vgl. Cargo sous terrain AG 2019.</w:t>
          </w:r>
          <w:r>
            <w:fldChar w:fldCharType="end"/>
          </w:r>
        </w:sdtContent>
      </w:sdt>
    </w:p>
  </w:footnote>
  <w:footnote w:id="53">
    <w:p w14:paraId="29261DE6" w14:textId="1CFAB7B6" w:rsidR="00AA1CC4" w:rsidRPr="00126B7D" w:rsidRDefault="00AA1CC4">
      <w:pPr>
        <w:pStyle w:val="Funotentext"/>
        <w:rPr>
          <w:lang w:val="en-US"/>
        </w:rPr>
      </w:pPr>
      <w:r>
        <w:rPr>
          <w:rStyle w:val="Funotenzeichen"/>
        </w:rPr>
        <w:footnoteRef/>
      </w:r>
      <w:r>
        <w:t xml:space="preserve"> </w:t>
      </w:r>
      <w:sdt>
        <w:sdtPr>
          <w:alias w:val="Don't edit this field"/>
          <w:tag w:val="CitaviPlaceholder#8bdb236e-1370-4743-8cfc-ac3fbeb7ac64"/>
          <w:id w:val="-841008729"/>
          <w:placeholder>
            <w:docPart w:val="DefaultPlaceholder_-1854013440"/>
          </w:placeholder>
        </w:sdtPr>
        <w:sdtContent>
          <w:r>
            <w:fldChar w:fldCharType="begin"/>
          </w:r>
          <w:r>
            <w:instrText>ADDIN CitaviPlaceholder{eyIkaWQiOiIxIiwiRW50cmllcyI6W3siJGlkIjoiMiIsIklkIjoiNTM0YjhjODctZDBjMC00YWM5LWIyOWEtNDIxMTUwMDYyMjkzIiwiUmFuZ2VMZW5ndGgiOjIzLCJSZWZlcmVuY2VJZCI6IjE5YjY3NDliLTkyY2QtNDBmMy1hMzhmLWE3Nzk3ZTFkMmNkNSIsIlJlZmVyZW5jZSI6eyIkaWQiOiIzIiwiQWJzdHJhY3QiOiJDYXJnbyBDZW50ZXIgR3JheiAtIGRhcyBtb2Rlcm5zdGUgR8O8dGVydmVya2VocnN6ZW50cnVtIHPDvGRsaWNoIGRlciBBbHBlb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HJcbl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xcclxu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DYXJnbyBDZW50ZXIgR3JheiAtIGRhcyBtb2Rlcm5zdGUgR1xcJ2ZjdGVydmVya2VocnN6ZW50cnVtIHNcXCdmY2RsaWNoIGRlciBBbHBlbn17XFxydGxjaFxcYWYzXFxhZnMxOFxcbHRyY2hcXGZzMThcXGxvY2hcXGFmM1xcZGJjaFxcYWYzXFxoaWNoXFxmM1xcaW5zcnNpZDEwOTc2MDYyXHJcb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jY2Vzc0RhdGUiOiIwMS4wNy4yMDE5IiwiQXV0aG9ycyI6W3siJGlkIjoiNCIsIkxhc3ROYW1lIjoiQ2FyZ28gQ2VudGVyIEdyYXoiLCJQcm90ZWN0ZWQiOmZhbHNlLCJTZXgiOjAsIkNyZWF0ZWRCeSI6IngwMnY0d3M1aWpyMW92cnF5cXNzcDJvZGg0Mm1qNmxydDJwb2o4YnVzNGNyIiwiQ3JlYXRlZE9uIjoiMjAxOS0wNy0wMVQyMTo0MToxNyswMjowMCIsIk1vZGlmaWVkQnkiOiJ4MDJ2NHdzNWlqcjFvdnJxeXFzc3Ayb2RoNDJtajZscnQycG9qOGJ1czRjciIsIklkIjoiYTI2ODgxZDMtNzdkZi00MTRjLWI5NGUtNDlhYTU2NTM4MzExIiwiTW9kaWZpZWRPbiI6IjIwMTktMDctMDFUMjE6NDE6MTc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</w:instrText>
          </w:r>
          <w:r w:rsidRPr="00126B7D">
            <w:rPr>
              <w:lang w:val="en-US"/>
            </w:rPr>
            <w:instrText>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NhcmdvIENlbnRlciBHcmF6IDIwMTcuIn1dfSwiVGFnIjoiQ2l0YXZpUGxhY2Vob2xkZXIjOGJkYjIzNmUtMTM3MC00NzQzLThjZmMtYWMzZmJlYjdhYzY0IiwiVGV4dCI6IkNhcmdvIENlbnRlciBHcmF6IDIwMTcuIiwiV0FJVmVyc2lvbiI6IjYuMy4wLjAifQ==}</w:instrText>
          </w:r>
          <w:r>
            <w:fldChar w:fldCharType="separate"/>
          </w:r>
          <w:r w:rsidRPr="00126B7D">
            <w:rPr>
              <w:lang w:val="en-US"/>
            </w:rPr>
            <w:t>Cargo Center Graz 2017.</w:t>
          </w:r>
          <w:r>
            <w:fldChar w:fldCharType="end"/>
          </w:r>
        </w:sdtContent>
      </w:sdt>
    </w:p>
  </w:footnote>
  <w:footnote w:id="54">
    <w:p w14:paraId="2530BFE3" w14:textId="6B3FE841"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001c6e47-94ea-4c90-9eed-1545b2096a97"/>
          <w:id w:val="1963452875"/>
          <w:placeholder>
            <w:docPart w:val="DefaultPlaceholder_-1854013440"/>
          </w:placeholder>
        </w:sdtPr>
        <w:sdtContent>
          <w:r>
            <w:fldChar w:fldCharType="begin"/>
          </w:r>
          <w:r w:rsidRPr="00126B7D">
            <w:rPr>
              <w:lang w:val="en-US"/>
            </w:rPr>
            <w:instrText>ADDIN CitaviPlaceholder{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FtYXpvbi5jb20gMjAxOS4ifV19LCJUYWciOiJDaXRhdmlQbGFjZWhvbGRlciMwMDFjNmU0Ny05NGVhLTRjOTAtOWVlZC0xNTQ1YjIwOTZhOTciLCJUZXh0IjoiVmdsLiBBbWF6b24uY29tIDIwMTkuIiwiV0FJVmVyc2lvbiI6IjYuMy4wLjAifQ==}</w:instrText>
          </w:r>
          <w:r>
            <w:fldChar w:fldCharType="separate"/>
          </w:r>
          <w:r w:rsidRPr="00126B7D">
            <w:rPr>
              <w:lang w:val="en-US"/>
            </w:rPr>
            <w:t>Vgl. Amazon.com 2019.</w:t>
          </w:r>
          <w:r>
            <w:fldChar w:fldCharType="end"/>
          </w:r>
        </w:sdtContent>
      </w:sdt>
    </w:p>
  </w:footnote>
  <w:footnote w:id="55">
    <w:p w14:paraId="3EE09A11" w14:textId="6CD0066A"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792961bc-7cb4-447d-be9a-7702bf42514d"/>
          <w:id w:val="1771588700"/>
          <w:placeholder>
            <w:docPart w:val="DefaultPlaceholder_-1854013440"/>
          </w:placeholder>
        </w:sdtPr>
        <w:sdtContent>
          <w:r>
            <w:fldChar w:fldCharType="begin"/>
          </w:r>
          <w:r>
            <w:rPr>
              <w:lang w:val="en-US"/>
            </w:rPr>
            <w:instrText>ADDIN CitaviPlaceholder{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RldXRzY2hlIFBvc3QgQUcgMjAxOS4ifV19LCJUYWciOiJDaXRhdmlQbGFjZWhvbGRlciM3OTI5NjFiYy03Y2I0LTQ0N2QtYmU5YS03NzAyYmY0MjUxNGQiLCJUZXh0IjoiVmdsLiBEZXV0c2NoZSBQb3N0IEFHIDIwMTkuIiwiV0FJVmVyc2lvbiI6IjYuMy4wLjAifQ==}</w:instrText>
          </w:r>
          <w:r>
            <w:fldChar w:fldCharType="separate"/>
          </w:r>
          <w:r>
            <w:rPr>
              <w:lang w:val="en-US"/>
            </w:rPr>
            <w:t>Vgl. Deutsche Post AG 2019.</w:t>
          </w:r>
          <w:r>
            <w:fldChar w:fldCharType="end"/>
          </w:r>
        </w:sdtContent>
      </w:sdt>
    </w:p>
  </w:footnote>
  <w:footnote w:id="56">
    <w:p w14:paraId="449B3563" w14:textId="485266ED"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aee1ed02-4dbc-4072-bc24-91b8f793a711"/>
          <w:id w:val="-953563260"/>
          <w:placeholder>
            <w:docPart w:val="DefaultPlaceholder_-1854013440"/>
          </w:placeholder>
        </w:sdtPr>
        <w:sdtContent>
          <w:r>
            <w:fldChar w:fldCharType="begin"/>
          </w:r>
          <w:r w:rsidRPr="00126B7D">
            <w:rPr>
              <w:lang w:val="en-US"/>
            </w:rPr>
            <w:instrText>ADDIN CitaviPlaceholder{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VUFMgMjAxNy4ifV19LCJUYWciOiJDaXRhdmlQbGFjZWhvbGRlciNhZWUxZWQwMi00ZGJjLTQwNzItYmMyNC05MWI4Zjc5M2E3MTEiLCJUZXh0IjoiVmdsLiBVUFMgMjAxNy4iLCJXQUlWZXJzaW9uIjoiNi4zLjAuMCJ9}</w:instrText>
          </w:r>
          <w:r>
            <w:fldChar w:fldCharType="separate"/>
          </w:r>
          <w:r w:rsidRPr="00126B7D">
            <w:rPr>
              <w:lang w:val="en-US"/>
            </w:rPr>
            <w:t>Vgl. UPS 2017.</w:t>
          </w:r>
          <w:r>
            <w:fldChar w:fldCharType="end"/>
          </w:r>
        </w:sdtContent>
      </w:sdt>
    </w:p>
  </w:footnote>
  <w:footnote w:id="57">
    <w:p w14:paraId="2EB4A367" w14:textId="4F8FA1A9" w:rsidR="00AA1CC4" w:rsidRPr="00126B7D" w:rsidRDefault="00AA1CC4" w:rsidP="009D2996">
      <w:pPr>
        <w:pStyle w:val="Funotentext"/>
        <w:rPr>
          <w:lang w:val="en-US"/>
        </w:rPr>
      </w:pPr>
      <w:r>
        <w:rPr>
          <w:rStyle w:val="Funotenzeichen"/>
        </w:rPr>
        <w:footnoteRef/>
      </w:r>
      <w:r w:rsidRPr="00126B7D">
        <w:rPr>
          <w:lang w:val="en-US"/>
        </w:rPr>
        <w:t xml:space="preserve"> </w:t>
      </w:r>
      <w:sdt>
        <w:sdtPr>
          <w:alias w:val="Don't edit this field"/>
          <w:tag w:val="CitaviPlaceholder#ed33fb40-17fd-4d9f-bdc2-4cec1b5715fb"/>
          <w:id w:val="51043515"/>
          <w:placeholder>
            <w:docPart w:val="7FB122354A1C47EBA72CE9DFFF6A2E0D"/>
          </w:placeholder>
        </w:sdtPr>
        <w:sdtContent>
          <w:r>
            <w:fldChar w:fldCharType="begin"/>
          </w:r>
          <w:r>
            <w:rPr>
              <w:lang w:val="en-US"/>
            </w:rPr>
            <w:instrText>ADDIN CitaviPlaceholder{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EJ0FuZHJlYSAyMDE0LiJ9XX0sIlRhZyI6IkNpdGF2aVBsYWNlaG9sZGVyI2VkMzNmYjQwLTE3ZmQtNGQ5Zi1iZGMyLTRjZWMxYjU3MTVmYiIsIlRleHQiOiJWZ2wuIEQnQW5kcmVhIDIwMTQuIiwiV0FJVmVyc2lvbiI6IjYuMy4wLjAifQ==}</w:instrText>
          </w:r>
          <w:r>
            <w:fldChar w:fldCharType="separate"/>
          </w:r>
          <w:r>
            <w:rPr>
              <w:lang w:val="en-US"/>
            </w:rPr>
            <w:t>Vgl. D'Andrea 2014.</w:t>
          </w:r>
          <w:r>
            <w:fldChar w:fldCharType="end"/>
          </w:r>
        </w:sdtContent>
      </w:sdt>
    </w:p>
  </w:footnote>
  <w:footnote w:id="58">
    <w:p w14:paraId="752922BF" w14:textId="5BD5279C"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44522120-8f0f-42d9-846f-e322541ef5a3"/>
          <w:id w:val="-2025770593"/>
          <w:placeholder>
            <w:docPart w:val="DefaultPlaceholder_-1854013440"/>
          </w:placeholder>
        </w:sdtPr>
        <w:sdtContent>
          <w:r>
            <w:fldChar w:fldCharType="begin"/>
          </w:r>
          <w:r>
            <w:rPr>
              <w:lang w:val="en-US"/>
            </w:rPr>
            <w:instrText>ADDIN CitaviPlaceholder{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WmlwbGluZSAyMDE5LiJ9XX0sIlRhZyI6IkNpdGF2aVBsYWNlaG9sZGVyIzQ0NTIyMTIwLThmMGYtNDJkOS04NDZmLWUzMjI1NDFlZjVhMyIsIlRleHQiOiJWZ2wuIFppcGxpbmUgMjAxOS4iLCJXQUlWZXJzaW9uIjoiNi4zLjAuMCJ9}</w:instrText>
          </w:r>
          <w:r>
            <w:fldChar w:fldCharType="separate"/>
          </w:r>
          <w:r>
            <w:rPr>
              <w:lang w:val="en-US"/>
            </w:rPr>
            <w:t>Vgl. Zipline 2019.</w:t>
          </w:r>
          <w:r>
            <w:fldChar w:fldCharType="end"/>
          </w:r>
        </w:sdtContent>
      </w:sdt>
    </w:p>
  </w:footnote>
  <w:footnote w:id="59">
    <w:p w14:paraId="4F63CE4A" w14:textId="72968C07"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e8153af1-15d0-4edc-86a4-ce4c6dcc9eaf"/>
          <w:id w:val="513337786"/>
          <w:placeholder>
            <w:docPart w:val="DefaultPlaceholder_-1854013440"/>
          </w:placeholder>
        </w:sdtPr>
        <w:sdtContent>
          <w:r>
            <w:fldChar w:fldCharType="begin"/>
          </w:r>
          <w:r>
            <w:rPr>
              <w:lang w:val="en-US"/>
            </w:rPr>
            <w:instrText>ADDIN CitaviPlaceholder{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Qb2xseSAyMDE4LiJ9XX0sIlRhZyI6IkNpdGF2aVBsYWNlaG9sZGVyI2U4MTUzYWYxLTE1ZDAtNGVkYy04NmE0LWNlNGM2ZGNjOWVhZiIsIlRleHQiOiJWZ2wuIFBvbGx5IDIwMTguIiwiV0FJVmVyc2lvbiI6IjYuMy4wLjAifQ==}</w:instrText>
          </w:r>
          <w:r>
            <w:fldChar w:fldCharType="separate"/>
          </w:r>
          <w:r>
            <w:rPr>
              <w:lang w:val="en-US"/>
            </w:rPr>
            <w:t>Vgl. Polly 2018.</w:t>
          </w:r>
          <w:r>
            <w:fldChar w:fldCharType="end"/>
          </w:r>
        </w:sdtContent>
      </w:sdt>
    </w:p>
  </w:footnote>
  <w:footnote w:id="60">
    <w:p w14:paraId="07DD89B9" w14:textId="655756A6" w:rsidR="00AA1CC4" w:rsidRPr="00126B7D" w:rsidRDefault="00AA1CC4">
      <w:pPr>
        <w:pStyle w:val="Funotentext"/>
        <w:rPr>
          <w:lang w:val="en-US"/>
        </w:rPr>
      </w:pPr>
      <w:r>
        <w:rPr>
          <w:rStyle w:val="Funotenzeichen"/>
        </w:rPr>
        <w:footnoteRef/>
      </w:r>
      <w:r w:rsidRPr="00126B7D">
        <w:rPr>
          <w:lang w:val="en-US"/>
        </w:rPr>
        <w:t xml:space="preserve"> </w:t>
      </w:r>
      <w:sdt>
        <w:sdtPr>
          <w:alias w:val="Don't edit this field"/>
          <w:tag w:val="CitaviPlaceholder#385568ea-ddbc-460c-a2ff-900b396b2395"/>
          <w:id w:val="-234709875"/>
          <w:placeholder>
            <w:docPart w:val="DefaultPlaceholder_-1854013440"/>
          </w:placeholder>
        </w:sdtPr>
        <w:sdtContent>
          <w:r>
            <w:fldChar w:fldCharType="begin"/>
          </w:r>
          <w:r>
            <w:rPr>
              <w:lang w:val="en-US"/>
            </w:rPr>
            <w:instrText>ADDIN CitaviPlaceholder{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GcmF1bmhvZmVyIElNTCAyMDE5LiJ9XX0sIlRhZyI6IkNpdGF2aVBsYWNlaG9sZGVyIzM4NTU2OGVhLWRkYmMtNDYwYy1hMmZmLTkwMGIzOTZiMjM5NSIsIlRleHQiOiJWZ2wuIEZyYXVuaG9mZXIgSU1MIDIwMTkuIiwiV0FJVmVyc2lvbiI6IjYuMy4wLjAifQ==}</w:instrText>
          </w:r>
          <w:r>
            <w:fldChar w:fldCharType="separate"/>
          </w:r>
          <w:r>
            <w:rPr>
              <w:lang w:val="en-US"/>
            </w:rPr>
            <w:t>Vgl. Fraunhofer IML 2019.</w:t>
          </w:r>
          <w:r>
            <w:fldChar w:fldCharType="end"/>
          </w:r>
        </w:sdtContent>
      </w:sdt>
    </w:p>
  </w:footnote>
  <w:footnote w:id="61">
    <w:p w14:paraId="5D25B84A" w14:textId="12A6588E" w:rsidR="00AA1CC4" w:rsidRPr="002106CA" w:rsidRDefault="00AA1CC4">
      <w:pPr>
        <w:pStyle w:val="Funotentext"/>
        <w:rPr>
          <w:lang w:val="en-US"/>
        </w:rPr>
      </w:pPr>
      <w:r>
        <w:rPr>
          <w:rStyle w:val="Funotenzeichen"/>
        </w:rPr>
        <w:footnoteRef/>
      </w:r>
      <w:r w:rsidRPr="002106CA">
        <w:rPr>
          <w:lang w:val="en-US"/>
        </w:rPr>
        <w:t xml:space="preserve"> </w:t>
      </w:r>
      <w:sdt>
        <w:sdtPr>
          <w:alias w:val="Don't edit this field"/>
          <w:tag w:val="CitaviPlaceholder#e1e0ef72-3b2b-4d56-9b17-23cc0b738b68"/>
          <w:id w:val="-1317721654"/>
          <w:placeholder>
            <w:docPart w:val="DefaultPlaceholder_-1854013440"/>
          </w:placeholder>
        </w:sdtPr>
        <w:sdtContent>
          <w:r>
            <w:fldChar w:fldCharType="begin"/>
          </w:r>
          <w:r w:rsidRPr="002106CA">
            <w:rPr>
              <w:lang w:val="en-US"/>
            </w:rPr>
            <w:instrText>ADDIN CitaviPlaceholder{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klTIDIwMTkuIn1dfSwiVGFnIjoiQ2l0YXZpUGxhY2Vob2xkZXIjZTFlMGVmNzItM2IyYi00ZDU2LTliMTctMjNjYzBiNzM4YjY4IiwiVGV4dCI6IlZnbC4gUklTIDIwMTkuIiwiV0FJVmVyc2lvbiI6IjYuMy4wLjAifQ==}</w:instrText>
          </w:r>
          <w:r>
            <w:fldChar w:fldCharType="separate"/>
          </w:r>
          <w:r w:rsidRPr="002106CA">
            <w:rPr>
              <w:lang w:val="en-US"/>
            </w:rPr>
            <w:t>Vgl. RIS 2019.</w:t>
          </w:r>
          <w:r>
            <w:fldChar w:fldCharType="end"/>
          </w:r>
        </w:sdtContent>
      </w:sdt>
    </w:p>
  </w:footnote>
  <w:footnote w:id="62">
    <w:p w14:paraId="45AB75E7" w14:textId="6A5D7D97" w:rsidR="00AA1CC4" w:rsidRPr="00310948" w:rsidRDefault="00AA1CC4">
      <w:pPr>
        <w:pStyle w:val="Funotentext"/>
        <w:rPr>
          <w:lang w:val="en-US"/>
        </w:rPr>
      </w:pPr>
      <w:r>
        <w:rPr>
          <w:rStyle w:val="Funotenzeichen"/>
        </w:rPr>
        <w:footnoteRef/>
      </w:r>
      <w:r w:rsidRPr="00310948">
        <w:rPr>
          <w:lang w:val="en-US"/>
        </w:rPr>
        <w:t xml:space="preserve"> </w:t>
      </w:r>
      <w:sdt>
        <w:sdtPr>
          <w:alias w:val="Don't edit this field"/>
          <w:tag w:val="CitaviPlaceholder#ee015c06-7841-4534-a954-8d468caa8bf1"/>
          <w:id w:val="-889646736"/>
          <w:placeholder>
            <w:docPart w:val="DefaultPlaceholder_-1854013440"/>
          </w:placeholder>
        </w:sdtPr>
        <w:sdtContent>
          <w:r>
            <w:fldChar w:fldCharType="begin"/>
          </w:r>
          <w:r>
            <w:rPr>
              <w:lang w:val="en-US"/>
            </w:rPr>
            <w:instrText>ADDIN CitaviPlaceholder{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Flcm9zIDIwMTljLiJ9XX0sIlRhZyI6IkNpdGF2aVBsYWNlaG9sZGVyI2VlMDE1YzA2LTc4NDEtNDUzNC1hOTU0LThkNDY4Y2FhOGJmMSIsIlRleHQiOiJWZ2wuIEFlcm9zIDIwMTljLiIsIldBSVZlcnNpb24iOiI2LjMuMC4wIn0=}</w:instrText>
          </w:r>
          <w:r>
            <w:fldChar w:fldCharType="separate"/>
          </w:r>
          <w:r>
            <w:rPr>
              <w:lang w:val="en-US"/>
            </w:rPr>
            <w:t>Vgl. Aeros 2019c.</w:t>
          </w:r>
          <w:r>
            <w:fldChar w:fldCharType="end"/>
          </w:r>
        </w:sdtContent>
      </w:sdt>
    </w:p>
  </w:footnote>
  <w:footnote w:id="63">
    <w:p w14:paraId="2DE7C3B5" w14:textId="449AA0EE" w:rsidR="00AA1CC4" w:rsidRPr="00310948" w:rsidRDefault="00AA1CC4">
      <w:pPr>
        <w:pStyle w:val="Funotentext"/>
        <w:rPr>
          <w:lang w:val="en-US"/>
        </w:rPr>
      </w:pPr>
      <w:r>
        <w:rPr>
          <w:rStyle w:val="Funotenzeichen"/>
        </w:rPr>
        <w:footnoteRef/>
      </w:r>
      <w:r w:rsidRPr="00310948">
        <w:rPr>
          <w:lang w:val="en-US"/>
        </w:rPr>
        <w:t xml:space="preserve"> </w:t>
      </w:r>
      <w:sdt>
        <w:sdtPr>
          <w:alias w:val="Don't edit this field"/>
          <w:tag w:val="CitaviPlaceholder#ee8f3da1-1fbf-4c3c-9e89-5c9dc582b0d6"/>
          <w:id w:val="-1525704281"/>
          <w:placeholder>
            <w:docPart w:val="DefaultPlaceholder_-1854013440"/>
          </w:placeholder>
        </w:sdtPr>
        <w:sdtContent>
          <w:r>
            <w:fldChar w:fldCharType="begin"/>
          </w:r>
          <w:r>
            <w:rPr>
              <w:lang w:val="en-US"/>
            </w:rPr>
            <w:instrText>ADDIN CitaviPlaceholder{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Flcm9zIDIwMTliLiJ9XX0sIlRhZyI6IkNpdGF2aVBsYWNlaG9sZGVyI2VlOGYzZGExLTFmYmYtNGMzYy05ZTg5LTVjOWRjNTgyYjBkNiIsIlRleHQiOiJWZ2wuIEFlcm9zIDIwMTliLiIsIldBSVZlcnNpb24iOiI2LjMuMC4wIn0=}</w:instrText>
          </w:r>
          <w:r>
            <w:fldChar w:fldCharType="separate"/>
          </w:r>
          <w:r>
            <w:rPr>
              <w:lang w:val="en-US"/>
            </w:rPr>
            <w:t>Vgl. Aeros 2019b.</w:t>
          </w:r>
          <w:r>
            <w:fldChar w:fldCharType="end"/>
          </w:r>
        </w:sdtContent>
      </w:sdt>
    </w:p>
  </w:footnote>
  <w:footnote w:id="64">
    <w:p w14:paraId="3B17DAEA" w14:textId="60FA891A" w:rsidR="00AA1CC4" w:rsidRPr="00310948" w:rsidRDefault="00AA1CC4">
      <w:pPr>
        <w:pStyle w:val="Funotentext"/>
        <w:rPr>
          <w:lang w:val="en-US"/>
        </w:rPr>
      </w:pPr>
      <w:r>
        <w:rPr>
          <w:rStyle w:val="Funotenzeichen"/>
        </w:rPr>
        <w:footnoteRef/>
      </w:r>
      <w:r w:rsidRPr="00310948">
        <w:rPr>
          <w:lang w:val="en-US"/>
        </w:rPr>
        <w:t xml:space="preserve"> </w:t>
      </w:r>
      <w:sdt>
        <w:sdtPr>
          <w:alias w:val="Don't edit this field"/>
          <w:tag w:val="CitaviPlaceholder#d3e3b957-04e6-4aa4-a756-efefd8b26a94"/>
          <w:id w:val="1379509759"/>
          <w:placeholder>
            <w:docPart w:val="DefaultPlaceholder_-1854013440"/>
          </w:placeholder>
        </w:sdtPr>
        <w:sdtContent>
          <w:r>
            <w:fldChar w:fldCharType="begin"/>
          </w:r>
          <w:r>
            <w:rPr>
              <w:lang w:val="en-US"/>
            </w:rPr>
            <w:instrText>ADDIN CitaviPlaceholder{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QWVyb3MgMjAxOWEuIn1dfSwiVGFnIjoiQ2l0YXZpUGxhY2Vob2xkZXIjZDNlM2I5NTctMDRlNi00YWE0LWE3NTYtZWZlZmQ4YjI2YTk0IiwiVGV4dCI6IlZnbC4gQWVyb3MgMjAxOWEuIiwiV0FJVmVyc2lvbiI6IjYuMy4wLjAifQ==}</w:instrText>
          </w:r>
          <w:r>
            <w:fldChar w:fldCharType="separate"/>
          </w:r>
          <w:r>
            <w:rPr>
              <w:lang w:val="en-US"/>
            </w:rPr>
            <w:t>Vgl. Aeros 2019a.</w:t>
          </w:r>
          <w:r>
            <w:fldChar w:fldCharType="end"/>
          </w:r>
        </w:sdtContent>
      </w:sdt>
    </w:p>
  </w:footnote>
  <w:footnote w:id="65">
    <w:p w14:paraId="2C868928" w14:textId="4A973278" w:rsidR="00AA1CC4" w:rsidRPr="002106CA" w:rsidRDefault="00AA1CC4">
      <w:pPr>
        <w:pStyle w:val="Funotentext"/>
        <w:rPr>
          <w:lang w:val="en-US"/>
        </w:rPr>
      </w:pPr>
      <w:r>
        <w:rPr>
          <w:rStyle w:val="Funotenzeichen"/>
        </w:rPr>
        <w:footnoteRef/>
      </w:r>
      <w:r w:rsidRPr="002106CA">
        <w:rPr>
          <w:lang w:val="en-US"/>
        </w:rPr>
        <w:t xml:space="preserve"> </w:t>
      </w:r>
      <w:sdt>
        <w:sdtPr>
          <w:alias w:val="Don't edit this field"/>
          <w:tag w:val="CitaviPlaceholder#bd5426d3-4786-4950-a04c-f3d41c85a432"/>
          <w:id w:val="2006325561"/>
          <w:placeholder>
            <w:docPart w:val="DefaultPlaceholder_-1854013440"/>
          </w:placeholder>
        </w:sdtPr>
        <w:sdtContent>
          <w:r>
            <w:fldChar w:fldCharType="begin"/>
          </w:r>
          <w:r w:rsidRPr="002106CA">
            <w:rPr>
              <w:lang w:val="en-US"/>
            </w:rPr>
            <w:instrText>ADDIN CitaviPlaceholder{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mdsLiBSb2dlcnMgMjAxNS4ifV19LCJUYWciOiJDaXRhdmlQbGFjZWhvbGRlciNiZDU0MjZkMy00Nzg2LTQ5NTAtYTA0Yy1mM2Q0MWM4NWE0MzIiLCJUZXh0IjoiVmdsLiBSb2dlcnMgMjAxNS4iLCJXQUlWZXJzaW9uIjoiNi4zLjAuMCJ9}</w:instrText>
          </w:r>
          <w:r>
            <w:fldChar w:fldCharType="separate"/>
          </w:r>
          <w:r w:rsidRPr="002106CA">
            <w:rPr>
              <w:lang w:val="en-US"/>
            </w:rPr>
            <w:t>Vgl. Rogers 2015.</w:t>
          </w:r>
          <w:r>
            <w:fldChar w:fldCharType="end"/>
          </w:r>
        </w:sdtContent>
      </w:sdt>
    </w:p>
  </w:footnote>
  <w:footnote w:id="66">
    <w:p w14:paraId="13FEAD68" w14:textId="70648119" w:rsidR="00AA1CC4" w:rsidRPr="002106CA" w:rsidRDefault="00AA1CC4">
      <w:pPr>
        <w:pStyle w:val="Funotentext"/>
        <w:rPr>
          <w:lang w:val="en-US"/>
        </w:rPr>
      </w:pPr>
      <w:r>
        <w:rPr>
          <w:rStyle w:val="Funotenzeichen"/>
        </w:rPr>
        <w:footnoteRef/>
      </w:r>
      <w:r w:rsidRPr="002106CA">
        <w:rPr>
          <w:lang w:val="en-US"/>
        </w:rPr>
        <w:t xml:space="preserve"> </w:t>
      </w:r>
      <w:sdt>
        <w:sdtPr>
          <w:alias w:val="Don't edit this field"/>
          <w:tag w:val="CitaviPlaceholder#4421e075-01d7-4f00-8b58-a31ec39900c7"/>
          <w:id w:val="-1190534216"/>
          <w:placeholder>
            <w:docPart w:val="DefaultPlaceholder_-1854013440"/>
          </w:placeholder>
        </w:sdtPr>
        <w:sdtContent>
          <w:r>
            <w:fldChar w:fldCharType="begin"/>
          </w:r>
          <w:r w:rsidRPr="002106CA">
            <w:rPr>
              <w:lang w:val="en-US"/>
            </w:rPr>
            <w:instrText>ADDIN CitaviPlaceholder{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IeWJyaWQgQWlyIFZlaGljbGVzIDIwMTYsIFMuIDI3LiJ9XX0sIlRhZyI6IkNpdGF2aVBsYWNlaG9sZGVyIzQ0MjFlMDc1LTAxZDctNGYwMC04YjU4LWEzMWVjMzk5MDBjNyIsIlRleHQiOiJWZ2wuIEh5YnJpZCBBaXIgVmVoaWNsZXMgMjAxNiwgUy4gMjcuIiwiV0FJVmVyc2lvbiI6IjYuMy4wLjAifQ==}</w:instrText>
          </w:r>
          <w:r>
            <w:fldChar w:fldCharType="separate"/>
          </w:r>
          <w:r w:rsidRPr="002106CA">
            <w:rPr>
              <w:lang w:val="en-US"/>
            </w:rPr>
            <w:t>Vgl. Hybrid Air Vehicles 2016, S. 27.</w:t>
          </w:r>
          <w:r>
            <w:fldChar w:fldCharType="end"/>
          </w:r>
        </w:sdtContent>
      </w:sdt>
    </w:p>
  </w:footnote>
  <w:footnote w:id="67">
    <w:p w14:paraId="5AB248D9" w14:textId="607C6A6A" w:rsidR="00AA1CC4" w:rsidRPr="002106CA" w:rsidRDefault="00AA1CC4" w:rsidP="00707A8B">
      <w:pPr>
        <w:pStyle w:val="Funotentext"/>
        <w:rPr>
          <w:lang w:val="en-US"/>
        </w:rPr>
      </w:pPr>
      <w:r>
        <w:rPr>
          <w:rStyle w:val="Funotenzeichen"/>
        </w:rPr>
        <w:footnoteRef/>
      </w:r>
      <w:r w:rsidRPr="002106CA">
        <w:rPr>
          <w:lang w:val="en-US"/>
        </w:rPr>
        <w:t xml:space="preserve"> </w:t>
      </w:r>
      <w:sdt>
        <w:sdtPr>
          <w:alias w:val="Don't edit this field"/>
          <w:tag w:val="CitaviPlaceholder#f0e5b8a9-f142-49c5-a434-9d612f0caa6f"/>
          <w:id w:val="264353822"/>
          <w:placeholder>
            <w:docPart w:val="6979ADC9FC70469381BB86CD7C277C02"/>
          </w:placeholder>
        </w:sdtPr>
        <w:sdtContent>
          <w:r>
            <w:fldChar w:fldCharType="begin"/>
          </w:r>
          <w:r w:rsidRPr="002106CA">
            <w:rPr>
              <w:lang w:val="en-US"/>
            </w:rPr>
            <w:instrText>ADDIN CitaviPlaceholder{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TXVycmF5IDIwMTguIn1dfSwiVGFnIjoiQ2l0YXZpUGxhY2Vob2xkZXIjZjBlNWI4YTktZjE0Mi00OWM1LWE0MzQtOWQ2MTJmMGNhYTZmIiwiVGV4dCI6IlZnbC4gTXVycmF5IDIwMTguIiwiV0FJVmVyc2lvbiI6IjYuMy4wLjAifQ==}</w:instrText>
          </w:r>
          <w:r>
            <w:fldChar w:fldCharType="separate"/>
          </w:r>
          <w:r w:rsidRPr="002106CA">
            <w:rPr>
              <w:lang w:val="en-US"/>
            </w:rPr>
            <w:t>Vgl. Murray 2018.</w:t>
          </w:r>
          <w:r>
            <w:fldChar w:fldCharType="end"/>
          </w:r>
        </w:sdtContent>
      </w:sdt>
    </w:p>
  </w:footnote>
  <w:footnote w:id="68">
    <w:p w14:paraId="67B7D966" w14:textId="0949D6CB" w:rsidR="00AA1CC4" w:rsidRPr="002106CA" w:rsidRDefault="00AA1CC4">
      <w:pPr>
        <w:pStyle w:val="Funotentext"/>
        <w:rPr>
          <w:lang w:val="en-US"/>
        </w:rPr>
      </w:pPr>
      <w:r>
        <w:rPr>
          <w:rStyle w:val="Funotenzeichen"/>
        </w:rPr>
        <w:footnoteRef/>
      </w:r>
      <w:r w:rsidRPr="002106CA">
        <w:rPr>
          <w:lang w:val="en-US"/>
        </w:rPr>
        <w:t xml:space="preserve"> </w:t>
      </w:r>
      <w:sdt>
        <w:sdtPr>
          <w:alias w:val="Don't edit this field"/>
          <w:tag w:val="CitaviPlaceholder#64aa3be4-5592-4ce2-93a9-35df4fcd6fd2"/>
          <w:id w:val="1310510093"/>
          <w:placeholder>
            <w:docPart w:val="DefaultPlaceholder_-1854013440"/>
          </w:placeholder>
        </w:sdtPr>
        <w:sdtContent>
          <w:r>
            <w:fldChar w:fldCharType="begin"/>
          </w:r>
          <w:r w:rsidRPr="002106CA">
            <w:rPr>
              <w:lang w:val="en-US"/>
            </w:rPr>
            <w:instrText>ADDIN CitaviPlaceholder{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ERhdmllcyAyMDEzLiJ9XX0sIlRhZyI6IkNpdGF2aVBsYWNlaG9sZGVyIzY0YWEzYmU0LTU1OTItNGNlMi05M2E5LTM1ZGY0ZmNkNmZkMiIsIlRleHQiOiJWZ2wuIERhdmllcyAyMDEzLiIsIldBSVZlcnNpb24iOiI2LjMuMC4wIn0=}</w:instrText>
          </w:r>
          <w:r>
            <w:fldChar w:fldCharType="separate"/>
          </w:r>
          <w:r w:rsidRPr="002106CA">
            <w:rPr>
              <w:lang w:val="en-US"/>
            </w:rPr>
            <w:t>Vgl. Davies 2013.</w:t>
          </w:r>
          <w:r>
            <w:fldChar w:fldCharType="end"/>
          </w:r>
        </w:sdtContent>
      </w:sdt>
    </w:p>
  </w:footnote>
  <w:footnote w:id="69">
    <w:p w14:paraId="3E3A0A81" w14:textId="53E4D564" w:rsidR="00AA1CC4" w:rsidRPr="002106CA" w:rsidRDefault="00AA1CC4">
      <w:pPr>
        <w:pStyle w:val="Funotentext"/>
        <w:rPr>
          <w:lang w:val="en-US"/>
        </w:rPr>
      </w:pPr>
      <w:r>
        <w:rPr>
          <w:rStyle w:val="Funotenzeichen"/>
        </w:rPr>
        <w:footnoteRef/>
      </w:r>
      <w:r w:rsidRPr="002106CA">
        <w:rPr>
          <w:lang w:val="en-US"/>
        </w:rPr>
        <w:t xml:space="preserve"> </w:t>
      </w:r>
      <w:sdt>
        <w:sdtPr>
          <w:alias w:val="Don't edit this field"/>
          <w:tag w:val="CitaviPlaceholder#16526bd3-f96f-4387-9a60-f91d9f538b18"/>
          <w:id w:val="-1441131952"/>
          <w:placeholder>
            <w:docPart w:val="DefaultPlaceholder_-1854013440"/>
          </w:placeholder>
        </w:sdtPr>
        <w:sdtContent>
          <w:r>
            <w:fldChar w:fldCharType="begin"/>
          </w:r>
          <w:r w:rsidRPr="002106CA">
            <w:rPr>
              <w:lang w:val="en-US"/>
            </w:rPr>
            <w:instrText>ADDIN CitaviPlaceholder{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nVkcmFzIDIwMTUuIn1dfSwiVGFnIjoiQ2l0YXZpUGxhY2Vob2xkZXIjMTY1MjZiZDMtZjk2Zi00Mzg3LTlhNjAtZjkxZDlmNTM4YjE4IiwiVGV4dCI6IlZnbC4gQnVkcmFzIDIwMTUuIiwiV0FJVmVyc2lvbiI6IjYuMy4wLjAifQ==}</w:instrText>
          </w:r>
          <w:r>
            <w:fldChar w:fldCharType="separate"/>
          </w:r>
          <w:r w:rsidRPr="002106CA">
            <w:rPr>
              <w:lang w:val="en-US"/>
            </w:rPr>
            <w:t>Vgl. Budras 2015.</w:t>
          </w:r>
          <w:r>
            <w:fldChar w:fldCharType="end"/>
          </w:r>
        </w:sdtContent>
      </w:sdt>
    </w:p>
  </w:footnote>
  <w:footnote w:id="70">
    <w:p w14:paraId="375FD6FF" w14:textId="4FE32C27" w:rsidR="00AA1CC4" w:rsidRPr="00DD5574" w:rsidRDefault="00AA1CC4">
      <w:pPr>
        <w:pStyle w:val="Funotentext"/>
        <w:rPr>
          <w:lang w:val="en-US"/>
        </w:rPr>
      </w:pPr>
      <w:r>
        <w:rPr>
          <w:rStyle w:val="Funotenzeichen"/>
        </w:rPr>
        <w:footnoteRef/>
      </w:r>
      <w:r w:rsidRPr="00DD5574">
        <w:rPr>
          <w:lang w:val="en-US"/>
        </w:rPr>
        <w:t xml:space="preserve"> </w:t>
      </w:r>
      <w:sdt>
        <w:sdtPr>
          <w:alias w:val="Don't edit this field"/>
          <w:tag w:val="CitaviPlaceholder#e2386f6f-9be2-4f9d-8a18-af92d8e0e9e6"/>
          <w:id w:val="38710847"/>
          <w:placeholder>
            <w:docPart w:val="DefaultPlaceholder_-1854013440"/>
          </w:placeholder>
        </w:sdtPr>
        <w:sdtContent>
          <w:r>
            <w:fldChar w:fldCharType="begin"/>
          </w:r>
          <w:r w:rsidRPr="00DD5574">
            <w:rPr>
              <w:lang w:val="en-US"/>
            </w:rPr>
            <w:instrText>ADDIN CitaviPlaceholder{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UGx1dGEgMjAxOS4ifV19LCJUYWciOiJDaXRhdmlQbGFjZWhvbGRlciNlMjM4NmY2Zi05YmUyLTRmOWQtOGExOC1hZjkyZDhlMGU5ZTYiLCJUZXh0IjoiVmdsLiBQbHV0YSAyMDE5LiIsIldBSVZlcnNpb24iOiI2LjMuMC4wIn0=}</w:instrText>
          </w:r>
          <w:r>
            <w:fldChar w:fldCharType="separate"/>
          </w:r>
          <w:r w:rsidRPr="00DD5574">
            <w:rPr>
              <w:lang w:val="en-US"/>
            </w:rPr>
            <w:t>Vgl. Pluta 2019.</w:t>
          </w:r>
          <w:r>
            <w:fldChar w:fldCharType="end"/>
          </w:r>
        </w:sdtContent>
      </w:sdt>
    </w:p>
  </w:footnote>
  <w:footnote w:id="71">
    <w:p w14:paraId="7C273EA3" w14:textId="7A054BAF" w:rsidR="00AA1CC4" w:rsidRPr="00DD5574" w:rsidRDefault="00AA1CC4">
      <w:pPr>
        <w:pStyle w:val="Funotentext"/>
        <w:rPr>
          <w:lang w:val="en-US"/>
        </w:rPr>
      </w:pPr>
      <w:r>
        <w:rPr>
          <w:rStyle w:val="Funotenzeichen"/>
        </w:rPr>
        <w:footnoteRef/>
      </w:r>
      <w:r w:rsidRPr="00DD5574">
        <w:rPr>
          <w:lang w:val="en-US"/>
        </w:rPr>
        <w:t xml:space="preserve"> </w:t>
      </w:r>
      <w:sdt>
        <w:sdtPr>
          <w:alias w:val="Don't edit this field"/>
          <w:tag w:val="CitaviPlaceholder#1e8d32c2-9d55-482e-8bde-2f19eacd1a71"/>
          <w:id w:val="-2054679141"/>
          <w:placeholder>
            <w:docPart w:val="DefaultPlaceholder_-1854013440"/>
          </w:placeholder>
        </w:sdtPr>
        <w:sdtContent>
          <w:r>
            <w:fldChar w:fldCharType="begin"/>
          </w:r>
          <w:r w:rsidR="00285B8E">
            <w:rPr>
              <w:lang w:val="en-US"/>
            </w:rPr>
            <w:instrText>ADDIN CitaviPlaceholder{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RXhwbGFpbml0eSAyMDE2LiJ9XX0sIlRhZyI6IkNpdGF2aVBsYWNlaG9sZGVyIzFlOGQzMmMyLTlkNTUtNDgyZS04YmRlLTJmMTllYWNkMWE3MSIsIlRleHQiOiJWZ2wuIEV4cGxhaW5pdHkgMjAxNi4iLCJXQUlWZXJzaW9uIjoiNi4zLjAuMCJ9}</w:instrText>
          </w:r>
          <w:r>
            <w:fldChar w:fldCharType="separate"/>
          </w:r>
          <w:r w:rsidR="00285B8E">
            <w:rPr>
              <w:lang w:val="en-US"/>
            </w:rPr>
            <w:t>Vgl. Explainity 2016.</w:t>
          </w:r>
          <w:r>
            <w:fldChar w:fldCharType="end"/>
          </w:r>
        </w:sdtContent>
      </w:sdt>
    </w:p>
  </w:footnote>
  <w:footnote w:id="72">
    <w:p w14:paraId="0A77393E" w14:textId="07AFCD46" w:rsidR="00AA1CC4" w:rsidRPr="00DD5574" w:rsidRDefault="00AA1CC4" w:rsidP="00790482">
      <w:pPr>
        <w:pStyle w:val="Funotentext"/>
        <w:rPr>
          <w:lang w:val="en-US"/>
        </w:rPr>
      </w:pPr>
      <w:r>
        <w:rPr>
          <w:rStyle w:val="Funotenzeichen"/>
        </w:rPr>
        <w:footnoteRef/>
      </w:r>
      <w:r w:rsidRPr="00DD5574">
        <w:rPr>
          <w:lang w:val="en-US"/>
        </w:rPr>
        <w:t xml:space="preserve"> </w:t>
      </w:r>
      <w:sdt>
        <w:sdtPr>
          <w:alias w:val="Don't edit this field"/>
          <w:tag w:val="CitaviPlaceholder#4cf86d3a-2b0f-47f3-9489-d18d98120d56"/>
          <w:id w:val="2041392316"/>
          <w:placeholder>
            <w:docPart w:val="8D01AA01140E4D2C89408329D161D995"/>
          </w:placeholder>
        </w:sdtPr>
        <w:sdtContent>
          <w:r>
            <w:fldChar w:fldCharType="begin"/>
          </w:r>
          <w:r w:rsidR="00285B8E">
            <w:rPr>
              <w:lang w:val="en-US"/>
            </w:rPr>
            <w:instrText>ADDIN CitaviPlaceholder{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khlaXN0ZXJtYW5uIGV0IGFsLiAyMDE3LiJ9XX0sIlRhZyI6IkNpdGF2aVBsYWNlaG9sZGVyIzRjZjg2ZDNhLTJiMGYtNDdmMy05NDg5LWQxOGQ5ODEyMGQ1NiIsIlRleHQiOiJWZ2wuSGVpc3Rlcm1hbm4gZXQgYWwuIDIwMTcuIiwiV0FJVmVyc2lvbiI6IjYuMy4wLjAifQ==}</w:instrText>
          </w:r>
          <w:r>
            <w:fldChar w:fldCharType="separate"/>
          </w:r>
          <w:r w:rsidR="00285B8E" w:rsidRPr="00285B8E">
            <w:rPr>
              <w:lang w:val="en-US"/>
            </w:rPr>
            <w:t>Vgl.Heistermann et al. 2017.</w:t>
          </w:r>
          <w:r>
            <w:fldChar w:fldCharType="end"/>
          </w:r>
        </w:sdtContent>
      </w:sdt>
    </w:p>
  </w:footnote>
  <w:footnote w:id="73">
    <w:p w14:paraId="1ADBC4AF" w14:textId="5CBC3369" w:rsidR="00AA1CC4" w:rsidRPr="00456198" w:rsidRDefault="00AA1CC4" w:rsidP="00790482">
      <w:pPr>
        <w:pStyle w:val="Funotentext"/>
        <w:rPr>
          <w:lang w:val="de-DE"/>
        </w:rPr>
      </w:pPr>
      <w:r>
        <w:rPr>
          <w:rStyle w:val="Funotenzeichen"/>
        </w:rPr>
        <w:footnoteRef/>
      </w:r>
      <w:r>
        <w:t xml:space="preserve"> </w:t>
      </w:r>
      <w:sdt>
        <w:sdtPr>
          <w:alias w:val="Don't edit this field"/>
          <w:tag w:val="CitaviPlaceholder#59eac760-e99c-49ae-90f4-07ba13023fd1"/>
          <w:id w:val="1728182783"/>
          <w:placeholder>
            <w:docPart w:val="8D01AA01140E4D2C89408329D161D995"/>
          </w:placeholder>
        </w:sdtPr>
        <w:sdtContent>
          <w:r>
            <w:fldChar w:fldCharType="begin"/>
          </w:r>
          <w:r w:rsidR="00285B8E">
            <w:instrText>ADDIN CitaviPlaceholder{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EZXJuZG9yZmVyLiJ9XX0sIlRhZyI6IkNpdGF2aVBsYWNlaG9sZGVyIzU5ZWFjNzYwLWU5OWMtNDlhZS05MGY0LTA3YmExMzAyM2ZkMSIsIlRleHQiOiJWZ2wuIERlcm5kb3JmZXIuIiwiV0FJVmVyc2lvbiI6IjYuMy4wLjAifQ==}</w:instrText>
          </w:r>
          <w:r>
            <w:fldChar w:fldCharType="separate"/>
          </w:r>
          <w:r w:rsidR="00285B8E">
            <w:t>Vgl. Derndorfer.</w:t>
          </w:r>
          <w:r>
            <w:fldChar w:fldCharType="end"/>
          </w:r>
        </w:sdtContent>
      </w:sdt>
    </w:p>
  </w:footnote>
  <w:footnote w:id="74">
    <w:p w14:paraId="7EA9D8A5" w14:textId="79EB1846" w:rsidR="00AA1CC4" w:rsidRPr="007E04EA" w:rsidRDefault="00AA1CC4">
      <w:pPr>
        <w:pStyle w:val="Funotentext"/>
        <w:rPr>
          <w:lang w:val="de-DE"/>
        </w:rPr>
      </w:pPr>
      <w:r>
        <w:rPr>
          <w:rStyle w:val="Funotenzeichen"/>
        </w:rPr>
        <w:footnoteRef/>
      </w:r>
      <w:r>
        <w:t xml:space="preserve"> </w:t>
      </w:r>
      <w:sdt>
        <w:sdtPr>
          <w:alias w:val="Don't edit this field"/>
          <w:tag w:val="CitaviPlaceholder#154874e3-93a1-4444-95ed-4016d6b67a1d"/>
          <w:id w:val="2095670599"/>
          <w:placeholder>
            <w:docPart w:val="DefaultPlaceholder_-1854013440"/>
          </w:placeholder>
        </w:sdtPr>
        <w:sdtContent>
          <w:r>
            <w:fldChar w:fldCharType="begin"/>
          </w:r>
          <w:r w:rsidR="00285B8E">
            <w:instrText>ADDIN CitaviPlaceholder{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UmVpcyAyMDE1LiJ9XX0sIlRhZyI6IkNpdGF2aVBsYWNlaG9sZGVyIzE1NDg3NGUzLTkzYTEtNDQ0NC05NWVkLTQwMTZkNmI2N2ExZCIsIlRleHQiOiJWZ2wuIFJlaXMgMjAxNS4iLCJXQUlWZXJzaW9uIjoiNi4zLjAuMCJ9}</w:instrText>
          </w:r>
          <w:r>
            <w:fldChar w:fldCharType="separate"/>
          </w:r>
          <w:r w:rsidR="00285B8E">
            <w:t>Vgl. Reis 2015.</w:t>
          </w:r>
          <w:r>
            <w:fldChar w:fldCharType="end"/>
          </w:r>
        </w:sdtContent>
      </w:sdt>
    </w:p>
  </w:footnote>
  <w:footnote w:id="75">
    <w:p w14:paraId="05CB86E4" w14:textId="32FFCB0D" w:rsidR="00AA1CC4" w:rsidRPr="00244C1E" w:rsidRDefault="00AA1CC4">
      <w:pPr>
        <w:pStyle w:val="Funotentext"/>
        <w:rPr>
          <w:lang w:val="de-DE"/>
        </w:rPr>
      </w:pPr>
      <w:r>
        <w:rPr>
          <w:rStyle w:val="Funotenzeichen"/>
        </w:rPr>
        <w:footnoteRef/>
      </w:r>
      <w:r>
        <w:t xml:space="preserve"> </w:t>
      </w:r>
      <w:sdt>
        <w:sdtPr>
          <w:alias w:val="Don't edit this field"/>
          <w:tag w:val="CitaviPlaceholder#a9acae9e-5945-4ce3-bf14-e2b435ec5b23"/>
          <w:id w:val="-1724600850"/>
          <w:placeholder>
            <w:docPart w:val="DefaultPlaceholder_-1854013440"/>
          </w:placeholder>
        </w:sdtPr>
        <w:sdtContent>
          <w:r>
            <w:fldChar w:fldCharType="begin"/>
          </w:r>
          <w:r w:rsidR="00285B8E">
            <w:instrText>ADDIN CitaviPlaceholder{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VmdsLiBDb3JtYW4gZXQgYWwuIDIwMTUuIn1dfSwiVGFnIjoiQ2l0YXZpUGxhY2Vob2xkZXIjYTlhY2FlOWUtNTk0NS00Y2UzLWJmMTQtZTJiNDM1ZWM1YjIzIiwiVGV4dCI6IlZnbC4gQ29ybWFuIGV0IGFsLiAyMDE1LiIsIldBSVZlcnNpb24iOiI2LjMuMC4wIn0=}</w:instrText>
          </w:r>
          <w:r>
            <w:fldChar w:fldCharType="separate"/>
          </w:r>
          <w:r w:rsidR="00285B8E">
            <w:t>Vgl. Corman et al. 2015.</w:t>
          </w:r>
          <w:r>
            <w:fldChar w:fldCharType="end"/>
          </w:r>
        </w:sdtContent>
      </w:sdt>
    </w:p>
  </w:footnote>
  <w:footnote w:id="76">
    <w:p w14:paraId="7824394C" w14:textId="01758AC5" w:rsidR="00AA1CC4" w:rsidRPr="00A4669A" w:rsidRDefault="00AA1CC4" w:rsidP="00C04B92">
      <w:pPr>
        <w:pStyle w:val="Funotentext"/>
        <w:rPr>
          <w:lang w:val="de-DE"/>
        </w:rPr>
      </w:pPr>
      <w:r>
        <w:rPr>
          <w:rStyle w:val="Funotenzeichen"/>
        </w:rPr>
        <w:footnoteRef/>
      </w:r>
      <w:r>
        <w:t xml:space="preserve"> </w:t>
      </w:r>
      <w:sdt>
        <w:sdtPr>
          <w:alias w:val="Don't edit this field"/>
          <w:tag w:val="CitaviPlaceholder#51361142-03b3-45ae-9203-530a26d3ecba"/>
          <w:id w:val="1478022792"/>
          <w:placeholder>
            <w:docPart w:val="79F2E523C96A43559DC751AE9AA8BE52"/>
          </w:placeholder>
        </w:sdtPr>
        <w:sdtContent>
          <w:r>
            <w:fldChar w:fldCharType="begin"/>
          </w:r>
          <w:r w:rsidR="00285B8E">
            <w:instrText>ADDIN CitaviPlaceholder{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Z2wuIE1vZHVsdXNoY2EgcHJvamVjdCAyMDE0LiJ9XX0sIlRhZyI6IkNpdGF2aVBsYWNlaG9sZGVyIzUxMzYxMTQyLTAzYjMtNDVhZS05MjAzLTUzMGEyNmQzZWNiYSIsIlRleHQiOiJWZ2wuIE1vZHVsdXNoY2EgcHJvamVjdCAyMDE0LiIsIldBSVZlcnNpb24iOiI2LjMuMC4wIn0=}</w:instrText>
          </w:r>
          <w:r>
            <w:fldChar w:fldCharType="separate"/>
          </w:r>
          <w:r w:rsidR="00285B8E">
            <w:t>Vgl. Modulushca project 2014.</w:t>
          </w:r>
          <w:r>
            <w:fldChar w:fldCharType="end"/>
          </w:r>
        </w:sdtContent>
      </w:sdt>
    </w:p>
  </w:footnote>
  <w:footnote w:id="77">
    <w:p w14:paraId="42BD05AE" w14:textId="29B660CC" w:rsidR="00AA1CC4" w:rsidRPr="00A4669A" w:rsidRDefault="00AA1CC4">
      <w:pPr>
        <w:pStyle w:val="Funotentext"/>
        <w:rPr>
          <w:lang w:val="de-DE"/>
        </w:rPr>
      </w:pPr>
      <w:r>
        <w:rPr>
          <w:rStyle w:val="Funotenzeichen"/>
        </w:rPr>
        <w:footnoteRef/>
      </w:r>
      <w:r>
        <w:t xml:space="preserve"> </w:t>
      </w:r>
      <w:sdt>
        <w:sdtPr>
          <w:alias w:val="Don't edit this field"/>
          <w:tag w:val="CitaviPlaceholder#c15fa8c2-1ef8-40cc-8f7d-c96ae90864fa"/>
          <w:id w:val="1273743191"/>
          <w:placeholder>
            <w:docPart w:val="DefaultPlaceholder_-1854013440"/>
          </w:placeholder>
        </w:sdtPr>
        <w:sdtContent>
          <w:r>
            <w:fldChar w:fldCharType="begin"/>
          </w:r>
          <w:r w:rsidR="00285B8E">
            <w:instrText>ADDIN CitaviPlaceholder{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E1vbnRyZXVpbCAyMDExLiJ9XX0sIlRhZyI6IkNpdGF2aVBsYWNlaG9sZGVyI2MxNWZhOGMyLTFlZjgtNDBjYy04ZjdkLWM5NmFlOTA4NjRmYSIsIlRleHQiOiJWZ2wuIE1vbnRyZXVpbCAyMDExLiIsIldBSVZlcnNpb24iOiI2LjMuMC4wIn0=}</w:instrText>
          </w:r>
          <w:r>
            <w:fldChar w:fldCharType="separate"/>
          </w:r>
          <w:r w:rsidR="00285B8E">
            <w:t>Vgl. Montreuil 2011.</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F9B19" w14:textId="77777777" w:rsidR="00AA1CC4" w:rsidRDefault="00AA1CC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B2658" w14:textId="77777777" w:rsidR="00AA1CC4" w:rsidRDefault="00AA1CC4">
    <w:pPr>
      <w:pStyle w:val="Kopfzeile"/>
    </w:pPr>
    <w:r>
      <w:rPr>
        <w:noProof/>
        <w:lang w:eastAsia="de-AT"/>
      </w:rPr>
      <mc:AlternateContent>
        <mc:Choice Requires="wps">
          <w:drawing>
            <wp:anchor distT="0" distB="0" distL="114300" distR="114300" simplePos="0" relativeHeight="251674624" behindDoc="0" locked="0" layoutInCell="1" allowOverlap="1" wp14:anchorId="2AFE273B" wp14:editId="34EC2711">
              <wp:simplePos x="0" y="0"/>
              <wp:positionH relativeFrom="page">
                <wp:align>right</wp:align>
              </wp:positionH>
              <wp:positionV relativeFrom="paragraph">
                <wp:posOffset>399415</wp:posOffset>
              </wp:positionV>
              <wp:extent cx="7686675" cy="0"/>
              <wp:effectExtent l="0" t="38100" r="47625" b="38100"/>
              <wp:wrapNone/>
              <wp:docPr id="6" name="Gerade Verbindung 1"/>
              <wp:cNvGraphicFramePr/>
              <a:graphic xmlns:a="http://schemas.openxmlformats.org/drawingml/2006/main">
                <a:graphicData uri="http://schemas.microsoft.com/office/word/2010/wordprocessingShape">
                  <wps:wsp>
                    <wps:cNvCnPr/>
                    <wps:spPr>
                      <a:xfrm>
                        <a:off x="0" y="0"/>
                        <a:ext cx="7686675" cy="0"/>
                      </a:xfrm>
                      <a:prstGeom prst="line">
                        <a:avLst/>
                      </a:prstGeom>
                      <a:ln w="76200" cmpd="sng">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03F52F" id="Gerade Verbindung 1" o:spid="_x0000_s1026" style="position:absolute;z-index:251674624;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 from="554.05pt,31.45pt" to="1159.3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" strokecolor="#92d050" strokeweight="6pt">
              <v:stroke joinstyle="miter"/>
              <w10:wrap anchorx="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EE30C" w14:textId="48BCA724" w:rsidR="00AA1CC4" w:rsidRPr="00B24C73" w:rsidRDefault="00AA1CC4" w:rsidP="00B24C73">
    <w:pPr>
      <w:pStyle w:val="Kopfzeile"/>
    </w:pPr>
    <w:r w:rsidRPr="00E43AA9">
      <w:rPr>
        <w:noProof/>
        <w:lang w:eastAsia="de-AT"/>
      </w:rPr>
      <w:drawing>
        <wp:anchor distT="0" distB="0" distL="114300" distR="114300" simplePos="0" relativeHeight="251678720" behindDoc="1" locked="0" layoutInCell="1" allowOverlap="1" wp14:anchorId="64491292" wp14:editId="625A51FD">
          <wp:simplePos x="0" y="0"/>
          <wp:positionH relativeFrom="column">
            <wp:posOffset>4012680</wp:posOffset>
          </wp:positionH>
          <wp:positionV relativeFrom="paragraph">
            <wp:posOffset>1270</wp:posOffset>
          </wp:positionV>
          <wp:extent cx="542925" cy="542925"/>
          <wp:effectExtent l="0" t="0" r="9525" b="9525"/>
          <wp:wrapTight wrapText="bothSides">
            <wp:wrapPolygon edited="0">
              <wp:start x="0" y="0"/>
              <wp:lineTo x="0" y="21221"/>
              <wp:lineTo x="21221" y="21221"/>
              <wp:lineTo x="21221" y="0"/>
              <wp:lineTo x="0" y="0"/>
            </wp:wrapPolygon>
          </wp:wrapTight>
          <wp:docPr id="11" name="Picture 2" descr="C:\Users\p41662\AppData\Local\Microsoft\Windows\Temporary Internet Files\Content.Outlook\VDWGJMU4\RZ-Logo-Logistikum-hoch-cmyk-2000x2000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p41662\AppData\Local\Microsoft\Windows\Temporary Internet Files\Content.Outlook\VDWGJMU4\RZ-Logo-Logistikum-hoch-cmyk-2000x2000px.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2925" cy="542925"/>
                  </a:xfrm>
                  <a:prstGeom prst="rect">
                    <a:avLst/>
                  </a:prstGeom>
                  <a:noFill/>
                  <a:extLst/>
                </pic:spPr>
              </pic:pic>
            </a:graphicData>
          </a:graphic>
          <wp14:sizeRelH relativeFrom="page">
            <wp14:pctWidth>0</wp14:pctWidth>
          </wp14:sizeRelH>
          <wp14:sizeRelV relativeFrom="page">
            <wp14:pctHeight>0</wp14:pctHeight>
          </wp14:sizeRelV>
        </wp:anchor>
      </w:drawing>
    </w:r>
    <w:r>
      <w:rPr>
        <w:noProof/>
        <w:lang w:eastAsia="de-AT"/>
      </w:rPr>
      <w:drawing>
        <wp:anchor distT="0" distB="0" distL="114300" distR="114300" simplePos="0" relativeHeight="251680768" behindDoc="0" locked="0" layoutInCell="1" allowOverlap="1" wp14:anchorId="3E0846C7" wp14:editId="5E902166">
          <wp:simplePos x="0" y="0"/>
          <wp:positionH relativeFrom="margin">
            <wp:posOffset>2701868</wp:posOffset>
          </wp:positionH>
          <wp:positionV relativeFrom="paragraph">
            <wp:posOffset>65001</wp:posOffset>
          </wp:positionV>
          <wp:extent cx="1204595" cy="450215"/>
          <wp:effectExtent l="0" t="0" r="0" b="6985"/>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MVIT_Logo_srgb.png"/>
                  <pic:cNvPicPr/>
                </pic:nvPicPr>
                <pic:blipFill>
                  <a:blip r:embed="rId2">
                    <a:extLst>
                      <a:ext uri="{28A0092B-C50C-407E-A947-70E740481C1C}">
                        <a14:useLocalDpi xmlns:a14="http://schemas.microsoft.com/office/drawing/2010/main" val="0"/>
                      </a:ext>
                    </a:extLst>
                  </a:blip>
                  <a:stretch>
                    <a:fillRect/>
                  </a:stretch>
                </pic:blipFill>
                <pic:spPr>
                  <a:xfrm>
                    <a:off x="0" y="0"/>
                    <a:ext cx="1204595" cy="45021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AT"/>
      </w:rPr>
      <w:drawing>
        <wp:anchor distT="0" distB="0" distL="114300" distR="114300" simplePos="0" relativeHeight="251682816" behindDoc="0" locked="0" layoutInCell="1" allowOverlap="1" wp14:anchorId="5A5E2F7A" wp14:editId="6A504AF6">
          <wp:simplePos x="0" y="0"/>
          <wp:positionH relativeFrom="column">
            <wp:posOffset>1898131</wp:posOffset>
          </wp:positionH>
          <wp:positionV relativeFrom="paragraph">
            <wp:posOffset>20955</wp:posOffset>
          </wp:positionV>
          <wp:extent cx="790575" cy="434340"/>
          <wp:effectExtent l="0" t="0" r="9525" b="381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png"/>
                  <pic:cNvPicPr/>
                </pic:nvPicPr>
                <pic:blipFill>
                  <a:blip r:embed="rId3">
                    <a:extLst>
                      <a:ext uri="{28A0092B-C50C-407E-A947-70E740481C1C}">
                        <a14:useLocalDpi xmlns:a14="http://schemas.microsoft.com/office/drawing/2010/main" val="0"/>
                      </a:ext>
                    </a:extLst>
                  </a:blip>
                  <a:stretch>
                    <a:fillRect/>
                  </a:stretch>
                </pic:blipFill>
                <pic:spPr>
                  <a:xfrm>
                    <a:off x="0" y="0"/>
                    <a:ext cx="790575" cy="434340"/>
                  </a:xfrm>
                  <a:prstGeom prst="rect">
                    <a:avLst/>
                  </a:prstGeom>
                </pic:spPr>
              </pic:pic>
            </a:graphicData>
          </a:graphic>
          <wp14:sizeRelH relativeFrom="margin">
            <wp14:pctWidth>0</wp14:pctWidth>
          </wp14:sizeRelH>
          <wp14:sizeRelV relativeFrom="margin">
            <wp14:pctHeight>0</wp14:pctHeight>
          </wp14:sizeRelV>
        </wp:anchor>
      </w:drawing>
    </w:r>
    <w:r w:rsidRPr="00E43AA9">
      <w:rPr>
        <w:noProof/>
        <w:lang w:eastAsia="de-AT"/>
      </w:rPr>
      <w:drawing>
        <wp:anchor distT="0" distB="0" distL="114300" distR="114300" simplePos="0" relativeHeight="251679744" behindDoc="1" locked="0" layoutInCell="1" allowOverlap="1" wp14:anchorId="2558B1EF" wp14:editId="56AEED3F">
          <wp:simplePos x="0" y="0"/>
          <wp:positionH relativeFrom="margin">
            <wp:align>left</wp:align>
          </wp:positionH>
          <wp:positionV relativeFrom="paragraph">
            <wp:posOffset>7620</wp:posOffset>
          </wp:positionV>
          <wp:extent cx="1752600" cy="448310"/>
          <wp:effectExtent l="0" t="0" r="0" b="8890"/>
          <wp:wrapTight wrapText="bothSides">
            <wp:wrapPolygon edited="0">
              <wp:start x="0" y="0"/>
              <wp:lineTo x="0" y="21110"/>
              <wp:lineTo x="21365" y="21110"/>
              <wp:lineTo x="21365" y="3671"/>
              <wp:lineTo x="14791" y="0"/>
              <wp:lineTo x="0" y="0"/>
            </wp:wrapPolygon>
          </wp:wrapTight>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1752600" cy="448310"/>
                  </a:xfrm>
                  <a:prstGeom prst="rect">
                    <a:avLst/>
                  </a:prstGeom>
                </pic:spPr>
              </pic:pic>
            </a:graphicData>
          </a:graphic>
          <wp14:sizeRelH relativeFrom="page">
            <wp14:pctWidth>0</wp14:pctWidth>
          </wp14:sizeRelH>
          <wp14:sizeRelV relativeFrom="page">
            <wp14:pctHeight>0</wp14:pctHeight>
          </wp14:sizeRelV>
        </wp:anchor>
      </w:drawing>
    </w:r>
    <w:r w:rsidRPr="00195BA4">
      <w:rPr>
        <w:noProof/>
        <w:lang w:eastAsia="de-AT"/>
      </w:rPr>
      <w:drawing>
        <wp:anchor distT="0" distB="0" distL="114300" distR="114300" simplePos="0" relativeHeight="251681792" behindDoc="0" locked="0" layoutInCell="1" allowOverlap="1" wp14:anchorId="0FD07869" wp14:editId="4BA8048C">
          <wp:simplePos x="0" y="0"/>
          <wp:positionH relativeFrom="margin">
            <wp:align>right</wp:align>
          </wp:positionH>
          <wp:positionV relativeFrom="paragraph">
            <wp:posOffset>7620</wp:posOffset>
          </wp:positionV>
          <wp:extent cx="1052830" cy="508000"/>
          <wp:effectExtent l="0" t="0" r="0" b="6350"/>
          <wp:wrapSquare wrapText="bothSides"/>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52830" cy="50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228E7F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BC2E03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388E10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32CF31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F4E49D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D100A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A4F2E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4C37A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184B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E1EFAE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BC621E"/>
    <w:multiLevelType w:val="hybridMultilevel"/>
    <w:tmpl w:val="A5206DEC"/>
    <w:lvl w:ilvl="0" w:tplc="2F66B928">
      <w:numFmt w:val="bullet"/>
      <w:lvlText w:val=""/>
      <w:lvlJc w:val="left"/>
      <w:pPr>
        <w:ind w:left="720" w:hanging="360"/>
      </w:pPr>
      <w:rPr>
        <w:rFonts w:ascii="Symbol" w:eastAsiaTheme="minorHAnsi" w:hAnsi="Symbol" w:cstheme="minorBidi"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62052A55"/>
    <w:multiLevelType w:val="multilevel"/>
    <w:tmpl w:val="3A9A81A2"/>
    <w:lvl w:ilvl="0">
      <w:start w:val="1"/>
      <w:numFmt w:val="decimal"/>
      <w:pStyle w:val="1"/>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pStyle w:val="2"/>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5E9"/>
    <w:rsid w:val="000048D4"/>
    <w:rsid w:val="00015F24"/>
    <w:rsid w:val="00021AAE"/>
    <w:rsid w:val="00027AA5"/>
    <w:rsid w:val="00036926"/>
    <w:rsid w:val="0004053B"/>
    <w:rsid w:val="00042DAE"/>
    <w:rsid w:val="0005018E"/>
    <w:rsid w:val="00052E91"/>
    <w:rsid w:val="000550B1"/>
    <w:rsid w:val="000647D8"/>
    <w:rsid w:val="0007671E"/>
    <w:rsid w:val="0008165F"/>
    <w:rsid w:val="000917C0"/>
    <w:rsid w:val="00091AA2"/>
    <w:rsid w:val="000A74AA"/>
    <w:rsid w:val="000C4A16"/>
    <w:rsid w:val="000C5AFA"/>
    <w:rsid w:val="000D1BF5"/>
    <w:rsid w:val="000D73B4"/>
    <w:rsid w:val="000E211F"/>
    <w:rsid w:val="000F7695"/>
    <w:rsid w:val="00103EBD"/>
    <w:rsid w:val="001143C1"/>
    <w:rsid w:val="00123E59"/>
    <w:rsid w:val="00126B7D"/>
    <w:rsid w:val="00130311"/>
    <w:rsid w:val="00151A0F"/>
    <w:rsid w:val="00155AA3"/>
    <w:rsid w:val="001575E7"/>
    <w:rsid w:val="00162443"/>
    <w:rsid w:val="00164076"/>
    <w:rsid w:val="00175B64"/>
    <w:rsid w:val="0017631A"/>
    <w:rsid w:val="001860D0"/>
    <w:rsid w:val="001869A5"/>
    <w:rsid w:val="00195BA4"/>
    <w:rsid w:val="001A34FC"/>
    <w:rsid w:val="001A78D2"/>
    <w:rsid w:val="001B3FD8"/>
    <w:rsid w:val="001B559F"/>
    <w:rsid w:val="001C0DE4"/>
    <w:rsid w:val="001C162F"/>
    <w:rsid w:val="001C3E3F"/>
    <w:rsid w:val="001C5885"/>
    <w:rsid w:val="001C7F2E"/>
    <w:rsid w:val="001D53D4"/>
    <w:rsid w:val="001D746E"/>
    <w:rsid w:val="001E1576"/>
    <w:rsid w:val="001E7A2A"/>
    <w:rsid w:val="001E7F0C"/>
    <w:rsid w:val="001F0EC3"/>
    <w:rsid w:val="001F55BD"/>
    <w:rsid w:val="001F7DC4"/>
    <w:rsid w:val="00200858"/>
    <w:rsid w:val="00200B74"/>
    <w:rsid w:val="0020263D"/>
    <w:rsid w:val="002054C1"/>
    <w:rsid w:val="002067F2"/>
    <w:rsid w:val="00206B47"/>
    <w:rsid w:val="002106CA"/>
    <w:rsid w:val="00210B90"/>
    <w:rsid w:val="002173E7"/>
    <w:rsid w:val="00217E93"/>
    <w:rsid w:val="00222E06"/>
    <w:rsid w:val="00224F2C"/>
    <w:rsid w:val="002310C1"/>
    <w:rsid w:val="00244C1E"/>
    <w:rsid w:val="00244F27"/>
    <w:rsid w:val="0024721A"/>
    <w:rsid w:val="002607F2"/>
    <w:rsid w:val="00261D84"/>
    <w:rsid w:val="00277035"/>
    <w:rsid w:val="0028076B"/>
    <w:rsid w:val="0028426C"/>
    <w:rsid w:val="00285B8E"/>
    <w:rsid w:val="00291F0E"/>
    <w:rsid w:val="00293090"/>
    <w:rsid w:val="002936C3"/>
    <w:rsid w:val="00293CB3"/>
    <w:rsid w:val="002951F0"/>
    <w:rsid w:val="002A16EC"/>
    <w:rsid w:val="002B2A45"/>
    <w:rsid w:val="002B4F68"/>
    <w:rsid w:val="002C54FA"/>
    <w:rsid w:val="002D3FC8"/>
    <w:rsid w:val="002E3250"/>
    <w:rsid w:val="002E3F5D"/>
    <w:rsid w:val="002E6B6B"/>
    <w:rsid w:val="002F3D34"/>
    <w:rsid w:val="002F3F2E"/>
    <w:rsid w:val="002F475B"/>
    <w:rsid w:val="0030442A"/>
    <w:rsid w:val="00304C87"/>
    <w:rsid w:val="003051A5"/>
    <w:rsid w:val="00310948"/>
    <w:rsid w:val="00310CA6"/>
    <w:rsid w:val="00311DFA"/>
    <w:rsid w:val="0031269E"/>
    <w:rsid w:val="003212C7"/>
    <w:rsid w:val="003317C7"/>
    <w:rsid w:val="00332168"/>
    <w:rsid w:val="00350107"/>
    <w:rsid w:val="00353BB7"/>
    <w:rsid w:val="00361F82"/>
    <w:rsid w:val="0036407C"/>
    <w:rsid w:val="00365DB8"/>
    <w:rsid w:val="003677FF"/>
    <w:rsid w:val="003718D0"/>
    <w:rsid w:val="00374464"/>
    <w:rsid w:val="00386A5B"/>
    <w:rsid w:val="0039412C"/>
    <w:rsid w:val="003951B8"/>
    <w:rsid w:val="003B2227"/>
    <w:rsid w:val="003B66AE"/>
    <w:rsid w:val="003B68AD"/>
    <w:rsid w:val="003C7B4D"/>
    <w:rsid w:val="003E2772"/>
    <w:rsid w:val="003E3825"/>
    <w:rsid w:val="003E62B2"/>
    <w:rsid w:val="003F702F"/>
    <w:rsid w:val="00407A89"/>
    <w:rsid w:val="00425AB9"/>
    <w:rsid w:val="00425B51"/>
    <w:rsid w:val="00426FC7"/>
    <w:rsid w:val="00431435"/>
    <w:rsid w:val="00444FA8"/>
    <w:rsid w:val="004450B7"/>
    <w:rsid w:val="00456198"/>
    <w:rsid w:val="004645F3"/>
    <w:rsid w:val="00464A4B"/>
    <w:rsid w:val="00470B05"/>
    <w:rsid w:val="00470B3D"/>
    <w:rsid w:val="00471EF9"/>
    <w:rsid w:val="00471F57"/>
    <w:rsid w:val="004934E0"/>
    <w:rsid w:val="004960D6"/>
    <w:rsid w:val="00496E73"/>
    <w:rsid w:val="004A4D41"/>
    <w:rsid w:val="004C424F"/>
    <w:rsid w:val="004E5928"/>
    <w:rsid w:val="004F1022"/>
    <w:rsid w:val="004F350E"/>
    <w:rsid w:val="00505A7D"/>
    <w:rsid w:val="005134E3"/>
    <w:rsid w:val="00515275"/>
    <w:rsid w:val="0052082E"/>
    <w:rsid w:val="00522A0D"/>
    <w:rsid w:val="00524C65"/>
    <w:rsid w:val="00526399"/>
    <w:rsid w:val="00546F0D"/>
    <w:rsid w:val="00551EE8"/>
    <w:rsid w:val="0056149F"/>
    <w:rsid w:val="00561EF7"/>
    <w:rsid w:val="00575AA7"/>
    <w:rsid w:val="00580068"/>
    <w:rsid w:val="00581B77"/>
    <w:rsid w:val="0058423F"/>
    <w:rsid w:val="00586FD6"/>
    <w:rsid w:val="00597F2D"/>
    <w:rsid w:val="005A5911"/>
    <w:rsid w:val="005B085B"/>
    <w:rsid w:val="005B2118"/>
    <w:rsid w:val="005C42F3"/>
    <w:rsid w:val="005C4A3E"/>
    <w:rsid w:val="005E1650"/>
    <w:rsid w:val="005F2AFE"/>
    <w:rsid w:val="005F4C45"/>
    <w:rsid w:val="005F5943"/>
    <w:rsid w:val="00600512"/>
    <w:rsid w:val="0060226B"/>
    <w:rsid w:val="00606A6A"/>
    <w:rsid w:val="00610441"/>
    <w:rsid w:val="00611B0A"/>
    <w:rsid w:val="00612F44"/>
    <w:rsid w:val="00613BE4"/>
    <w:rsid w:val="00622C06"/>
    <w:rsid w:val="00625093"/>
    <w:rsid w:val="006343A7"/>
    <w:rsid w:val="00637826"/>
    <w:rsid w:val="00641E19"/>
    <w:rsid w:val="00645A0F"/>
    <w:rsid w:val="00650D2A"/>
    <w:rsid w:val="00663711"/>
    <w:rsid w:val="00666906"/>
    <w:rsid w:val="00671073"/>
    <w:rsid w:val="0068087F"/>
    <w:rsid w:val="00680AFD"/>
    <w:rsid w:val="006870A0"/>
    <w:rsid w:val="006921FC"/>
    <w:rsid w:val="00694291"/>
    <w:rsid w:val="00697A5C"/>
    <w:rsid w:val="006A0BA1"/>
    <w:rsid w:val="006B48F2"/>
    <w:rsid w:val="006B4952"/>
    <w:rsid w:val="006B4D73"/>
    <w:rsid w:val="006B6D88"/>
    <w:rsid w:val="006B7E4A"/>
    <w:rsid w:val="006C29CF"/>
    <w:rsid w:val="006D5AAA"/>
    <w:rsid w:val="006E2264"/>
    <w:rsid w:val="006F546A"/>
    <w:rsid w:val="007025E9"/>
    <w:rsid w:val="00706FCB"/>
    <w:rsid w:val="00707A8B"/>
    <w:rsid w:val="00724FE9"/>
    <w:rsid w:val="00740FAF"/>
    <w:rsid w:val="00741D71"/>
    <w:rsid w:val="00744D07"/>
    <w:rsid w:val="007628AA"/>
    <w:rsid w:val="00763C68"/>
    <w:rsid w:val="0077270F"/>
    <w:rsid w:val="00774E6C"/>
    <w:rsid w:val="00775802"/>
    <w:rsid w:val="00776848"/>
    <w:rsid w:val="0077738A"/>
    <w:rsid w:val="007815CE"/>
    <w:rsid w:val="00783019"/>
    <w:rsid w:val="00785174"/>
    <w:rsid w:val="00790482"/>
    <w:rsid w:val="007A1822"/>
    <w:rsid w:val="007B110F"/>
    <w:rsid w:val="007B2948"/>
    <w:rsid w:val="007B7606"/>
    <w:rsid w:val="007C58AA"/>
    <w:rsid w:val="007D3717"/>
    <w:rsid w:val="007E0209"/>
    <w:rsid w:val="007E04EA"/>
    <w:rsid w:val="007F52B2"/>
    <w:rsid w:val="007F5348"/>
    <w:rsid w:val="00802FDB"/>
    <w:rsid w:val="008039F2"/>
    <w:rsid w:val="0081423B"/>
    <w:rsid w:val="00824AC6"/>
    <w:rsid w:val="008260A1"/>
    <w:rsid w:val="00833F54"/>
    <w:rsid w:val="0083674F"/>
    <w:rsid w:val="00837B83"/>
    <w:rsid w:val="008401D0"/>
    <w:rsid w:val="00854068"/>
    <w:rsid w:val="008603BC"/>
    <w:rsid w:val="00863336"/>
    <w:rsid w:val="00864233"/>
    <w:rsid w:val="00872B61"/>
    <w:rsid w:val="008817C7"/>
    <w:rsid w:val="00884797"/>
    <w:rsid w:val="00895F4C"/>
    <w:rsid w:val="008A372D"/>
    <w:rsid w:val="008A5C5B"/>
    <w:rsid w:val="008D3C67"/>
    <w:rsid w:val="008E0EDE"/>
    <w:rsid w:val="008E52CC"/>
    <w:rsid w:val="008E6D65"/>
    <w:rsid w:val="00904062"/>
    <w:rsid w:val="00920127"/>
    <w:rsid w:val="00920359"/>
    <w:rsid w:val="0093095A"/>
    <w:rsid w:val="009336E4"/>
    <w:rsid w:val="009336FC"/>
    <w:rsid w:val="0093448E"/>
    <w:rsid w:val="00935C23"/>
    <w:rsid w:val="00935F42"/>
    <w:rsid w:val="00937BFD"/>
    <w:rsid w:val="00943FA9"/>
    <w:rsid w:val="00944F0A"/>
    <w:rsid w:val="009506FE"/>
    <w:rsid w:val="009534C2"/>
    <w:rsid w:val="00954007"/>
    <w:rsid w:val="0095724A"/>
    <w:rsid w:val="0096306F"/>
    <w:rsid w:val="0098422F"/>
    <w:rsid w:val="009853EC"/>
    <w:rsid w:val="009870E2"/>
    <w:rsid w:val="00987C0C"/>
    <w:rsid w:val="00990E6F"/>
    <w:rsid w:val="00993018"/>
    <w:rsid w:val="009945D0"/>
    <w:rsid w:val="009A5C19"/>
    <w:rsid w:val="009A6DB4"/>
    <w:rsid w:val="009B7B82"/>
    <w:rsid w:val="009D2996"/>
    <w:rsid w:val="009D6F09"/>
    <w:rsid w:val="009F1A25"/>
    <w:rsid w:val="009F31C7"/>
    <w:rsid w:val="009F35F9"/>
    <w:rsid w:val="009F6955"/>
    <w:rsid w:val="00A01959"/>
    <w:rsid w:val="00A05EA5"/>
    <w:rsid w:val="00A13660"/>
    <w:rsid w:val="00A243E1"/>
    <w:rsid w:val="00A25395"/>
    <w:rsid w:val="00A4669A"/>
    <w:rsid w:val="00A50C62"/>
    <w:rsid w:val="00A55D86"/>
    <w:rsid w:val="00A60259"/>
    <w:rsid w:val="00A636A8"/>
    <w:rsid w:val="00A66C46"/>
    <w:rsid w:val="00A6759E"/>
    <w:rsid w:val="00A67D4A"/>
    <w:rsid w:val="00A7143B"/>
    <w:rsid w:val="00A91575"/>
    <w:rsid w:val="00AA1CC4"/>
    <w:rsid w:val="00AA265C"/>
    <w:rsid w:val="00AA68F3"/>
    <w:rsid w:val="00AB28F2"/>
    <w:rsid w:val="00AB5343"/>
    <w:rsid w:val="00AC338A"/>
    <w:rsid w:val="00AC5AE7"/>
    <w:rsid w:val="00AD3211"/>
    <w:rsid w:val="00AF4740"/>
    <w:rsid w:val="00AF4D28"/>
    <w:rsid w:val="00B016C3"/>
    <w:rsid w:val="00B23B51"/>
    <w:rsid w:val="00B24C73"/>
    <w:rsid w:val="00B263CE"/>
    <w:rsid w:val="00B32E3F"/>
    <w:rsid w:val="00B439CE"/>
    <w:rsid w:val="00B4597B"/>
    <w:rsid w:val="00B47091"/>
    <w:rsid w:val="00B50DCF"/>
    <w:rsid w:val="00B61DEC"/>
    <w:rsid w:val="00B71591"/>
    <w:rsid w:val="00B71AC0"/>
    <w:rsid w:val="00B71FBB"/>
    <w:rsid w:val="00B740BA"/>
    <w:rsid w:val="00B96626"/>
    <w:rsid w:val="00BA1CEC"/>
    <w:rsid w:val="00BA5327"/>
    <w:rsid w:val="00BA5A47"/>
    <w:rsid w:val="00BA6FB5"/>
    <w:rsid w:val="00BA7783"/>
    <w:rsid w:val="00BA7D5A"/>
    <w:rsid w:val="00BB04BD"/>
    <w:rsid w:val="00BB1666"/>
    <w:rsid w:val="00BB360D"/>
    <w:rsid w:val="00BC1E18"/>
    <w:rsid w:val="00BC4D1B"/>
    <w:rsid w:val="00BD062F"/>
    <w:rsid w:val="00BF735E"/>
    <w:rsid w:val="00C00BBE"/>
    <w:rsid w:val="00C04B92"/>
    <w:rsid w:val="00C06C0A"/>
    <w:rsid w:val="00C14F49"/>
    <w:rsid w:val="00C211EE"/>
    <w:rsid w:val="00C248D9"/>
    <w:rsid w:val="00C3772A"/>
    <w:rsid w:val="00C42CB2"/>
    <w:rsid w:val="00C531DE"/>
    <w:rsid w:val="00C5342E"/>
    <w:rsid w:val="00C6223B"/>
    <w:rsid w:val="00C62F33"/>
    <w:rsid w:val="00C6391B"/>
    <w:rsid w:val="00C6523E"/>
    <w:rsid w:val="00C76997"/>
    <w:rsid w:val="00C931F1"/>
    <w:rsid w:val="00CB5E2A"/>
    <w:rsid w:val="00CC3A7A"/>
    <w:rsid w:val="00CD0D2B"/>
    <w:rsid w:val="00CD5DD6"/>
    <w:rsid w:val="00CD6905"/>
    <w:rsid w:val="00CE57FB"/>
    <w:rsid w:val="00CE5FD2"/>
    <w:rsid w:val="00D0686C"/>
    <w:rsid w:val="00D1316A"/>
    <w:rsid w:val="00D13E75"/>
    <w:rsid w:val="00D14EE3"/>
    <w:rsid w:val="00D30639"/>
    <w:rsid w:val="00D32816"/>
    <w:rsid w:val="00D367A9"/>
    <w:rsid w:val="00D41EEF"/>
    <w:rsid w:val="00D44875"/>
    <w:rsid w:val="00D44D21"/>
    <w:rsid w:val="00D5605B"/>
    <w:rsid w:val="00D61BD2"/>
    <w:rsid w:val="00D73906"/>
    <w:rsid w:val="00D74718"/>
    <w:rsid w:val="00D81D4E"/>
    <w:rsid w:val="00D82123"/>
    <w:rsid w:val="00D946D6"/>
    <w:rsid w:val="00DA06A2"/>
    <w:rsid w:val="00DA1477"/>
    <w:rsid w:val="00DC0800"/>
    <w:rsid w:val="00DC2FBB"/>
    <w:rsid w:val="00DC445D"/>
    <w:rsid w:val="00DD233F"/>
    <w:rsid w:val="00DD5280"/>
    <w:rsid w:val="00DD5574"/>
    <w:rsid w:val="00DF39F8"/>
    <w:rsid w:val="00DF6C8D"/>
    <w:rsid w:val="00DF73A9"/>
    <w:rsid w:val="00E00635"/>
    <w:rsid w:val="00E014CF"/>
    <w:rsid w:val="00E05F2C"/>
    <w:rsid w:val="00E110D0"/>
    <w:rsid w:val="00E2015A"/>
    <w:rsid w:val="00E21B04"/>
    <w:rsid w:val="00E30D56"/>
    <w:rsid w:val="00E36B91"/>
    <w:rsid w:val="00E43AA9"/>
    <w:rsid w:val="00E52079"/>
    <w:rsid w:val="00E53E35"/>
    <w:rsid w:val="00E54999"/>
    <w:rsid w:val="00E54B21"/>
    <w:rsid w:val="00E6776D"/>
    <w:rsid w:val="00E72094"/>
    <w:rsid w:val="00E8416E"/>
    <w:rsid w:val="00E85F61"/>
    <w:rsid w:val="00E86E2F"/>
    <w:rsid w:val="00E90F67"/>
    <w:rsid w:val="00E910E9"/>
    <w:rsid w:val="00E911B2"/>
    <w:rsid w:val="00E960A0"/>
    <w:rsid w:val="00EB4D67"/>
    <w:rsid w:val="00EB7D8F"/>
    <w:rsid w:val="00EC1C28"/>
    <w:rsid w:val="00EE4832"/>
    <w:rsid w:val="00EE74A7"/>
    <w:rsid w:val="00EF2388"/>
    <w:rsid w:val="00F02424"/>
    <w:rsid w:val="00F13C90"/>
    <w:rsid w:val="00F20CAD"/>
    <w:rsid w:val="00F27DAD"/>
    <w:rsid w:val="00F31022"/>
    <w:rsid w:val="00F34DEF"/>
    <w:rsid w:val="00F406DA"/>
    <w:rsid w:val="00F433C5"/>
    <w:rsid w:val="00F46414"/>
    <w:rsid w:val="00F53C39"/>
    <w:rsid w:val="00F5597B"/>
    <w:rsid w:val="00F63506"/>
    <w:rsid w:val="00F7607B"/>
    <w:rsid w:val="00F80616"/>
    <w:rsid w:val="00F80D05"/>
    <w:rsid w:val="00F82032"/>
    <w:rsid w:val="00F8394A"/>
    <w:rsid w:val="00F87A08"/>
    <w:rsid w:val="00FA679F"/>
    <w:rsid w:val="00FB3158"/>
    <w:rsid w:val="00FD4D89"/>
    <w:rsid w:val="00FD5FF0"/>
    <w:rsid w:val="00FD6584"/>
    <w:rsid w:val="00FD79C7"/>
    <w:rsid w:val="00FE256F"/>
    <w:rsid w:val="00FE2F8C"/>
    <w:rsid w:val="00FE5C1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1FC97"/>
  <w15:chartTrackingRefBased/>
  <w15:docId w15:val="{AAA2DB46-72DE-42F5-886E-3B31194EA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43AA9"/>
    <w:pPr>
      <w:spacing w:after="200" w:line="276" w:lineRule="auto"/>
    </w:pPr>
  </w:style>
  <w:style w:type="paragraph" w:styleId="berschrift1">
    <w:name w:val="heading 1"/>
    <w:basedOn w:val="Standard"/>
    <w:link w:val="berschrift1Zchn"/>
    <w:uiPriority w:val="9"/>
    <w:qFormat/>
    <w:rsid w:val="002F475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AT"/>
    </w:rPr>
  </w:style>
  <w:style w:type="paragraph" w:styleId="berschrift2">
    <w:name w:val="heading 2"/>
    <w:basedOn w:val="Standard"/>
    <w:next w:val="Standard"/>
    <w:link w:val="berschrift2Zchn"/>
    <w:uiPriority w:val="9"/>
    <w:unhideWhenUsed/>
    <w:qFormat/>
    <w:rsid w:val="00524C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524C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524C6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524C65"/>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524C65"/>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524C6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524C6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24C6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43AA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eastAsia="ja-JP"/>
    </w:rPr>
  </w:style>
  <w:style w:type="character" w:customStyle="1" w:styleId="TitelZchn">
    <w:name w:val="Titel Zchn"/>
    <w:basedOn w:val="Absatz-Standardschriftart"/>
    <w:link w:val="Titel"/>
    <w:uiPriority w:val="10"/>
    <w:rsid w:val="00E43AA9"/>
    <w:rPr>
      <w:rFonts w:asciiTheme="majorHAnsi" w:eastAsiaTheme="majorEastAsia" w:hAnsiTheme="majorHAnsi" w:cstheme="majorBidi"/>
      <w:color w:val="323E4F" w:themeColor="text2" w:themeShade="BF"/>
      <w:spacing w:val="5"/>
      <w:kern w:val="28"/>
      <w:sz w:val="52"/>
      <w:szCs w:val="52"/>
      <w:lang w:val="en-US" w:eastAsia="ja-JP"/>
    </w:rPr>
  </w:style>
  <w:style w:type="paragraph" w:styleId="Kopfzeile">
    <w:name w:val="header"/>
    <w:basedOn w:val="Standard"/>
    <w:link w:val="KopfzeileZchn"/>
    <w:uiPriority w:val="99"/>
    <w:unhideWhenUsed/>
    <w:rsid w:val="00E43AA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43AA9"/>
  </w:style>
  <w:style w:type="paragraph" w:styleId="Fuzeile">
    <w:name w:val="footer"/>
    <w:basedOn w:val="Standard"/>
    <w:link w:val="FuzeileZchn"/>
    <w:uiPriority w:val="99"/>
    <w:unhideWhenUsed/>
    <w:rsid w:val="00E43AA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43AA9"/>
  </w:style>
  <w:style w:type="paragraph" w:styleId="Listenabsatz">
    <w:name w:val="List Paragraph"/>
    <w:basedOn w:val="Standard"/>
    <w:link w:val="ListenabsatzZchn"/>
    <w:uiPriority w:val="34"/>
    <w:qFormat/>
    <w:rsid w:val="00C76997"/>
    <w:pPr>
      <w:ind w:left="720"/>
      <w:contextualSpacing/>
    </w:pPr>
  </w:style>
  <w:style w:type="paragraph" w:customStyle="1" w:styleId="1">
    <w:name w:val="Ü1"/>
    <w:basedOn w:val="Listenabsatz"/>
    <w:link w:val="1Zchn"/>
    <w:qFormat/>
    <w:rsid w:val="009F1A25"/>
    <w:pPr>
      <w:numPr>
        <w:numId w:val="1"/>
      </w:numPr>
    </w:pPr>
    <w:rPr>
      <w:b/>
      <w:sz w:val="28"/>
    </w:rPr>
  </w:style>
  <w:style w:type="paragraph" w:customStyle="1" w:styleId="2">
    <w:name w:val="Ü2"/>
    <w:basedOn w:val="1"/>
    <w:link w:val="2Zchn"/>
    <w:autoRedefine/>
    <w:qFormat/>
    <w:rsid w:val="0083674F"/>
    <w:pPr>
      <w:numPr>
        <w:ilvl w:val="2"/>
      </w:numPr>
    </w:pPr>
    <w:rPr>
      <w:sz w:val="24"/>
      <w:szCs w:val="26"/>
    </w:rPr>
  </w:style>
  <w:style w:type="character" w:customStyle="1" w:styleId="ListenabsatzZchn">
    <w:name w:val="Listenabsatz Zchn"/>
    <w:basedOn w:val="Absatz-Standardschriftart"/>
    <w:link w:val="Listenabsatz"/>
    <w:uiPriority w:val="34"/>
    <w:rsid w:val="00C76997"/>
  </w:style>
  <w:style w:type="character" w:customStyle="1" w:styleId="1Zchn">
    <w:name w:val="Ü1 Zchn"/>
    <w:basedOn w:val="ListenabsatzZchn"/>
    <w:link w:val="1"/>
    <w:rsid w:val="009F1A25"/>
    <w:rPr>
      <w:b/>
      <w:sz w:val="28"/>
    </w:rPr>
  </w:style>
  <w:style w:type="paragraph" w:styleId="Verzeichnis1">
    <w:name w:val="toc 1"/>
    <w:basedOn w:val="Standard"/>
    <w:next w:val="Standard"/>
    <w:autoRedefine/>
    <w:uiPriority w:val="39"/>
    <w:unhideWhenUsed/>
    <w:rsid w:val="00637826"/>
    <w:pPr>
      <w:spacing w:after="100"/>
    </w:pPr>
  </w:style>
  <w:style w:type="character" w:customStyle="1" w:styleId="2Zchn">
    <w:name w:val="Ü2 Zchn"/>
    <w:basedOn w:val="1Zchn"/>
    <w:link w:val="2"/>
    <w:rsid w:val="0083674F"/>
    <w:rPr>
      <w:b/>
      <w:sz w:val="24"/>
      <w:szCs w:val="26"/>
    </w:rPr>
  </w:style>
  <w:style w:type="paragraph" w:styleId="Verzeichnis2">
    <w:name w:val="toc 2"/>
    <w:basedOn w:val="Standard"/>
    <w:next w:val="Standard"/>
    <w:autoRedefine/>
    <w:uiPriority w:val="39"/>
    <w:unhideWhenUsed/>
    <w:rsid w:val="00637826"/>
    <w:pPr>
      <w:spacing w:after="100"/>
      <w:ind w:left="220"/>
    </w:pPr>
  </w:style>
  <w:style w:type="character" w:styleId="Hyperlink">
    <w:name w:val="Hyperlink"/>
    <w:basedOn w:val="Absatz-Standardschriftart"/>
    <w:uiPriority w:val="99"/>
    <w:unhideWhenUsed/>
    <w:rsid w:val="00637826"/>
    <w:rPr>
      <w:color w:val="0563C1" w:themeColor="hyperlink"/>
      <w:u w:val="single"/>
    </w:rPr>
  </w:style>
  <w:style w:type="paragraph" w:styleId="Beschriftung">
    <w:name w:val="caption"/>
    <w:basedOn w:val="Standard"/>
    <w:next w:val="Standard"/>
    <w:uiPriority w:val="35"/>
    <w:unhideWhenUsed/>
    <w:qFormat/>
    <w:rsid w:val="00015F2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015F24"/>
    <w:pPr>
      <w:spacing w:after="0"/>
    </w:pPr>
  </w:style>
  <w:style w:type="paragraph" w:styleId="Funotentext">
    <w:name w:val="footnote text"/>
    <w:basedOn w:val="Standard"/>
    <w:link w:val="FunotentextZchn"/>
    <w:uiPriority w:val="99"/>
    <w:semiHidden/>
    <w:unhideWhenUsed/>
    <w:rsid w:val="00C931F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931F1"/>
    <w:rPr>
      <w:sz w:val="20"/>
      <w:szCs w:val="20"/>
    </w:rPr>
  </w:style>
  <w:style w:type="character" w:styleId="Funotenzeichen">
    <w:name w:val="footnote reference"/>
    <w:basedOn w:val="Absatz-Standardschriftart"/>
    <w:uiPriority w:val="99"/>
    <w:semiHidden/>
    <w:unhideWhenUsed/>
    <w:rsid w:val="00C931F1"/>
    <w:rPr>
      <w:vertAlign w:val="superscript"/>
    </w:rPr>
  </w:style>
  <w:style w:type="paragraph" w:styleId="StandardWeb">
    <w:name w:val="Normal (Web)"/>
    <w:basedOn w:val="Standard"/>
    <w:uiPriority w:val="99"/>
    <w:semiHidden/>
    <w:unhideWhenUsed/>
    <w:rsid w:val="00A7143B"/>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Fett">
    <w:name w:val="Strong"/>
    <w:basedOn w:val="Absatz-Standardschriftart"/>
    <w:uiPriority w:val="22"/>
    <w:qFormat/>
    <w:rsid w:val="0058423F"/>
    <w:rPr>
      <w:b/>
      <w:bCs/>
    </w:rPr>
  </w:style>
  <w:style w:type="character" w:styleId="Kommentarzeichen">
    <w:name w:val="annotation reference"/>
    <w:basedOn w:val="Absatz-Standardschriftart"/>
    <w:uiPriority w:val="99"/>
    <w:semiHidden/>
    <w:unhideWhenUsed/>
    <w:rsid w:val="0007671E"/>
    <w:rPr>
      <w:sz w:val="16"/>
      <w:szCs w:val="16"/>
    </w:rPr>
  </w:style>
  <w:style w:type="paragraph" w:styleId="Kommentartext">
    <w:name w:val="annotation text"/>
    <w:basedOn w:val="Standard"/>
    <w:link w:val="KommentartextZchn"/>
    <w:uiPriority w:val="99"/>
    <w:semiHidden/>
    <w:unhideWhenUsed/>
    <w:rsid w:val="0007671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7671E"/>
    <w:rPr>
      <w:sz w:val="20"/>
      <w:szCs w:val="20"/>
    </w:rPr>
  </w:style>
  <w:style w:type="paragraph" w:styleId="Kommentarthema">
    <w:name w:val="annotation subject"/>
    <w:basedOn w:val="Kommentartext"/>
    <w:next w:val="Kommentartext"/>
    <w:link w:val="KommentarthemaZchn"/>
    <w:uiPriority w:val="99"/>
    <w:semiHidden/>
    <w:unhideWhenUsed/>
    <w:rsid w:val="0007671E"/>
    <w:rPr>
      <w:b/>
      <w:bCs/>
    </w:rPr>
  </w:style>
  <w:style w:type="character" w:customStyle="1" w:styleId="KommentarthemaZchn">
    <w:name w:val="Kommentarthema Zchn"/>
    <w:basedOn w:val="KommentartextZchn"/>
    <w:link w:val="Kommentarthema"/>
    <w:uiPriority w:val="99"/>
    <w:semiHidden/>
    <w:rsid w:val="0007671E"/>
    <w:rPr>
      <w:b/>
      <w:bCs/>
      <w:sz w:val="20"/>
      <w:szCs w:val="20"/>
    </w:rPr>
  </w:style>
  <w:style w:type="paragraph" w:styleId="Sprechblasentext">
    <w:name w:val="Balloon Text"/>
    <w:basedOn w:val="Standard"/>
    <w:link w:val="SprechblasentextZchn"/>
    <w:uiPriority w:val="99"/>
    <w:semiHidden/>
    <w:unhideWhenUsed/>
    <w:rsid w:val="000767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671E"/>
    <w:rPr>
      <w:rFonts w:ascii="Segoe UI" w:hAnsi="Segoe UI" w:cs="Segoe UI"/>
      <w:sz w:val="18"/>
      <w:szCs w:val="18"/>
    </w:rPr>
  </w:style>
  <w:style w:type="table" w:styleId="Tabellenraster">
    <w:name w:val="Table Grid"/>
    <w:basedOn w:val="NormaleTabelle"/>
    <w:uiPriority w:val="39"/>
    <w:rsid w:val="0081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xs">
    <w:name w:val="hidden-xs"/>
    <w:basedOn w:val="Absatz-Standardschriftart"/>
    <w:rsid w:val="000D73B4"/>
  </w:style>
  <w:style w:type="paragraph" w:styleId="NurText">
    <w:name w:val="Plain Text"/>
    <w:basedOn w:val="Standard"/>
    <w:link w:val="NurTextZchn"/>
    <w:uiPriority w:val="99"/>
    <w:semiHidden/>
    <w:unhideWhenUsed/>
    <w:rsid w:val="00622C06"/>
    <w:pPr>
      <w:spacing w:after="0" w:line="240" w:lineRule="auto"/>
    </w:pPr>
    <w:rPr>
      <w:rFonts w:ascii="Calibri" w:eastAsiaTheme="minorEastAsia" w:hAnsi="Calibri" w:cs="Times New Roman"/>
      <w:szCs w:val="21"/>
      <w:lang w:eastAsia="de-AT"/>
    </w:rPr>
  </w:style>
  <w:style w:type="character" w:customStyle="1" w:styleId="NurTextZchn">
    <w:name w:val="Nur Text Zchn"/>
    <w:basedOn w:val="Absatz-Standardschriftart"/>
    <w:link w:val="NurText"/>
    <w:uiPriority w:val="99"/>
    <w:semiHidden/>
    <w:rsid w:val="00622C06"/>
    <w:rPr>
      <w:rFonts w:ascii="Calibri" w:eastAsiaTheme="minorEastAsia" w:hAnsi="Calibri" w:cs="Times New Roman"/>
      <w:szCs w:val="21"/>
      <w:lang w:eastAsia="de-AT"/>
    </w:rPr>
  </w:style>
  <w:style w:type="table" w:styleId="Gitternetztabelle4Akzent2">
    <w:name w:val="Grid Table 4 Accent 2"/>
    <w:basedOn w:val="NormaleTabelle"/>
    <w:uiPriority w:val="49"/>
    <w:rsid w:val="009A6DB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berschrift1Zchn">
    <w:name w:val="Überschrift 1 Zchn"/>
    <w:basedOn w:val="Absatz-Standardschriftart"/>
    <w:link w:val="berschrift1"/>
    <w:uiPriority w:val="9"/>
    <w:rsid w:val="002F475B"/>
    <w:rPr>
      <w:rFonts w:ascii="Times New Roman" w:eastAsia="Times New Roman" w:hAnsi="Times New Roman" w:cs="Times New Roman"/>
      <w:b/>
      <w:bCs/>
      <w:kern w:val="36"/>
      <w:sz w:val="48"/>
      <w:szCs w:val="48"/>
      <w:lang w:eastAsia="de-AT"/>
    </w:rPr>
  </w:style>
  <w:style w:type="paragraph" w:customStyle="1" w:styleId="articleteaser">
    <w:name w:val="article_teaser"/>
    <w:basedOn w:val="Standard"/>
    <w:rsid w:val="004645F3"/>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Platzhaltertext">
    <w:name w:val="Placeholder Text"/>
    <w:basedOn w:val="Absatz-Standardschriftart"/>
    <w:uiPriority w:val="99"/>
    <w:semiHidden/>
    <w:rsid w:val="00524C65"/>
    <w:rPr>
      <w:color w:val="808080"/>
    </w:rPr>
  </w:style>
  <w:style w:type="paragraph" w:customStyle="1" w:styleId="CitaviBibliographyEntry">
    <w:name w:val="Citavi Bibliography Entry"/>
    <w:basedOn w:val="Standard"/>
    <w:link w:val="CitaviBibliographyEntryZchn"/>
    <w:rsid w:val="00524C65"/>
  </w:style>
  <w:style w:type="character" w:customStyle="1" w:styleId="CitaviBibliographyEntryZchn">
    <w:name w:val="Citavi Bibliography Entry Zchn"/>
    <w:basedOn w:val="Absatz-Standardschriftart"/>
    <w:link w:val="CitaviBibliographyEntry"/>
    <w:rsid w:val="00524C65"/>
  </w:style>
  <w:style w:type="paragraph" w:customStyle="1" w:styleId="CitaviBibliographyHeading">
    <w:name w:val="Citavi Bibliography Heading"/>
    <w:basedOn w:val="berschrift1"/>
    <w:link w:val="CitaviBibliographyHeadingZchn"/>
    <w:rsid w:val="00524C65"/>
  </w:style>
  <w:style w:type="character" w:customStyle="1" w:styleId="CitaviBibliographyHeadingZchn">
    <w:name w:val="Citavi Bibliography Heading Zchn"/>
    <w:basedOn w:val="Absatz-Standardschriftart"/>
    <w:link w:val="CitaviBibliographyHeading"/>
    <w:rsid w:val="00524C65"/>
    <w:rPr>
      <w:rFonts w:ascii="Times New Roman" w:eastAsia="Times New Roman" w:hAnsi="Times New Roman" w:cs="Times New Roman"/>
      <w:b/>
      <w:bCs/>
      <w:kern w:val="36"/>
      <w:sz w:val="48"/>
      <w:szCs w:val="48"/>
      <w:lang w:eastAsia="de-AT"/>
    </w:rPr>
  </w:style>
  <w:style w:type="paragraph" w:customStyle="1" w:styleId="CitaviBibliographySubheading1">
    <w:name w:val="Citavi Bibliography Subheading 1"/>
    <w:basedOn w:val="berschrift2"/>
    <w:link w:val="CitaviBibliographySubheading1Zchn"/>
    <w:rsid w:val="00524C65"/>
    <w:pPr>
      <w:spacing w:line="360" w:lineRule="auto"/>
      <w:outlineLvl w:val="9"/>
    </w:pPr>
    <w:rPr>
      <w:sz w:val="24"/>
      <w:lang w:val="en-US"/>
    </w:rPr>
  </w:style>
  <w:style w:type="character" w:customStyle="1" w:styleId="CitaviBibliographySubheading1Zchn">
    <w:name w:val="Citavi Bibliography Subheading 1 Zchn"/>
    <w:basedOn w:val="Absatz-Standardschriftart"/>
    <w:link w:val="CitaviBibliographySubheading1"/>
    <w:rsid w:val="00524C65"/>
    <w:rPr>
      <w:rFonts w:asciiTheme="majorHAnsi" w:eastAsiaTheme="majorEastAsia" w:hAnsiTheme="majorHAnsi" w:cstheme="majorBidi"/>
      <w:color w:val="2E74B5" w:themeColor="accent1" w:themeShade="BF"/>
      <w:sz w:val="24"/>
      <w:szCs w:val="26"/>
      <w:lang w:val="en-US"/>
    </w:rPr>
  </w:style>
  <w:style w:type="character" w:customStyle="1" w:styleId="berschrift2Zchn">
    <w:name w:val="Überschrift 2 Zchn"/>
    <w:basedOn w:val="Absatz-Standardschriftart"/>
    <w:link w:val="berschrift2"/>
    <w:uiPriority w:val="9"/>
    <w:rsid w:val="00524C65"/>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524C65"/>
    <w:pPr>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rsid w:val="00524C65"/>
    <w:rPr>
      <w:rFonts w:asciiTheme="majorHAnsi" w:eastAsiaTheme="majorEastAsia" w:hAnsiTheme="majorHAnsi" w:cstheme="majorBid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524C6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524C65"/>
    <w:pPr>
      <w:spacing w:line="360" w:lineRule="auto"/>
      <w:outlineLvl w:val="9"/>
    </w:pPr>
    <w:rPr>
      <w:sz w:val="24"/>
      <w:lang w:val="en-US"/>
    </w:rPr>
  </w:style>
  <w:style w:type="character" w:customStyle="1" w:styleId="CitaviBibliographySubheading3Zchn">
    <w:name w:val="Citavi Bibliography Subheading 3 Zchn"/>
    <w:basedOn w:val="Absatz-Standardschriftart"/>
    <w:link w:val="CitaviBibliographySubheading3"/>
    <w:rsid w:val="00524C65"/>
    <w:rPr>
      <w:rFonts w:asciiTheme="majorHAnsi" w:eastAsiaTheme="majorEastAsia" w:hAnsiTheme="majorHAnsi" w:cstheme="majorBidi"/>
      <w:i/>
      <w:iCs/>
      <w:color w:val="2E74B5" w:themeColor="accent1" w:themeShade="BF"/>
      <w:sz w:val="24"/>
      <w:lang w:val="en-US"/>
    </w:rPr>
  </w:style>
  <w:style w:type="character" w:customStyle="1" w:styleId="berschrift4Zchn">
    <w:name w:val="Überschrift 4 Zchn"/>
    <w:basedOn w:val="Absatz-Standardschriftart"/>
    <w:link w:val="berschrift4"/>
    <w:uiPriority w:val="9"/>
    <w:semiHidden/>
    <w:rsid w:val="00524C65"/>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524C65"/>
    <w:pPr>
      <w:spacing w:line="360" w:lineRule="auto"/>
      <w:outlineLvl w:val="9"/>
    </w:pPr>
    <w:rPr>
      <w:sz w:val="24"/>
      <w:lang w:val="en-US"/>
    </w:rPr>
  </w:style>
  <w:style w:type="character" w:customStyle="1" w:styleId="CitaviBibliographySubheading4Zchn">
    <w:name w:val="Citavi Bibliography Subheading 4 Zchn"/>
    <w:basedOn w:val="Absatz-Standardschriftart"/>
    <w:link w:val="CitaviBibliographySubheading4"/>
    <w:rsid w:val="00524C65"/>
    <w:rPr>
      <w:rFonts w:asciiTheme="majorHAnsi" w:eastAsiaTheme="majorEastAsia" w:hAnsiTheme="majorHAnsi" w:cstheme="majorBidi"/>
      <w:color w:val="2E74B5" w:themeColor="accent1" w:themeShade="BF"/>
      <w:sz w:val="24"/>
      <w:lang w:val="en-US"/>
    </w:rPr>
  </w:style>
  <w:style w:type="character" w:customStyle="1" w:styleId="berschrift5Zchn">
    <w:name w:val="Überschrift 5 Zchn"/>
    <w:basedOn w:val="Absatz-Standardschriftart"/>
    <w:link w:val="berschrift5"/>
    <w:uiPriority w:val="9"/>
    <w:semiHidden/>
    <w:rsid w:val="00524C65"/>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524C65"/>
    <w:pPr>
      <w:spacing w:line="360" w:lineRule="auto"/>
      <w:jc w:val="both"/>
      <w:outlineLvl w:val="9"/>
    </w:pPr>
    <w:rPr>
      <w:sz w:val="24"/>
      <w:lang w:val="en-US"/>
    </w:rPr>
  </w:style>
  <w:style w:type="character" w:customStyle="1" w:styleId="CitaviBibliographySubheading5Zchn">
    <w:name w:val="Citavi Bibliography Subheading 5 Zchn"/>
    <w:basedOn w:val="Absatz-Standardschriftart"/>
    <w:link w:val="CitaviBibliographySubheading5"/>
    <w:rsid w:val="00524C65"/>
    <w:rPr>
      <w:rFonts w:asciiTheme="majorHAnsi" w:eastAsiaTheme="majorEastAsia" w:hAnsiTheme="majorHAnsi" w:cstheme="majorBidi"/>
      <w:color w:val="1F4D78" w:themeColor="accent1" w:themeShade="7F"/>
      <w:sz w:val="24"/>
      <w:lang w:val="en-US"/>
    </w:rPr>
  </w:style>
  <w:style w:type="character" w:customStyle="1" w:styleId="berschrift6Zchn">
    <w:name w:val="Überschrift 6 Zchn"/>
    <w:basedOn w:val="Absatz-Standardschriftart"/>
    <w:link w:val="berschrift6"/>
    <w:uiPriority w:val="9"/>
    <w:semiHidden/>
    <w:rsid w:val="00524C65"/>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524C65"/>
    <w:pPr>
      <w:spacing w:line="360" w:lineRule="auto"/>
      <w:jc w:val="both"/>
      <w:outlineLvl w:val="9"/>
    </w:pPr>
    <w:rPr>
      <w:sz w:val="24"/>
      <w:lang w:val="en-US"/>
    </w:rPr>
  </w:style>
  <w:style w:type="character" w:customStyle="1" w:styleId="CitaviBibliographySubheading6Zchn">
    <w:name w:val="Citavi Bibliography Subheading 6 Zchn"/>
    <w:basedOn w:val="Absatz-Standardschriftart"/>
    <w:link w:val="CitaviBibliographySubheading6"/>
    <w:rsid w:val="00524C65"/>
    <w:rPr>
      <w:rFonts w:asciiTheme="majorHAnsi" w:eastAsiaTheme="majorEastAsia" w:hAnsiTheme="majorHAnsi" w:cstheme="majorBidi"/>
      <w:i/>
      <w:iCs/>
      <w:color w:val="1F4D78" w:themeColor="accent1" w:themeShade="7F"/>
      <w:sz w:val="24"/>
      <w:lang w:val="en-US"/>
    </w:rPr>
  </w:style>
  <w:style w:type="character" w:customStyle="1" w:styleId="berschrift7Zchn">
    <w:name w:val="Überschrift 7 Zchn"/>
    <w:basedOn w:val="Absatz-Standardschriftart"/>
    <w:link w:val="berschrift7"/>
    <w:uiPriority w:val="9"/>
    <w:semiHidden/>
    <w:rsid w:val="00524C65"/>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524C65"/>
    <w:pPr>
      <w:spacing w:line="360" w:lineRule="auto"/>
      <w:jc w:val="both"/>
      <w:outlineLvl w:val="9"/>
    </w:pPr>
    <w:rPr>
      <w:sz w:val="24"/>
      <w:lang w:val="en-US"/>
    </w:rPr>
  </w:style>
  <w:style w:type="character" w:customStyle="1" w:styleId="CitaviBibliographySubheading7Zchn">
    <w:name w:val="Citavi Bibliography Subheading 7 Zchn"/>
    <w:basedOn w:val="Absatz-Standardschriftart"/>
    <w:link w:val="CitaviBibliographySubheading7"/>
    <w:rsid w:val="00524C65"/>
    <w:rPr>
      <w:rFonts w:asciiTheme="majorHAnsi" w:eastAsiaTheme="majorEastAsia" w:hAnsiTheme="majorHAnsi" w:cstheme="majorBidi"/>
      <w:color w:val="272727" w:themeColor="text1" w:themeTint="D8"/>
      <w:sz w:val="24"/>
      <w:szCs w:val="21"/>
      <w:lang w:val="en-US"/>
    </w:rPr>
  </w:style>
  <w:style w:type="character" w:customStyle="1" w:styleId="berschrift8Zchn">
    <w:name w:val="Überschrift 8 Zchn"/>
    <w:basedOn w:val="Absatz-Standardschriftart"/>
    <w:link w:val="berschrift8"/>
    <w:uiPriority w:val="9"/>
    <w:semiHidden/>
    <w:rsid w:val="00524C6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24C65"/>
    <w:pPr>
      <w:spacing w:line="360" w:lineRule="auto"/>
      <w:jc w:val="both"/>
      <w:outlineLvl w:val="9"/>
    </w:pPr>
    <w:rPr>
      <w:sz w:val="24"/>
      <w:lang w:val="en-US"/>
    </w:rPr>
  </w:style>
  <w:style w:type="character" w:customStyle="1" w:styleId="CitaviBibliographySubheading8Zchn">
    <w:name w:val="Citavi Bibliography Subheading 8 Zchn"/>
    <w:basedOn w:val="Absatz-Standardschriftart"/>
    <w:link w:val="CitaviBibliographySubheading8"/>
    <w:rsid w:val="00524C65"/>
    <w:rPr>
      <w:rFonts w:asciiTheme="majorHAnsi" w:eastAsiaTheme="majorEastAsia" w:hAnsiTheme="majorHAnsi" w:cstheme="majorBidi"/>
      <w:i/>
      <w:iCs/>
      <w:color w:val="272727" w:themeColor="text1" w:themeTint="D8"/>
      <w:sz w:val="24"/>
      <w:szCs w:val="21"/>
      <w:lang w:val="en-US"/>
    </w:rPr>
  </w:style>
  <w:style w:type="character" w:customStyle="1" w:styleId="berschrift9Zchn">
    <w:name w:val="Überschrift 9 Zchn"/>
    <w:basedOn w:val="Absatz-Standardschriftart"/>
    <w:link w:val="berschrift9"/>
    <w:uiPriority w:val="9"/>
    <w:semiHidden/>
    <w:rsid w:val="00524C65"/>
    <w:rPr>
      <w:rFonts w:asciiTheme="majorHAnsi" w:eastAsiaTheme="majorEastAsia" w:hAnsiTheme="majorHAnsi" w:cstheme="majorBidi"/>
      <w:i/>
      <w:iCs/>
      <w:color w:val="272727" w:themeColor="text1" w:themeTint="D8"/>
      <w:sz w:val="21"/>
      <w:szCs w:val="21"/>
    </w:rPr>
  </w:style>
  <w:style w:type="character" w:customStyle="1" w:styleId="highlight">
    <w:name w:val="highlight"/>
    <w:basedOn w:val="Absatz-Standardschriftart"/>
    <w:rsid w:val="00DC445D"/>
  </w:style>
  <w:style w:type="character" w:styleId="BesuchterLink">
    <w:name w:val="FollowedHyperlink"/>
    <w:basedOn w:val="Absatz-Standardschriftart"/>
    <w:uiPriority w:val="99"/>
    <w:semiHidden/>
    <w:unhideWhenUsed/>
    <w:rsid w:val="001E7F0C"/>
    <w:rPr>
      <w:color w:val="954F72" w:themeColor="followedHyperlink"/>
      <w:u w:val="single"/>
    </w:rPr>
  </w:style>
  <w:style w:type="paragraph" w:styleId="Inhaltsverzeichnisberschrift">
    <w:name w:val="TOC Heading"/>
    <w:basedOn w:val="berschrift1"/>
    <w:next w:val="Standard"/>
    <w:uiPriority w:val="39"/>
    <w:semiHidden/>
    <w:unhideWhenUsed/>
    <w:qFormat/>
    <w:rsid w:val="006B7E4A"/>
    <w:pPr>
      <w:keepNext/>
      <w:keepLines/>
      <w:spacing w:before="240" w:beforeAutospacing="0" w:after="0" w:afterAutospacing="0" w:line="276" w:lineRule="auto"/>
      <w:outlineLvl w:val="9"/>
    </w:pPr>
    <w:rPr>
      <w:rFonts w:asciiTheme="majorHAnsi" w:eastAsiaTheme="majorEastAsia" w:hAnsiTheme="majorHAnsi" w:cstheme="majorBidi"/>
      <w:b w:val="0"/>
      <w:bCs w:val="0"/>
      <w:color w:val="2E74B5" w:themeColor="accent1" w:themeShade="BF"/>
      <w:kern w:val="0"/>
      <w:sz w:val="32"/>
      <w:szCs w:val="32"/>
      <w:lang w:eastAsia="en-US"/>
    </w:rPr>
  </w:style>
  <w:style w:type="paragraph" w:styleId="Literaturverzeichnis">
    <w:name w:val="Bibliography"/>
    <w:basedOn w:val="Standard"/>
    <w:next w:val="Standard"/>
    <w:uiPriority w:val="37"/>
    <w:semiHidden/>
    <w:unhideWhenUsed/>
    <w:rsid w:val="006B7E4A"/>
  </w:style>
  <w:style w:type="character" w:styleId="Buchtitel">
    <w:name w:val="Book Title"/>
    <w:basedOn w:val="Absatz-Standardschriftart"/>
    <w:uiPriority w:val="33"/>
    <w:qFormat/>
    <w:rsid w:val="006B7E4A"/>
    <w:rPr>
      <w:b/>
      <w:bCs/>
      <w:i/>
      <w:iCs/>
      <w:spacing w:val="5"/>
    </w:rPr>
  </w:style>
  <w:style w:type="character" w:styleId="IntensiverVerweis">
    <w:name w:val="Intense Reference"/>
    <w:basedOn w:val="Absatz-Standardschriftart"/>
    <w:uiPriority w:val="32"/>
    <w:qFormat/>
    <w:rsid w:val="006B7E4A"/>
    <w:rPr>
      <w:b/>
      <w:bCs/>
      <w:smallCaps/>
      <w:color w:val="5B9BD5" w:themeColor="accent1"/>
      <w:spacing w:val="5"/>
    </w:rPr>
  </w:style>
  <w:style w:type="character" w:styleId="SchwacherVerweis">
    <w:name w:val="Subtle Reference"/>
    <w:basedOn w:val="Absatz-Standardschriftart"/>
    <w:uiPriority w:val="31"/>
    <w:qFormat/>
    <w:rsid w:val="006B7E4A"/>
    <w:rPr>
      <w:smallCaps/>
      <w:color w:val="5A5A5A" w:themeColor="text1" w:themeTint="A5"/>
    </w:rPr>
  </w:style>
  <w:style w:type="character" w:styleId="IntensiveHervorhebung">
    <w:name w:val="Intense Emphasis"/>
    <w:basedOn w:val="Absatz-Standardschriftart"/>
    <w:uiPriority w:val="21"/>
    <w:qFormat/>
    <w:rsid w:val="006B7E4A"/>
    <w:rPr>
      <w:i/>
      <w:iCs/>
      <w:color w:val="5B9BD5" w:themeColor="accent1"/>
    </w:rPr>
  </w:style>
  <w:style w:type="character" w:styleId="SchwacheHervorhebung">
    <w:name w:val="Subtle Emphasis"/>
    <w:basedOn w:val="Absatz-Standardschriftart"/>
    <w:uiPriority w:val="19"/>
    <w:qFormat/>
    <w:rsid w:val="006B7E4A"/>
    <w:rPr>
      <w:i/>
      <w:iCs/>
      <w:color w:val="404040" w:themeColor="text1" w:themeTint="BF"/>
    </w:rPr>
  </w:style>
  <w:style w:type="paragraph" w:styleId="IntensivesZitat">
    <w:name w:val="Intense Quote"/>
    <w:basedOn w:val="Standard"/>
    <w:next w:val="Standard"/>
    <w:link w:val="IntensivesZitatZchn"/>
    <w:uiPriority w:val="30"/>
    <w:qFormat/>
    <w:rsid w:val="006B7E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6B7E4A"/>
    <w:rPr>
      <w:i/>
      <w:iCs/>
      <w:color w:val="5B9BD5" w:themeColor="accent1"/>
    </w:rPr>
  </w:style>
  <w:style w:type="paragraph" w:styleId="Zitat">
    <w:name w:val="Quote"/>
    <w:basedOn w:val="Standard"/>
    <w:next w:val="Standard"/>
    <w:link w:val="ZitatZchn"/>
    <w:uiPriority w:val="29"/>
    <w:qFormat/>
    <w:rsid w:val="006B7E4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B7E4A"/>
    <w:rPr>
      <w:i/>
      <w:iCs/>
      <w:color w:val="404040" w:themeColor="text1" w:themeTint="BF"/>
    </w:rPr>
  </w:style>
  <w:style w:type="table" w:styleId="MittlereListe1-Akzent1">
    <w:name w:val="Medium List 1 Accent 1"/>
    <w:basedOn w:val="NormaleTabelle"/>
    <w:uiPriority w:val="65"/>
    <w:semiHidden/>
    <w:unhideWhenUsed/>
    <w:rsid w:val="006B7E4A"/>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6B7E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B7E4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B7E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6B7E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6B7E4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6B7E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B7E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B7E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B7E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B7E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B7E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B7E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B7E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B7E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B7E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B7E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B7E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B7E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B7E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B7E4A"/>
    <w:pPr>
      <w:spacing w:after="0" w:line="240" w:lineRule="auto"/>
    </w:pPr>
  </w:style>
  <w:style w:type="character" w:styleId="HTMLVariable">
    <w:name w:val="HTML Variable"/>
    <w:basedOn w:val="Absatz-Standardschriftart"/>
    <w:uiPriority w:val="99"/>
    <w:semiHidden/>
    <w:unhideWhenUsed/>
    <w:rsid w:val="006B7E4A"/>
    <w:rPr>
      <w:i/>
      <w:iCs/>
    </w:rPr>
  </w:style>
  <w:style w:type="character" w:styleId="HTMLSchreibmaschine">
    <w:name w:val="HTML Typewriter"/>
    <w:basedOn w:val="Absatz-Standardschriftart"/>
    <w:uiPriority w:val="99"/>
    <w:semiHidden/>
    <w:unhideWhenUsed/>
    <w:rsid w:val="006B7E4A"/>
    <w:rPr>
      <w:rFonts w:ascii="Consolas" w:hAnsi="Consolas"/>
      <w:sz w:val="20"/>
      <w:szCs w:val="20"/>
    </w:rPr>
  </w:style>
  <w:style w:type="character" w:styleId="HTMLBeispiel">
    <w:name w:val="HTML Sample"/>
    <w:basedOn w:val="Absatz-Standardschriftart"/>
    <w:uiPriority w:val="99"/>
    <w:semiHidden/>
    <w:unhideWhenUsed/>
    <w:rsid w:val="006B7E4A"/>
    <w:rPr>
      <w:rFonts w:ascii="Consolas" w:hAnsi="Consolas"/>
      <w:sz w:val="24"/>
      <w:szCs w:val="24"/>
    </w:rPr>
  </w:style>
  <w:style w:type="paragraph" w:styleId="HTMLVorformatiert">
    <w:name w:val="HTML Preformatted"/>
    <w:basedOn w:val="Standard"/>
    <w:link w:val="HTMLVorformatiertZchn"/>
    <w:uiPriority w:val="99"/>
    <w:semiHidden/>
    <w:unhideWhenUsed/>
    <w:rsid w:val="006B7E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B7E4A"/>
    <w:rPr>
      <w:rFonts w:ascii="Consolas" w:hAnsi="Consolas"/>
      <w:sz w:val="20"/>
      <w:szCs w:val="20"/>
    </w:rPr>
  </w:style>
  <w:style w:type="character" w:styleId="HTMLTastatur">
    <w:name w:val="HTML Keyboard"/>
    <w:basedOn w:val="Absatz-Standardschriftart"/>
    <w:uiPriority w:val="99"/>
    <w:semiHidden/>
    <w:unhideWhenUsed/>
    <w:rsid w:val="006B7E4A"/>
    <w:rPr>
      <w:rFonts w:ascii="Consolas" w:hAnsi="Consolas"/>
      <w:sz w:val="20"/>
      <w:szCs w:val="20"/>
    </w:rPr>
  </w:style>
  <w:style w:type="character" w:styleId="HTMLDefinition">
    <w:name w:val="HTML Definition"/>
    <w:basedOn w:val="Absatz-Standardschriftart"/>
    <w:uiPriority w:val="99"/>
    <w:semiHidden/>
    <w:unhideWhenUsed/>
    <w:rsid w:val="006B7E4A"/>
    <w:rPr>
      <w:i/>
      <w:iCs/>
    </w:rPr>
  </w:style>
  <w:style w:type="character" w:styleId="HTMLCode">
    <w:name w:val="HTML Code"/>
    <w:basedOn w:val="Absatz-Standardschriftart"/>
    <w:uiPriority w:val="99"/>
    <w:semiHidden/>
    <w:unhideWhenUsed/>
    <w:rsid w:val="006B7E4A"/>
    <w:rPr>
      <w:rFonts w:ascii="Consolas" w:hAnsi="Consolas"/>
      <w:sz w:val="20"/>
      <w:szCs w:val="20"/>
    </w:rPr>
  </w:style>
  <w:style w:type="character" w:styleId="HTMLZitat">
    <w:name w:val="HTML Cite"/>
    <w:basedOn w:val="Absatz-Standardschriftart"/>
    <w:uiPriority w:val="99"/>
    <w:semiHidden/>
    <w:unhideWhenUsed/>
    <w:rsid w:val="006B7E4A"/>
    <w:rPr>
      <w:i/>
      <w:iCs/>
    </w:rPr>
  </w:style>
  <w:style w:type="paragraph" w:styleId="HTMLAdresse">
    <w:name w:val="HTML Address"/>
    <w:basedOn w:val="Standard"/>
    <w:link w:val="HTMLAdresseZchn"/>
    <w:uiPriority w:val="99"/>
    <w:semiHidden/>
    <w:unhideWhenUsed/>
    <w:rsid w:val="006B7E4A"/>
    <w:pPr>
      <w:spacing w:after="0" w:line="240" w:lineRule="auto"/>
    </w:pPr>
    <w:rPr>
      <w:i/>
      <w:iCs/>
    </w:rPr>
  </w:style>
  <w:style w:type="character" w:customStyle="1" w:styleId="HTMLAdresseZchn">
    <w:name w:val="HTML Adresse Zchn"/>
    <w:basedOn w:val="Absatz-Standardschriftart"/>
    <w:link w:val="HTMLAdresse"/>
    <w:uiPriority w:val="99"/>
    <w:semiHidden/>
    <w:rsid w:val="006B7E4A"/>
    <w:rPr>
      <w:i/>
      <w:iCs/>
    </w:rPr>
  </w:style>
  <w:style w:type="character" w:styleId="HTMLAkronym">
    <w:name w:val="HTML Acronym"/>
    <w:basedOn w:val="Absatz-Standardschriftart"/>
    <w:uiPriority w:val="99"/>
    <w:semiHidden/>
    <w:unhideWhenUsed/>
    <w:rsid w:val="006B7E4A"/>
  </w:style>
  <w:style w:type="paragraph" w:styleId="Dokumentstruktur">
    <w:name w:val="Document Map"/>
    <w:basedOn w:val="Standard"/>
    <w:link w:val="DokumentstrukturZchn"/>
    <w:uiPriority w:val="99"/>
    <w:semiHidden/>
    <w:unhideWhenUsed/>
    <w:rsid w:val="006B7E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B7E4A"/>
    <w:rPr>
      <w:rFonts w:ascii="Segoe UI" w:hAnsi="Segoe UI" w:cs="Segoe UI"/>
      <w:sz w:val="16"/>
      <w:szCs w:val="16"/>
    </w:rPr>
  </w:style>
  <w:style w:type="character" w:styleId="Hervorhebung">
    <w:name w:val="Emphasis"/>
    <w:basedOn w:val="Absatz-Standardschriftart"/>
    <w:uiPriority w:val="20"/>
    <w:qFormat/>
    <w:rsid w:val="006B7E4A"/>
    <w:rPr>
      <w:i/>
      <w:iCs/>
    </w:rPr>
  </w:style>
  <w:style w:type="paragraph" w:styleId="Blocktext">
    <w:name w:val="Block Text"/>
    <w:basedOn w:val="Standard"/>
    <w:uiPriority w:val="99"/>
    <w:semiHidden/>
    <w:unhideWhenUsed/>
    <w:rsid w:val="006B7E4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6B7E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B7E4A"/>
    <w:rPr>
      <w:sz w:val="16"/>
      <w:szCs w:val="16"/>
    </w:rPr>
  </w:style>
  <w:style w:type="paragraph" w:styleId="Textkrper-Einzug2">
    <w:name w:val="Body Text Indent 2"/>
    <w:basedOn w:val="Standard"/>
    <w:link w:val="Textkrper-Einzug2Zchn"/>
    <w:uiPriority w:val="99"/>
    <w:semiHidden/>
    <w:unhideWhenUsed/>
    <w:rsid w:val="006B7E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B7E4A"/>
  </w:style>
  <w:style w:type="paragraph" w:styleId="Textkrper3">
    <w:name w:val="Body Text 3"/>
    <w:basedOn w:val="Standard"/>
    <w:link w:val="Textkrper3Zchn"/>
    <w:uiPriority w:val="99"/>
    <w:semiHidden/>
    <w:unhideWhenUsed/>
    <w:rsid w:val="006B7E4A"/>
    <w:pPr>
      <w:spacing w:after="120"/>
    </w:pPr>
    <w:rPr>
      <w:sz w:val="16"/>
      <w:szCs w:val="16"/>
    </w:rPr>
  </w:style>
  <w:style w:type="character" w:customStyle="1" w:styleId="Textkrper3Zchn">
    <w:name w:val="Textkörper 3 Zchn"/>
    <w:basedOn w:val="Absatz-Standardschriftart"/>
    <w:link w:val="Textkrper3"/>
    <w:uiPriority w:val="99"/>
    <w:semiHidden/>
    <w:rsid w:val="006B7E4A"/>
    <w:rPr>
      <w:sz w:val="16"/>
      <w:szCs w:val="16"/>
    </w:rPr>
  </w:style>
  <w:style w:type="paragraph" w:styleId="Textkrper2">
    <w:name w:val="Body Text 2"/>
    <w:basedOn w:val="Standard"/>
    <w:link w:val="Textkrper2Zchn"/>
    <w:uiPriority w:val="99"/>
    <w:semiHidden/>
    <w:unhideWhenUsed/>
    <w:rsid w:val="006B7E4A"/>
    <w:pPr>
      <w:spacing w:after="120" w:line="480" w:lineRule="auto"/>
    </w:pPr>
  </w:style>
  <w:style w:type="character" w:customStyle="1" w:styleId="Textkrper2Zchn">
    <w:name w:val="Textkörper 2 Zchn"/>
    <w:basedOn w:val="Absatz-Standardschriftart"/>
    <w:link w:val="Textkrper2"/>
    <w:uiPriority w:val="99"/>
    <w:semiHidden/>
    <w:rsid w:val="006B7E4A"/>
  </w:style>
  <w:style w:type="paragraph" w:styleId="Fu-Endnotenberschrift">
    <w:name w:val="Note Heading"/>
    <w:basedOn w:val="Standard"/>
    <w:next w:val="Standard"/>
    <w:link w:val="Fu-EndnotenberschriftZchn"/>
    <w:uiPriority w:val="99"/>
    <w:semiHidden/>
    <w:unhideWhenUsed/>
    <w:rsid w:val="006B7E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B7E4A"/>
  </w:style>
  <w:style w:type="paragraph" w:styleId="Textkrper-Zeileneinzug">
    <w:name w:val="Body Text Indent"/>
    <w:basedOn w:val="Standard"/>
    <w:link w:val="Textkrper-ZeileneinzugZchn"/>
    <w:uiPriority w:val="99"/>
    <w:semiHidden/>
    <w:unhideWhenUsed/>
    <w:rsid w:val="006B7E4A"/>
    <w:pPr>
      <w:spacing w:after="120"/>
      <w:ind w:left="283"/>
    </w:pPr>
  </w:style>
  <w:style w:type="character" w:customStyle="1" w:styleId="Textkrper-ZeileneinzugZchn">
    <w:name w:val="Textkörper-Zeileneinzug Zchn"/>
    <w:basedOn w:val="Absatz-Standardschriftart"/>
    <w:link w:val="Textkrper-Zeileneinzug"/>
    <w:uiPriority w:val="99"/>
    <w:semiHidden/>
    <w:rsid w:val="006B7E4A"/>
  </w:style>
  <w:style w:type="paragraph" w:styleId="Textkrper-Erstzeileneinzug2">
    <w:name w:val="Body Text First Indent 2"/>
    <w:basedOn w:val="Textkrper-Zeileneinzug"/>
    <w:link w:val="Textkrper-Erstzeileneinzug2Zchn"/>
    <w:uiPriority w:val="99"/>
    <w:semiHidden/>
    <w:unhideWhenUsed/>
    <w:rsid w:val="006B7E4A"/>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B7E4A"/>
  </w:style>
  <w:style w:type="paragraph" w:styleId="Textkrper">
    <w:name w:val="Body Text"/>
    <w:basedOn w:val="Standard"/>
    <w:link w:val="TextkrperZchn"/>
    <w:uiPriority w:val="99"/>
    <w:semiHidden/>
    <w:unhideWhenUsed/>
    <w:rsid w:val="006B7E4A"/>
    <w:pPr>
      <w:spacing w:after="120"/>
    </w:pPr>
  </w:style>
  <w:style w:type="character" w:customStyle="1" w:styleId="TextkrperZchn">
    <w:name w:val="Textkörper Zchn"/>
    <w:basedOn w:val="Absatz-Standardschriftart"/>
    <w:link w:val="Textkrper"/>
    <w:uiPriority w:val="99"/>
    <w:semiHidden/>
    <w:rsid w:val="006B7E4A"/>
  </w:style>
  <w:style w:type="paragraph" w:styleId="Textkrper-Erstzeileneinzug">
    <w:name w:val="Body Text First Indent"/>
    <w:basedOn w:val="Textkrper"/>
    <w:link w:val="Textkrper-ErstzeileneinzugZchn"/>
    <w:uiPriority w:val="99"/>
    <w:semiHidden/>
    <w:unhideWhenUsed/>
    <w:rsid w:val="006B7E4A"/>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B7E4A"/>
  </w:style>
  <w:style w:type="paragraph" w:styleId="Datum">
    <w:name w:val="Date"/>
    <w:basedOn w:val="Standard"/>
    <w:next w:val="Standard"/>
    <w:link w:val="DatumZchn"/>
    <w:uiPriority w:val="99"/>
    <w:semiHidden/>
    <w:unhideWhenUsed/>
    <w:rsid w:val="006B7E4A"/>
  </w:style>
  <w:style w:type="character" w:customStyle="1" w:styleId="DatumZchn">
    <w:name w:val="Datum Zchn"/>
    <w:basedOn w:val="Absatz-Standardschriftart"/>
    <w:link w:val="Datum"/>
    <w:uiPriority w:val="99"/>
    <w:semiHidden/>
    <w:rsid w:val="006B7E4A"/>
  </w:style>
  <w:style w:type="paragraph" w:styleId="Anrede">
    <w:name w:val="Salutation"/>
    <w:basedOn w:val="Standard"/>
    <w:next w:val="Standard"/>
    <w:link w:val="AnredeZchn"/>
    <w:uiPriority w:val="99"/>
    <w:semiHidden/>
    <w:unhideWhenUsed/>
    <w:rsid w:val="006B7E4A"/>
  </w:style>
  <w:style w:type="character" w:customStyle="1" w:styleId="AnredeZchn">
    <w:name w:val="Anrede Zchn"/>
    <w:basedOn w:val="Absatz-Standardschriftart"/>
    <w:link w:val="Anrede"/>
    <w:uiPriority w:val="99"/>
    <w:semiHidden/>
    <w:rsid w:val="006B7E4A"/>
  </w:style>
  <w:style w:type="paragraph" w:styleId="Untertitel">
    <w:name w:val="Subtitle"/>
    <w:basedOn w:val="Standard"/>
    <w:next w:val="Standard"/>
    <w:link w:val="UntertitelZchn"/>
    <w:uiPriority w:val="11"/>
    <w:qFormat/>
    <w:rsid w:val="006B7E4A"/>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B7E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B7E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B7E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B7E4A"/>
    <w:pPr>
      <w:spacing w:after="120"/>
      <w:ind w:left="1415"/>
      <w:contextualSpacing/>
    </w:pPr>
  </w:style>
  <w:style w:type="paragraph" w:styleId="Listenfortsetzung4">
    <w:name w:val="List Continue 4"/>
    <w:basedOn w:val="Standard"/>
    <w:uiPriority w:val="99"/>
    <w:semiHidden/>
    <w:unhideWhenUsed/>
    <w:rsid w:val="006B7E4A"/>
    <w:pPr>
      <w:spacing w:after="120"/>
      <w:ind w:left="1132"/>
      <w:contextualSpacing/>
    </w:pPr>
  </w:style>
  <w:style w:type="paragraph" w:styleId="Listenfortsetzung3">
    <w:name w:val="List Continue 3"/>
    <w:basedOn w:val="Standard"/>
    <w:uiPriority w:val="99"/>
    <w:semiHidden/>
    <w:unhideWhenUsed/>
    <w:rsid w:val="006B7E4A"/>
    <w:pPr>
      <w:spacing w:after="120"/>
      <w:ind w:left="849"/>
      <w:contextualSpacing/>
    </w:pPr>
  </w:style>
  <w:style w:type="paragraph" w:styleId="Listenfortsetzung2">
    <w:name w:val="List Continue 2"/>
    <w:basedOn w:val="Standard"/>
    <w:uiPriority w:val="99"/>
    <w:semiHidden/>
    <w:unhideWhenUsed/>
    <w:rsid w:val="006B7E4A"/>
    <w:pPr>
      <w:spacing w:after="120"/>
      <w:ind w:left="566"/>
      <w:contextualSpacing/>
    </w:pPr>
  </w:style>
  <w:style w:type="paragraph" w:styleId="Listenfortsetzung">
    <w:name w:val="List Continue"/>
    <w:basedOn w:val="Standard"/>
    <w:uiPriority w:val="99"/>
    <w:semiHidden/>
    <w:unhideWhenUsed/>
    <w:rsid w:val="006B7E4A"/>
    <w:pPr>
      <w:spacing w:after="120"/>
      <w:ind w:left="283"/>
      <w:contextualSpacing/>
    </w:pPr>
  </w:style>
  <w:style w:type="paragraph" w:styleId="Unterschrift">
    <w:name w:val="Signature"/>
    <w:basedOn w:val="Standard"/>
    <w:link w:val="UnterschriftZchn"/>
    <w:uiPriority w:val="99"/>
    <w:semiHidden/>
    <w:unhideWhenUsed/>
    <w:rsid w:val="006B7E4A"/>
    <w:pPr>
      <w:spacing w:after="0" w:line="240" w:lineRule="auto"/>
      <w:ind w:left="4252"/>
    </w:pPr>
  </w:style>
  <w:style w:type="character" w:customStyle="1" w:styleId="UnterschriftZchn">
    <w:name w:val="Unterschrift Zchn"/>
    <w:basedOn w:val="Absatz-Standardschriftart"/>
    <w:link w:val="Unterschrift"/>
    <w:uiPriority w:val="99"/>
    <w:semiHidden/>
    <w:rsid w:val="006B7E4A"/>
  </w:style>
  <w:style w:type="paragraph" w:styleId="Gruformel">
    <w:name w:val="Closing"/>
    <w:basedOn w:val="Standard"/>
    <w:link w:val="GruformelZchn"/>
    <w:uiPriority w:val="99"/>
    <w:semiHidden/>
    <w:unhideWhenUsed/>
    <w:rsid w:val="006B7E4A"/>
    <w:pPr>
      <w:spacing w:after="0" w:line="240" w:lineRule="auto"/>
      <w:ind w:left="4252"/>
    </w:pPr>
  </w:style>
  <w:style w:type="character" w:customStyle="1" w:styleId="GruformelZchn">
    <w:name w:val="Grußformel Zchn"/>
    <w:basedOn w:val="Absatz-Standardschriftart"/>
    <w:link w:val="Gruformel"/>
    <w:uiPriority w:val="99"/>
    <w:semiHidden/>
    <w:rsid w:val="006B7E4A"/>
  </w:style>
  <w:style w:type="paragraph" w:styleId="Listennummer5">
    <w:name w:val="List Number 5"/>
    <w:basedOn w:val="Standard"/>
    <w:uiPriority w:val="99"/>
    <w:semiHidden/>
    <w:unhideWhenUsed/>
    <w:rsid w:val="006B7E4A"/>
    <w:pPr>
      <w:numPr>
        <w:numId w:val="3"/>
      </w:numPr>
      <w:contextualSpacing/>
    </w:pPr>
  </w:style>
  <w:style w:type="paragraph" w:styleId="Listennummer4">
    <w:name w:val="List Number 4"/>
    <w:basedOn w:val="Standard"/>
    <w:uiPriority w:val="99"/>
    <w:semiHidden/>
    <w:unhideWhenUsed/>
    <w:rsid w:val="006B7E4A"/>
    <w:pPr>
      <w:numPr>
        <w:numId w:val="4"/>
      </w:numPr>
      <w:contextualSpacing/>
    </w:pPr>
  </w:style>
  <w:style w:type="paragraph" w:styleId="Listennummer3">
    <w:name w:val="List Number 3"/>
    <w:basedOn w:val="Standard"/>
    <w:uiPriority w:val="99"/>
    <w:semiHidden/>
    <w:unhideWhenUsed/>
    <w:rsid w:val="006B7E4A"/>
    <w:pPr>
      <w:numPr>
        <w:numId w:val="5"/>
      </w:numPr>
      <w:contextualSpacing/>
    </w:pPr>
  </w:style>
  <w:style w:type="paragraph" w:styleId="Listennummer2">
    <w:name w:val="List Number 2"/>
    <w:basedOn w:val="Standard"/>
    <w:uiPriority w:val="99"/>
    <w:semiHidden/>
    <w:unhideWhenUsed/>
    <w:rsid w:val="006B7E4A"/>
    <w:pPr>
      <w:numPr>
        <w:numId w:val="6"/>
      </w:numPr>
      <w:contextualSpacing/>
    </w:pPr>
  </w:style>
  <w:style w:type="paragraph" w:styleId="Aufzhlungszeichen5">
    <w:name w:val="List Bullet 5"/>
    <w:basedOn w:val="Standard"/>
    <w:uiPriority w:val="99"/>
    <w:semiHidden/>
    <w:unhideWhenUsed/>
    <w:rsid w:val="006B7E4A"/>
    <w:pPr>
      <w:numPr>
        <w:numId w:val="7"/>
      </w:numPr>
      <w:contextualSpacing/>
    </w:pPr>
  </w:style>
  <w:style w:type="paragraph" w:styleId="Aufzhlungszeichen4">
    <w:name w:val="List Bullet 4"/>
    <w:basedOn w:val="Standard"/>
    <w:uiPriority w:val="99"/>
    <w:semiHidden/>
    <w:unhideWhenUsed/>
    <w:rsid w:val="006B7E4A"/>
    <w:pPr>
      <w:numPr>
        <w:numId w:val="8"/>
      </w:numPr>
      <w:contextualSpacing/>
    </w:pPr>
  </w:style>
  <w:style w:type="paragraph" w:styleId="Aufzhlungszeichen3">
    <w:name w:val="List Bullet 3"/>
    <w:basedOn w:val="Standard"/>
    <w:uiPriority w:val="99"/>
    <w:semiHidden/>
    <w:unhideWhenUsed/>
    <w:rsid w:val="006B7E4A"/>
    <w:pPr>
      <w:numPr>
        <w:numId w:val="9"/>
      </w:numPr>
      <w:contextualSpacing/>
    </w:pPr>
  </w:style>
  <w:style w:type="paragraph" w:styleId="Aufzhlungszeichen2">
    <w:name w:val="List Bullet 2"/>
    <w:basedOn w:val="Standard"/>
    <w:uiPriority w:val="99"/>
    <w:semiHidden/>
    <w:unhideWhenUsed/>
    <w:rsid w:val="006B7E4A"/>
    <w:pPr>
      <w:numPr>
        <w:numId w:val="10"/>
      </w:numPr>
      <w:contextualSpacing/>
    </w:pPr>
  </w:style>
  <w:style w:type="paragraph" w:styleId="Liste5">
    <w:name w:val="List 5"/>
    <w:basedOn w:val="Standard"/>
    <w:uiPriority w:val="99"/>
    <w:semiHidden/>
    <w:unhideWhenUsed/>
    <w:rsid w:val="006B7E4A"/>
    <w:pPr>
      <w:ind w:left="1415" w:hanging="283"/>
      <w:contextualSpacing/>
    </w:pPr>
  </w:style>
  <w:style w:type="paragraph" w:styleId="Liste4">
    <w:name w:val="List 4"/>
    <w:basedOn w:val="Standard"/>
    <w:uiPriority w:val="99"/>
    <w:semiHidden/>
    <w:unhideWhenUsed/>
    <w:rsid w:val="006B7E4A"/>
    <w:pPr>
      <w:ind w:left="1132" w:hanging="283"/>
      <w:contextualSpacing/>
    </w:pPr>
  </w:style>
  <w:style w:type="paragraph" w:styleId="Liste3">
    <w:name w:val="List 3"/>
    <w:basedOn w:val="Standard"/>
    <w:uiPriority w:val="99"/>
    <w:semiHidden/>
    <w:unhideWhenUsed/>
    <w:rsid w:val="006B7E4A"/>
    <w:pPr>
      <w:ind w:left="849" w:hanging="283"/>
      <w:contextualSpacing/>
    </w:pPr>
  </w:style>
  <w:style w:type="paragraph" w:styleId="Liste2">
    <w:name w:val="List 2"/>
    <w:basedOn w:val="Standard"/>
    <w:uiPriority w:val="99"/>
    <w:semiHidden/>
    <w:unhideWhenUsed/>
    <w:rsid w:val="006B7E4A"/>
    <w:pPr>
      <w:ind w:left="566" w:hanging="283"/>
      <w:contextualSpacing/>
    </w:pPr>
  </w:style>
  <w:style w:type="paragraph" w:styleId="Listennummer">
    <w:name w:val="List Number"/>
    <w:basedOn w:val="Standard"/>
    <w:uiPriority w:val="99"/>
    <w:semiHidden/>
    <w:unhideWhenUsed/>
    <w:rsid w:val="006B7E4A"/>
    <w:pPr>
      <w:numPr>
        <w:numId w:val="11"/>
      </w:numPr>
      <w:contextualSpacing/>
    </w:pPr>
  </w:style>
  <w:style w:type="paragraph" w:styleId="Aufzhlungszeichen">
    <w:name w:val="List Bullet"/>
    <w:basedOn w:val="Standard"/>
    <w:uiPriority w:val="99"/>
    <w:semiHidden/>
    <w:unhideWhenUsed/>
    <w:rsid w:val="006B7E4A"/>
    <w:pPr>
      <w:numPr>
        <w:numId w:val="12"/>
      </w:numPr>
      <w:contextualSpacing/>
    </w:pPr>
  </w:style>
  <w:style w:type="paragraph" w:styleId="Liste">
    <w:name w:val="List"/>
    <w:basedOn w:val="Standard"/>
    <w:uiPriority w:val="99"/>
    <w:semiHidden/>
    <w:unhideWhenUsed/>
    <w:rsid w:val="006B7E4A"/>
    <w:pPr>
      <w:ind w:left="283" w:hanging="283"/>
      <w:contextualSpacing/>
    </w:pPr>
  </w:style>
  <w:style w:type="paragraph" w:styleId="RGV-berschrift">
    <w:name w:val="toa heading"/>
    <w:basedOn w:val="Standard"/>
    <w:next w:val="Standard"/>
    <w:uiPriority w:val="99"/>
    <w:semiHidden/>
    <w:unhideWhenUsed/>
    <w:rsid w:val="006B7E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B7E4A"/>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6B7E4A"/>
    <w:rPr>
      <w:rFonts w:ascii="Consolas" w:hAnsi="Consolas"/>
      <w:sz w:val="20"/>
      <w:szCs w:val="20"/>
    </w:rPr>
  </w:style>
  <w:style w:type="paragraph" w:styleId="Rechtsgrundlagenverzeichnis">
    <w:name w:val="table of authorities"/>
    <w:basedOn w:val="Standard"/>
    <w:next w:val="Standard"/>
    <w:uiPriority w:val="99"/>
    <w:semiHidden/>
    <w:unhideWhenUsed/>
    <w:rsid w:val="006B7E4A"/>
    <w:pPr>
      <w:spacing w:after="0"/>
      <w:ind w:left="220" w:hanging="220"/>
    </w:pPr>
  </w:style>
  <w:style w:type="paragraph" w:styleId="Endnotentext">
    <w:name w:val="endnote text"/>
    <w:basedOn w:val="Standard"/>
    <w:link w:val="EndnotentextZchn"/>
    <w:uiPriority w:val="99"/>
    <w:semiHidden/>
    <w:unhideWhenUsed/>
    <w:rsid w:val="006B7E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B7E4A"/>
    <w:rPr>
      <w:sz w:val="20"/>
      <w:szCs w:val="20"/>
    </w:rPr>
  </w:style>
  <w:style w:type="character" w:styleId="Endnotenzeichen">
    <w:name w:val="endnote reference"/>
    <w:basedOn w:val="Absatz-Standardschriftart"/>
    <w:uiPriority w:val="99"/>
    <w:semiHidden/>
    <w:unhideWhenUsed/>
    <w:rsid w:val="006B7E4A"/>
    <w:rPr>
      <w:vertAlign w:val="superscript"/>
    </w:rPr>
  </w:style>
  <w:style w:type="character" w:styleId="Seitenzahl">
    <w:name w:val="page number"/>
    <w:basedOn w:val="Absatz-Standardschriftart"/>
    <w:uiPriority w:val="99"/>
    <w:semiHidden/>
    <w:unhideWhenUsed/>
    <w:rsid w:val="006B7E4A"/>
  </w:style>
  <w:style w:type="character" w:styleId="Zeilennummer">
    <w:name w:val="line number"/>
    <w:basedOn w:val="Absatz-Standardschriftart"/>
    <w:uiPriority w:val="99"/>
    <w:semiHidden/>
    <w:unhideWhenUsed/>
    <w:rsid w:val="006B7E4A"/>
  </w:style>
  <w:style w:type="paragraph" w:styleId="Umschlagabsenderadresse">
    <w:name w:val="envelope return"/>
    <w:basedOn w:val="Standard"/>
    <w:uiPriority w:val="99"/>
    <w:semiHidden/>
    <w:unhideWhenUsed/>
    <w:rsid w:val="006B7E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B7E4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6B7E4A"/>
    <w:pPr>
      <w:spacing w:after="0" w:line="240" w:lineRule="auto"/>
      <w:ind w:left="220" w:hanging="220"/>
    </w:pPr>
  </w:style>
  <w:style w:type="paragraph" w:styleId="Indexberschrift">
    <w:name w:val="index heading"/>
    <w:basedOn w:val="Standard"/>
    <w:next w:val="Index1"/>
    <w:uiPriority w:val="99"/>
    <w:semiHidden/>
    <w:unhideWhenUsed/>
    <w:rsid w:val="006B7E4A"/>
    <w:rPr>
      <w:rFonts w:asciiTheme="majorHAnsi" w:eastAsiaTheme="majorEastAsia" w:hAnsiTheme="majorHAnsi" w:cstheme="majorBidi"/>
      <w:b/>
      <w:bCs/>
    </w:rPr>
  </w:style>
  <w:style w:type="paragraph" w:styleId="Standardeinzug">
    <w:name w:val="Normal Indent"/>
    <w:basedOn w:val="Standard"/>
    <w:uiPriority w:val="99"/>
    <w:semiHidden/>
    <w:unhideWhenUsed/>
    <w:rsid w:val="006B7E4A"/>
    <w:pPr>
      <w:ind w:left="708"/>
    </w:pPr>
  </w:style>
  <w:style w:type="paragraph" w:styleId="Verzeichnis9">
    <w:name w:val="toc 9"/>
    <w:basedOn w:val="Standard"/>
    <w:next w:val="Standard"/>
    <w:autoRedefine/>
    <w:uiPriority w:val="39"/>
    <w:semiHidden/>
    <w:unhideWhenUsed/>
    <w:rsid w:val="006B7E4A"/>
    <w:pPr>
      <w:spacing w:after="100"/>
      <w:ind w:left="1760"/>
    </w:pPr>
  </w:style>
  <w:style w:type="paragraph" w:styleId="Verzeichnis8">
    <w:name w:val="toc 8"/>
    <w:basedOn w:val="Standard"/>
    <w:next w:val="Standard"/>
    <w:autoRedefine/>
    <w:uiPriority w:val="39"/>
    <w:semiHidden/>
    <w:unhideWhenUsed/>
    <w:rsid w:val="006B7E4A"/>
    <w:pPr>
      <w:spacing w:after="100"/>
      <w:ind w:left="1540"/>
    </w:pPr>
  </w:style>
  <w:style w:type="paragraph" w:styleId="Verzeichnis7">
    <w:name w:val="toc 7"/>
    <w:basedOn w:val="Standard"/>
    <w:next w:val="Standard"/>
    <w:autoRedefine/>
    <w:uiPriority w:val="39"/>
    <w:semiHidden/>
    <w:unhideWhenUsed/>
    <w:rsid w:val="006B7E4A"/>
    <w:pPr>
      <w:spacing w:after="100"/>
      <w:ind w:left="1320"/>
    </w:pPr>
  </w:style>
  <w:style w:type="paragraph" w:styleId="Verzeichnis6">
    <w:name w:val="toc 6"/>
    <w:basedOn w:val="Standard"/>
    <w:next w:val="Standard"/>
    <w:autoRedefine/>
    <w:uiPriority w:val="39"/>
    <w:semiHidden/>
    <w:unhideWhenUsed/>
    <w:rsid w:val="006B7E4A"/>
    <w:pPr>
      <w:spacing w:after="100"/>
      <w:ind w:left="1100"/>
    </w:pPr>
  </w:style>
  <w:style w:type="paragraph" w:styleId="Verzeichnis5">
    <w:name w:val="toc 5"/>
    <w:basedOn w:val="Standard"/>
    <w:next w:val="Standard"/>
    <w:autoRedefine/>
    <w:uiPriority w:val="39"/>
    <w:semiHidden/>
    <w:unhideWhenUsed/>
    <w:rsid w:val="006B7E4A"/>
    <w:pPr>
      <w:spacing w:after="100"/>
      <w:ind w:left="880"/>
    </w:pPr>
  </w:style>
  <w:style w:type="paragraph" w:styleId="Verzeichnis4">
    <w:name w:val="toc 4"/>
    <w:basedOn w:val="Standard"/>
    <w:next w:val="Standard"/>
    <w:autoRedefine/>
    <w:uiPriority w:val="39"/>
    <w:semiHidden/>
    <w:unhideWhenUsed/>
    <w:rsid w:val="006B7E4A"/>
    <w:pPr>
      <w:spacing w:after="100"/>
      <w:ind w:left="660"/>
    </w:pPr>
  </w:style>
  <w:style w:type="paragraph" w:styleId="Verzeichnis3">
    <w:name w:val="toc 3"/>
    <w:basedOn w:val="Standard"/>
    <w:next w:val="Standard"/>
    <w:autoRedefine/>
    <w:uiPriority w:val="39"/>
    <w:semiHidden/>
    <w:unhideWhenUsed/>
    <w:rsid w:val="006B7E4A"/>
    <w:pPr>
      <w:spacing w:after="100"/>
      <w:ind w:left="440"/>
    </w:pPr>
  </w:style>
  <w:style w:type="paragraph" w:styleId="Index9">
    <w:name w:val="index 9"/>
    <w:basedOn w:val="Standard"/>
    <w:next w:val="Standard"/>
    <w:autoRedefine/>
    <w:uiPriority w:val="99"/>
    <w:semiHidden/>
    <w:unhideWhenUsed/>
    <w:rsid w:val="006B7E4A"/>
    <w:pPr>
      <w:spacing w:after="0" w:line="240" w:lineRule="auto"/>
      <w:ind w:left="1980" w:hanging="220"/>
    </w:pPr>
  </w:style>
  <w:style w:type="paragraph" w:styleId="Index8">
    <w:name w:val="index 8"/>
    <w:basedOn w:val="Standard"/>
    <w:next w:val="Standard"/>
    <w:autoRedefine/>
    <w:uiPriority w:val="99"/>
    <w:semiHidden/>
    <w:unhideWhenUsed/>
    <w:rsid w:val="006B7E4A"/>
    <w:pPr>
      <w:spacing w:after="0" w:line="240" w:lineRule="auto"/>
      <w:ind w:left="1760" w:hanging="220"/>
    </w:pPr>
  </w:style>
  <w:style w:type="paragraph" w:styleId="Index7">
    <w:name w:val="index 7"/>
    <w:basedOn w:val="Standard"/>
    <w:next w:val="Standard"/>
    <w:autoRedefine/>
    <w:uiPriority w:val="99"/>
    <w:semiHidden/>
    <w:unhideWhenUsed/>
    <w:rsid w:val="006B7E4A"/>
    <w:pPr>
      <w:spacing w:after="0" w:line="240" w:lineRule="auto"/>
      <w:ind w:left="1540" w:hanging="220"/>
    </w:pPr>
  </w:style>
  <w:style w:type="paragraph" w:styleId="Index6">
    <w:name w:val="index 6"/>
    <w:basedOn w:val="Standard"/>
    <w:next w:val="Standard"/>
    <w:autoRedefine/>
    <w:uiPriority w:val="99"/>
    <w:semiHidden/>
    <w:unhideWhenUsed/>
    <w:rsid w:val="006B7E4A"/>
    <w:pPr>
      <w:spacing w:after="0" w:line="240" w:lineRule="auto"/>
      <w:ind w:left="1320" w:hanging="220"/>
    </w:pPr>
  </w:style>
  <w:style w:type="paragraph" w:styleId="Index5">
    <w:name w:val="index 5"/>
    <w:basedOn w:val="Standard"/>
    <w:next w:val="Standard"/>
    <w:autoRedefine/>
    <w:uiPriority w:val="99"/>
    <w:semiHidden/>
    <w:unhideWhenUsed/>
    <w:rsid w:val="006B7E4A"/>
    <w:pPr>
      <w:spacing w:after="0" w:line="240" w:lineRule="auto"/>
      <w:ind w:left="1100" w:hanging="220"/>
    </w:pPr>
  </w:style>
  <w:style w:type="paragraph" w:styleId="Index4">
    <w:name w:val="index 4"/>
    <w:basedOn w:val="Standard"/>
    <w:next w:val="Standard"/>
    <w:autoRedefine/>
    <w:uiPriority w:val="99"/>
    <w:semiHidden/>
    <w:unhideWhenUsed/>
    <w:rsid w:val="006B7E4A"/>
    <w:pPr>
      <w:spacing w:after="0" w:line="240" w:lineRule="auto"/>
      <w:ind w:left="880" w:hanging="220"/>
    </w:pPr>
  </w:style>
  <w:style w:type="paragraph" w:styleId="Index3">
    <w:name w:val="index 3"/>
    <w:basedOn w:val="Standard"/>
    <w:next w:val="Standard"/>
    <w:autoRedefine/>
    <w:uiPriority w:val="99"/>
    <w:semiHidden/>
    <w:unhideWhenUsed/>
    <w:rsid w:val="006B7E4A"/>
    <w:pPr>
      <w:spacing w:after="0" w:line="240" w:lineRule="auto"/>
      <w:ind w:left="660" w:hanging="220"/>
    </w:pPr>
  </w:style>
  <w:style w:type="paragraph" w:styleId="Index2">
    <w:name w:val="index 2"/>
    <w:basedOn w:val="Standard"/>
    <w:next w:val="Standard"/>
    <w:autoRedefine/>
    <w:uiPriority w:val="99"/>
    <w:semiHidden/>
    <w:unhideWhenUsed/>
    <w:rsid w:val="006B7E4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9254">
      <w:bodyDiv w:val="1"/>
      <w:marLeft w:val="0"/>
      <w:marRight w:val="0"/>
      <w:marTop w:val="0"/>
      <w:marBottom w:val="0"/>
      <w:divBdr>
        <w:top w:val="none" w:sz="0" w:space="0" w:color="auto"/>
        <w:left w:val="none" w:sz="0" w:space="0" w:color="auto"/>
        <w:bottom w:val="none" w:sz="0" w:space="0" w:color="auto"/>
        <w:right w:val="none" w:sz="0" w:space="0" w:color="auto"/>
      </w:divBdr>
    </w:div>
    <w:div w:id="36515765">
      <w:bodyDiv w:val="1"/>
      <w:marLeft w:val="0"/>
      <w:marRight w:val="0"/>
      <w:marTop w:val="0"/>
      <w:marBottom w:val="0"/>
      <w:divBdr>
        <w:top w:val="none" w:sz="0" w:space="0" w:color="auto"/>
        <w:left w:val="none" w:sz="0" w:space="0" w:color="auto"/>
        <w:bottom w:val="none" w:sz="0" w:space="0" w:color="auto"/>
        <w:right w:val="none" w:sz="0" w:space="0" w:color="auto"/>
      </w:divBdr>
    </w:div>
    <w:div w:id="44959725">
      <w:bodyDiv w:val="1"/>
      <w:marLeft w:val="0"/>
      <w:marRight w:val="0"/>
      <w:marTop w:val="0"/>
      <w:marBottom w:val="0"/>
      <w:divBdr>
        <w:top w:val="none" w:sz="0" w:space="0" w:color="auto"/>
        <w:left w:val="none" w:sz="0" w:space="0" w:color="auto"/>
        <w:bottom w:val="none" w:sz="0" w:space="0" w:color="auto"/>
        <w:right w:val="none" w:sz="0" w:space="0" w:color="auto"/>
      </w:divBdr>
    </w:div>
    <w:div w:id="63844414">
      <w:bodyDiv w:val="1"/>
      <w:marLeft w:val="0"/>
      <w:marRight w:val="0"/>
      <w:marTop w:val="0"/>
      <w:marBottom w:val="0"/>
      <w:divBdr>
        <w:top w:val="none" w:sz="0" w:space="0" w:color="auto"/>
        <w:left w:val="none" w:sz="0" w:space="0" w:color="auto"/>
        <w:bottom w:val="none" w:sz="0" w:space="0" w:color="auto"/>
        <w:right w:val="none" w:sz="0" w:space="0" w:color="auto"/>
      </w:divBdr>
    </w:div>
    <w:div w:id="66147647">
      <w:bodyDiv w:val="1"/>
      <w:marLeft w:val="0"/>
      <w:marRight w:val="0"/>
      <w:marTop w:val="0"/>
      <w:marBottom w:val="0"/>
      <w:divBdr>
        <w:top w:val="none" w:sz="0" w:space="0" w:color="auto"/>
        <w:left w:val="none" w:sz="0" w:space="0" w:color="auto"/>
        <w:bottom w:val="none" w:sz="0" w:space="0" w:color="auto"/>
        <w:right w:val="none" w:sz="0" w:space="0" w:color="auto"/>
      </w:divBdr>
    </w:div>
    <w:div w:id="100078693">
      <w:bodyDiv w:val="1"/>
      <w:marLeft w:val="0"/>
      <w:marRight w:val="0"/>
      <w:marTop w:val="0"/>
      <w:marBottom w:val="0"/>
      <w:divBdr>
        <w:top w:val="none" w:sz="0" w:space="0" w:color="auto"/>
        <w:left w:val="none" w:sz="0" w:space="0" w:color="auto"/>
        <w:bottom w:val="none" w:sz="0" w:space="0" w:color="auto"/>
        <w:right w:val="none" w:sz="0" w:space="0" w:color="auto"/>
      </w:divBdr>
    </w:div>
    <w:div w:id="110323092">
      <w:bodyDiv w:val="1"/>
      <w:marLeft w:val="0"/>
      <w:marRight w:val="0"/>
      <w:marTop w:val="0"/>
      <w:marBottom w:val="0"/>
      <w:divBdr>
        <w:top w:val="none" w:sz="0" w:space="0" w:color="auto"/>
        <w:left w:val="none" w:sz="0" w:space="0" w:color="auto"/>
        <w:bottom w:val="none" w:sz="0" w:space="0" w:color="auto"/>
        <w:right w:val="none" w:sz="0" w:space="0" w:color="auto"/>
      </w:divBdr>
    </w:div>
    <w:div w:id="112090727">
      <w:bodyDiv w:val="1"/>
      <w:marLeft w:val="0"/>
      <w:marRight w:val="0"/>
      <w:marTop w:val="0"/>
      <w:marBottom w:val="0"/>
      <w:divBdr>
        <w:top w:val="none" w:sz="0" w:space="0" w:color="auto"/>
        <w:left w:val="none" w:sz="0" w:space="0" w:color="auto"/>
        <w:bottom w:val="none" w:sz="0" w:space="0" w:color="auto"/>
        <w:right w:val="none" w:sz="0" w:space="0" w:color="auto"/>
      </w:divBdr>
    </w:div>
    <w:div w:id="154107099">
      <w:bodyDiv w:val="1"/>
      <w:marLeft w:val="0"/>
      <w:marRight w:val="0"/>
      <w:marTop w:val="0"/>
      <w:marBottom w:val="0"/>
      <w:divBdr>
        <w:top w:val="none" w:sz="0" w:space="0" w:color="auto"/>
        <w:left w:val="none" w:sz="0" w:space="0" w:color="auto"/>
        <w:bottom w:val="none" w:sz="0" w:space="0" w:color="auto"/>
        <w:right w:val="none" w:sz="0" w:space="0" w:color="auto"/>
      </w:divBdr>
    </w:div>
    <w:div w:id="182018750">
      <w:bodyDiv w:val="1"/>
      <w:marLeft w:val="0"/>
      <w:marRight w:val="0"/>
      <w:marTop w:val="0"/>
      <w:marBottom w:val="0"/>
      <w:divBdr>
        <w:top w:val="none" w:sz="0" w:space="0" w:color="auto"/>
        <w:left w:val="none" w:sz="0" w:space="0" w:color="auto"/>
        <w:bottom w:val="none" w:sz="0" w:space="0" w:color="auto"/>
        <w:right w:val="none" w:sz="0" w:space="0" w:color="auto"/>
      </w:divBdr>
      <w:divsChild>
        <w:div w:id="631716320">
          <w:marLeft w:val="288"/>
          <w:marRight w:val="0"/>
          <w:marTop w:val="96"/>
          <w:marBottom w:val="0"/>
          <w:divBdr>
            <w:top w:val="none" w:sz="0" w:space="0" w:color="auto"/>
            <w:left w:val="none" w:sz="0" w:space="0" w:color="auto"/>
            <w:bottom w:val="none" w:sz="0" w:space="0" w:color="auto"/>
            <w:right w:val="none" w:sz="0" w:space="0" w:color="auto"/>
          </w:divBdr>
        </w:div>
        <w:div w:id="1446463603">
          <w:marLeft w:val="720"/>
          <w:marRight w:val="0"/>
          <w:marTop w:val="77"/>
          <w:marBottom w:val="0"/>
          <w:divBdr>
            <w:top w:val="none" w:sz="0" w:space="0" w:color="auto"/>
            <w:left w:val="none" w:sz="0" w:space="0" w:color="auto"/>
            <w:bottom w:val="none" w:sz="0" w:space="0" w:color="auto"/>
            <w:right w:val="none" w:sz="0" w:space="0" w:color="auto"/>
          </w:divBdr>
        </w:div>
        <w:div w:id="716319328">
          <w:marLeft w:val="720"/>
          <w:marRight w:val="0"/>
          <w:marTop w:val="77"/>
          <w:marBottom w:val="0"/>
          <w:divBdr>
            <w:top w:val="none" w:sz="0" w:space="0" w:color="auto"/>
            <w:left w:val="none" w:sz="0" w:space="0" w:color="auto"/>
            <w:bottom w:val="none" w:sz="0" w:space="0" w:color="auto"/>
            <w:right w:val="none" w:sz="0" w:space="0" w:color="auto"/>
          </w:divBdr>
        </w:div>
        <w:div w:id="340090653">
          <w:marLeft w:val="720"/>
          <w:marRight w:val="0"/>
          <w:marTop w:val="77"/>
          <w:marBottom w:val="0"/>
          <w:divBdr>
            <w:top w:val="none" w:sz="0" w:space="0" w:color="auto"/>
            <w:left w:val="none" w:sz="0" w:space="0" w:color="auto"/>
            <w:bottom w:val="none" w:sz="0" w:space="0" w:color="auto"/>
            <w:right w:val="none" w:sz="0" w:space="0" w:color="auto"/>
          </w:divBdr>
        </w:div>
        <w:div w:id="960724391">
          <w:marLeft w:val="720"/>
          <w:marRight w:val="0"/>
          <w:marTop w:val="77"/>
          <w:marBottom w:val="120"/>
          <w:divBdr>
            <w:top w:val="none" w:sz="0" w:space="0" w:color="auto"/>
            <w:left w:val="none" w:sz="0" w:space="0" w:color="auto"/>
            <w:bottom w:val="none" w:sz="0" w:space="0" w:color="auto"/>
            <w:right w:val="none" w:sz="0" w:space="0" w:color="auto"/>
          </w:divBdr>
        </w:div>
        <w:div w:id="1441217447">
          <w:marLeft w:val="288"/>
          <w:marRight w:val="0"/>
          <w:marTop w:val="96"/>
          <w:marBottom w:val="120"/>
          <w:divBdr>
            <w:top w:val="none" w:sz="0" w:space="0" w:color="auto"/>
            <w:left w:val="none" w:sz="0" w:space="0" w:color="auto"/>
            <w:bottom w:val="none" w:sz="0" w:space="0" w:color="auto"/>
            <w:right w:val="none" w:sz="0" w:space="0" w:color="auto"/>
          </w:divBdr>
        </w:div>
        <w:div w:id="1056204310">
          <w:marLeft w:val="288"/>
          <w:marRight w:val="0"/>
          <w:marTop w:val="96"/>
          <w:marBottom w:val="120"/>
          <w:divBdr>
            <w:top w:val="none" w:sz="0" w:space="0" w:color="auto"/>
            <w:left w:val="none" w:sz="0" w:space="0" w:color="auto"/>
            <w:bottom w:val="none" w:sz="0" w:space="0" w:color="auto"/>
            <w:right w:val="none" w:sz="0" w:space="0" w:color="auto"/>
          </w:divBdr>
        </w:div>
      </w:divsChild>
    </w:div>
    <w:div w:id="200555460">
      <w:bodyDiv w:val="1"/>
      <w:marLeft w:val="0"/>
      <w:marRight w:val="0"/>
      <w:marTop w:val="0"/>
      <w:marBottom w:val="0"/>
      <w:divBdr>
        <w:top w:val="none" w:sz="0" w:space="0" w:color="auto"/>
        <w:left w:val="none" w:sz="0" w:space="0" w:color="auto"/>
        <w:bottom w:val="none" w:sz="0" w:space="0" w:color="auto"/>
        <w:right w:val="none" w:sz="0" w:space="0" w:color="auto"/>
      </w:divBdr>
    </w:div>
    <w:div w:id="217324594">
      <w:bodyDiv w:val="1"/>
      <w:marLeft w:val="0"/>
      <w:marRight w:val="0"/>
      <w:marTop w:val="0"/>
      <w:marBottom w:val="0"/>
      <w:divBdr>
        <w:top w:val="none" w:sz="0" w:space="0" w:color="auto"/>
        <w:left w:val="none" w:sz="0" w:space="0" w:color="auto"/>
        <w:bottom w:val="none" w:sz="0" w:space="0" w:color="auto"/>
        <w:right w:val="none" w:sz="0" w:space="0" w:color="auto"/>
      </w:divBdr>
    </w:div>
    <w:div w:id="236323669">
      <w:bodyDiv w:val="1"/>
      <w:marLeft w:val="0"/>
      <w:marRight w:val="0"/>
      <w:marTop w:val="0"/>
      <w:marBottom w:val="0"/>
      <w:divBdr>
        <w:top w:val="none" w:sz="0" w:space="0" w:color="auto"/>
        <w:left w:val="none" w:sz="0" w:space="0" w:color="auto"/>
        <w:bottom w:val="none" w:sz="0" w:space="0" w:color="auto"/>
        <w:right w:val="none" w:sz="0" w:space="0" w:color="auto"/>
      </w:divBdr>
      <w:divsChild>
        <w:div w:id="503322085">
          <w:marLeft w:val="0"/>
          <w:marRight w:val="0"/>
          <w:marTop w:val="0"/>
          <w:marBottom w:val="0"/>
          <w:divBdr>
            <w:top w:val="none" w:sz="0" w:space="0" w:color="auto"/>
            <w:left w:val="none" w:sz="0" w:space="0" w:color="auto"/>
            <w:bottom w:val="single" w:sz="6" w:space="0" w:color="B1B1B1"/>
            <w:right w:val="none" w:sz="0" w:space="0" w:color="auto"/>
          </w:divBdr>
        </w:div>
      </w:divsChild>
    </w:div>
    <w:div w:id="325016803">
      <w:bodyDiv w:val="1"/>
      <w:marLeft w:val="0"/>
      <w:marRight w:val="0"/>
      <w:marTop w:val="0"/>
      <w:marBottom w:val="0"/>
      <w:divBdr>
        <w:top w:val="none" w:sz="0" w:space="0" w:color="auto"/>
        <w:left w:val="none" w:sz="0" w:space="0" w:color="auto"/>
        <w:bottom w:val="none" w:sz="0" w:space="0" w:color="auto"/>
        <w:right w:val="none" w:sz="0" w:space="0" w:color="auto"/>
      </w:divBdr>
    </w:div>
    <w:div w:id="399909391">
      <w:bodyDiv w:val="1"/>
      <w:marLeft w:val="0"/>
      <w:marRight w:val="0"/>
      <w:marTop w:val="0"/>
      <w:marBottom w:val="0"/>
      <w:divBdr>
        <w:top w:val="none" w:sz="0" w:space="0" w:color="auto"/>
        <w:left w:val="none" w:sz="0" w:space="0" w:color="auto"/>
        <w:bottom w:val="none" w:sz="0" w:space="0" w:color="auto"/>
        <w:right w:val="none" w:sz="0" w:space="0" w:color="auto"/>
      </w:divBdr>
    </w:div>
    <w:div w:id="482546332">
      <w:bodyDiv w:val="1"/>
      <w:marLeft w:val="0"/>
      <w:marRight w:val="0"/>
      <w:marTop w:val="0"/>
      <w:marBottom w:val="0"/>
      <w:divBdr>
        <w:top w:val="none" w:sz="0" w:space="0" w:color="auto"/>
        <w:left w:val="none" w:sz="0" w:space="0" w:color="auto"/>
        <w:bottom w:val="none" w:sz="0" w:space="0" w:color="auto"/>
        <w:right w:val="none" w:sz="0" w:space="0" w:color="auto"/>
      </w:divBdr>
    </w:div>
    <w:div w:id="486941576">
      <w:bodyDiv w:val="1"/>
      <w:marLeft w:val="0"/>
      <w:marRight w:val="0"/>
      <w:marTop w:val="0"/>
      <w:marBottom w:val="0"/>
      <w:divBdr>
        <w:top w:val="none" w:sz="0" w:space="0" w:color="auto"/>
        <w:left w:val="none" w:sz="0" w:space="0" w:color="auto"/>
        <w:bottom w:val="none" w:sz="0" w:space="0" w:color="auto"/>
        <w:right w:val="none" w:sz="0" w:space="0" w:color="auto"/>
      </w:divBdr>
      <w:divsChild>
        <w:div w:id="1318538368">
          <w:marLeft w:val="288"/>
          <w:marRight w:val="0"/>
          <w:marTop w:val="96"/>
          <w:marBottom w:val="0"/>
          <w:divBdr>
            <w:top w:val="none" w:sz="0" w:space="0" w:color="auto"/>
            <w:left w:val="none" w:sz="0" w:space="0" w:color="auto"/>
            <w:bottom w:val="none" w:sz="0" w:space="0" w:color="auto"/>
            <w:right w:val="none" w:sz="0" w:space="0" w:color="auto"/>
          </w:divBdr>
        </w:div>
        <w:div w:id="670564494">
          <w:marLeft w:val="720"/>
          <w:marRight w:val="0"/>
          <w:marTop w:val="86"/>
          <w:marBottom w:val="0"/>
          <w:divBdr>
            <w:top w:val="none" w:sz="0" w:space="0" w:color="auto"/>
            <w:left w:val="none" w:sz="0" w:space="0" w:color="auto"/>
            <w:bottom w:val="none" w:sz="0" w:space="0" w:color="auto"/>
            <w:right w:val="none" w:sz="0" w:space="0" w:color="auto"/>
          </w:divBdr>
        </w:div>
        <w:div w:id="999193256">
          <w:marLeft w:val="720"/>
          <w:marRight w:val="0"/>
          <w:marTop w:val="86"/>
          <w:marBottom w:val="0"/>
          <w:divBdr>
            <w:top w:val="none" w:sz="0" w:space="0" w:color="auto"/>
            <w:left w:val="none" w:sz="0" w:space="0" w:color="auto"/>
            <w:bottom w:val="none" w:sz="0" w:space="0" w:color="auto"/>
            <w:right w:val="none" w:sz="0" w:space="0" w:color="auto"/>
          </w:divBdr>
        </w:div>
        <w:div w:id="79916064">
          <w:marLeft w:val="720"/>
          <w:marRight w:val="0"/>
          <w:marTop w:val="86"/>
          <w:marBottom w:val="0"/>
          <w:divBdr>
            <w:top w:val="none" w:sz="0" w:space="0" w:color="auto"/>
            <w:left w:val="none" w:sz="0" w:space="0" w:color="auto"/>
            <w:bottom w:val="none" w:sz="0" w:space="0" w:color="auto"/>
            <w:right w:val="none" w:sz="0" w:space="0" w:color="auto"/>
          </w:divBdr>
        </w:div>
      </w:divsChild>
    </w:div>
    <w:div w:id="505095463">
      <w:bodyDiv w:val="1"/>
      <w:marLeft w:val="0"/>
      <w:marRight w:val="0"/>
      <w:marTop w:val="0"/>
      <w:marBottom w:val="0"/>
      <w:divBdr>
        <w:top w:val="none" w:sz="0" w:space="0" w:color="auto"/>
        <w:left w:val="none" w:sz="0" w:space="0" w:color="auto"/>
        <w:bottom w:val="none" w:sz="0" w:space="0" w:color="auto"/>
        <w:right w:val="none" w:sz="0" w:space="0" w:color="auto"/>
      </w:divBdr>
      <w:divsChild>
        <w:div w:id="1022123110">
          <w:marLeft w:val="288"/>
          <w:marRight w:val="0"/>
          <w:marTop w:val="86"/>
          <w:marBottom w:val="0"/>
          <w:divBdr>
            <w:top w:val="none" w:sz="0" w:space="0" w:color="auto"/>
            <w:left w:val="none" w:sz="0" w:space="0" w:color="auto"/>
            <w:bottom w:val="none" w:sz="0" w:space="0" w:color="auto"/>
            <w:right w:val="none" w:sz="0" w:space="0" w:color="auto"/>
          </w:divBdr>
        </w:div>
        <w:div w:id="60451268">
          <w:marLeft w:val="720"/>
          <w:marRight w:val="0"/>
          <w:marTop w:val="77"/>
          <w:marBottom w:val="0"/>
          <w:divBdr>
            <w:top w:val="none" w:sz="0" w:space="0" w:color="auto"/>
            <w:left w:val="none" w:sz="0" w:space="0" w:color="auto"/>
            <w:bottom w:val="none" w:sz="0" w:space="0" w:color="auto"/>
            <w:right w:val="none" w:sz="0" w:space="0" w:color="auto"/>
          </w:divBdr>
        </w:div>
        <w:div w:id="2009283159">
          <w:marLeft w:val="720"/>
          <w:marRight w:val="0"/>
          <w:marTop w:val="77"/>
          <w:marBottom w:val="0"/>
          <w:divBdr>
            <w:top w:val="none" w:sz="0" w:space="0" w:color="auto"/>
            <w:left w:val="none" w:sz="0" w:space="0" w:color="auto"/>
            <w:bottom w:val="none" w:sz="0" w:space="0" w:color="auto"/>
            <w:right w:val="none" w:sz="0" w:space="0" w:color="auto"/>
          </w:divBdr>
        </w:div>
        <w:div w:id="1245802521">
          <w:marLeft w:val="288"/>
          <w:marRight w:val="0"/>
          <w:marTop w:val="86"/>
          <w:marBottom w:val="0"/>
          <w:divBdr>
            <w:top w:val="none" w:sz="0" w:space="0" w:color="auto"/>
            <w:left w:val="none" w:sz="0" w:space="0" w:color="auto"/>
            <w:bottom w:val="none" w:sz="0" w:space="0" w:color="auto"/>
            <w:right w:val="none" w:sz="0" w:space="0" w:color="auto"/>
          </w:divBdr>
        </w:div>
        <w:div w:id="1494252315">
          <w:marLeft w:val="720"/>
          <w:marRight w:val="0"/>
          <w:marTop w:val="77"/>
          <w:marBottom w:val="0"/>
          <w:divBdr>
            <w:top w:val="none" w:sz="0" w:space="0" w:color="auto"/>
            <w:left w:val="none" w:sz="0" w:space="0" w:color="auto"/>
            <w:bottom w:val="none" w:sz="0" w:space="0" w:color="auto"/>
            <w:right w:val="none" w:sz="0" w:space="0" w:color="auto"/>
          </w:divBdr>
        </w:div>
        <w:div w:id="174930087">
          <w:marLeft w:val="1152"/>
          <w:marRight w:val="0"/>
          <w:marTop w:val="67"/>
          <w:marBottom w:val="0"/>
          <w:divBdr>
            <w:top w:val="none" w:sz="0" w:space="0" w:color="auto"/>
            <w:left w:val="none" w:sz="0" w:space="0" w:color="auto"/>
            <w:bottom w:val="none" w:sz="0" w:space="0" w:color="auto"/>
            <w:right w:val="none" w:sz="0" w:space="0" w:color="auto"/>
          </w:divBdr>
        </w:div>
        <w:div w:id="1849253422">
          <w:marLeft w:val="720"/>
          <w:marRight w:val="0"/>
          <w:marTop w:val="77"/>
          <w:marBottom w:val="0"/>
          <w:divBdr>
            <w:top w:val="none" w:sz="0" w:space="0" w:color="auto"/>
            <w:left w:val="none" w:sz="0" w:space="0" w:color="auto"/>
            <w:bottom w:val="none" w:sz="0" w:space="0" w:color="auto"/>
            <w:right w:val="none" w:sz="0" w:space="0" w:color="auto"/>
          </w:divBdr>
        </w:div>
      </w:divsChild>
    </w:div>
    <w:div w:id="512038815">
      <w:bodyDiv w:val="1"/>
      <w:marLeft w:val="0"/>
      <w:marRight w:val="0"/>
      <w:marTop w:val="0"/>
      <w:marBottom w:val="0"/>
      <w:divBdr>
        <w:top w:val="none" w:sz="0" w:space="0" w:color="auto"/>
        <w:left w:val="none" w:sz="0" w:space="0" w:color="auto"/>
        <w:bottom w:val="none" w:sz="0" w:space="0" w:color="auto"/>
        <w:right w:val="none" w:sz="0" w:space="0" w:color="auto"/>
      </w:divBdr>
    </w:div>
    <w:div w:id="569776174">
      <w:bodyDiv w:val="1"/>
      <w:marLeft w:val="0"/>
      <w:marRight w:val="0"/>
      <w:marTop w:val="0"/>
      <w:marBottom w:val="0"/>
      <w:divBdr>
        <w:top w:val="none" w:sz="0" w:space="0" w:color="auto"/>
        <w:left w:val="none" w:sz="0" w:space="0" w:color="auto"/>
        <w:bottom w:val="none" w:sz="0" w:space="0" w:color="auto"/>
        <w:right w:val="none" w:sz="0" w:space="0" w:color="auto"/>
      </w:divBdr>
    </w:div>
    <w:div w:id="582952531">
      <w:bodyDiv w:val="1"/>
      <w:marLeft w:val="0"/>
      <w:marRight w:val="0"/>
      <w:marTop w:val="0"/>
      <w:marBottom w:val="0"/>
      <w:divBdr>
        <w:top w:val="none" w:sz="0" w:space="0" w:color="auto"/>
        <w:left w:val="none" w:sz="0" w:space="0" w:color="auto"/>
        <w:bottom w:val="none" w:sz="0" w:space="0" w:color="auto"/>
        <w:right w:val="none" w:sz="0" w:space="0" w:color="auto"/>
      </w:divBdr>
    </w:div>
    <w:div w:id="645821979">
      <w:bodyDiv w:val="1"/>
      <w:marLeft w:val="0"/>
      <w:marRight w:val="0"/>
      <w:marTop w:val="0"/>
      <w:marBottom w:val="0"/>
      <w:divBdr>
        <w:top w:val="none" w:sz="0" w:space="0" w:color="auto"/>
        <w:left w:val="none" w:sz="0" w:space="0" w:color="auto"/>
        <w:bottom w:val="none" w:sz="0" w:space="0" w:color="auto"/>
        <w:right w:val="none" w:sz="0" w:space="0" w:color="auto"/>
      </w:divBdr>
    </w:div>
    <w:div w:id="684332740">
      <w:bodyDiv w:val="1"/>
      <w:marLeft w:val="0"/>
      <w:marRight w:val="0"/>
      <w:marTop w:val="0"/>
      <w:marBottom w:val="0"/>
      <w:divBdr>
        <w:top w:val="none" w:sz="0" w:space="0" w:color="auto"/>
        <w:left w:val="none" w:sz="0" w:space="0" w:color="auto"/>
        <w:bottom w:val="none" w:sz="0" w:space="0" w:color="auto"/>
        <w:right w:val="none" w:sz="0" w:space="0" w:color="auto"/>
      </w:divBdr>
      <w:divsChild>
        <w:div w:id="1975211042">
          <w:marLeft w:val="720"/>
          <w:marRight w:val="0"/>
          <w:marTop w:val="77"/>
          <w:marBottom w:val="0"/>
          <w:divBdr>
            <w:top w:val="none" w:sz="0" w:space="0" w:color="auto"/>
            <w:left w:val="none" w:sz="0" w:space="0" w:color="auto"/>
            <w:bottom w:val="none" w:sz="0" w:space="0" w:color="auto"/>
            <w:right w:val="none" w:sz="0" w:space="0" w:color="auto"/>
          </w:divBdr>
        </w:div>
        <w:div w:id="707412108">
          <w:marLeft w:val="720"/>
          <w:marRight w:val="0"/>
          <w:marTop w:val="77"/>
          <w:marBottom w:val="0"/>
          <w:divBdr>
            <w:top w:val="none" w:sz="0" w:space="0" w:color="auto"/>
            <w:left w:val="none" w:sz="0" w:space="0" w:color="auto"/>
            <w:bottom w:val="none" w:sz="0" w:space="0" w:color="auto"/>
            <w:right w:val="none" w:sz="0" w:space="0" w:color="auto"/>
          </w:divBdr>
        </w:div>
        <w:div w:id="798956039">
          <w:marLeft w:val="720"/>
          <w:marRight w:val="0"/>
          <w:marTop w:val="77"/>
          <w:marBottom w:val="0"/>
          <w:divBdr>
            <w:top w:val="none" w:sz="0" w:space="0" w:color="auto"/>
            <w:left w:val="none" w:sz="0" w:space="0" w:color="auto"/>
            <w:bottom w:val="none" w:sz="0" w:space="0" w:color="auto"/>
            <w:right w:val="none" w:sz="0" w:space="0" w:color="auto"/>
          </w:divBdr>
        </w:div>
        <w:div w:id="699934708">
          <w:marLeft w:val="720"/>
          <w:marRight w:val="0"/>
          <w:marTop w:val="77"/>
          <w:marBottom w:val="0"/>
          <w:divBdr>
            <w:top w:val="none" w:sz="0" w:space="0" w:color="auto"/>
            <w:left w:val="none" w:sz="0" w:space="0" w:color="auto"/>
            <w:bottom w:val="none" w:sz="0" w:space="0" w:color="auto"/>
            <w:right w:val="none" w:sz="0" w:space="0" w:color="auto"/>
          </w:divBdr>
        </w:div>
        <w:div w:id="851142806">
          <w:marLeft w:val="720"/>
          <w:marRight w:val="0"/>
          <w:marTop w:val="77"/>
          <w:marBottom w:val="0"/>
          <w:divBdr>
            <w:top w:val="none" w:sz="0" w:space="0" w:color="auto"/>
            <w:left w:val="none" w:sz="0" w:space="0" w:color="auto"/>
            <w:bottom w:val="none" w:sz="0" w:space="0" w:color="auto"/>
            <w:right w:val="none" w:sz="0" w:space="0" w:color="auto"/>
          </w:divBdr>
        </w:div>
        <w:div w:id="2047757735">
          <w:marLeft w:val="720"/>
          <w:marRight w:val="0"/>
          <w:marTop w:val="77"/>
          <w:marBottom w:val="0"/>
          <w:divBdr>
            <w:top w:val="none" w:sz="0" w:space="0" w:color="auto"/>
            <w:left w:val="none" w:sz="0" w:space="0" w:color="auto"/>
            <w:bottom w:val="none" w:sz="0" w:space="0" w:color="auto"/>
            <w:right w:val="none" w:sz="0" w:space="0" w:color="auto"/>
          </w:divBdr>
        </w:div>
      </w:divsChild>
    </w:div>
    <w:div w:id="693578066">
      <w:bodyDiv w:val="1"/>
      <w:marLeft w:val="0"/>
      <w:marRight w:val="0"/>
      <w:marTop w:val="0"/>
      <w:marBottom w:val="0"/>
      <w:divBdr>
        <w:top w:val="none" w:sz="0" w:space="0" w:color="auto"/>
        <w:left w:val="none" w:sz="0" w:space="0" w:color="auto"/>
        <w:bottom w:val="none" w:sz="0" w:space="0" w:color="auto"/>
        <w:right w:val="none" w:sz="0" w:space="0" w:color="auto"/>
      </w:divBdr>
    </w:div>
    <w:div w:id="799493375">
      <w:bodyDiv w:val="1"/>
      <w:marLeft w:val="0"/>
      <w:marRight w:val="0"/>
      <w:marTop w:val="0"/>
      <w:marBottom w:val="0"/>
      <w:divBdr>
        <w:top w:val="none" w:sz="0" w:space="0" w:color="auto"/>
        <w:left w:val="none" w:sz="0" w:space="0" w:color="auto"/>
        <w:bottom w:val="none" w:sz="0" w:space="0" w:color="auto"/>
        <w:right w:val="none" w:sz="0" w:space="0" w:color="auto"/>
      </w:divBdr>
      <w:divsChild>
        <w:div w:id="1975328123">
          <w:marLeft w:val="288"/>
          <w:marRight w:val="0"/>
          <w:marTop w:val="62"/>
          <w:marBottom w:val="0"/>
          <w:divBdr>
            <w:top w:val="none" w:sz="0" w:space="0" w:color="auto"/>
            <w:left w:val="none" w:sz="0" w:space="0" w:color="auto"/>
            <w:bottom w:val="none" w:sz="0" w:space="0" w:color="auto"/>
            <w:right w:val="none" w:sz="0" w:space="0" w:color="auto"/>
          </w:divBdr>
        </w:div>
        <w:div w:id="286740044">
          <w:marLeft w:val="720"/>
          <w:marRight w:val="0"/>
          <w:marTop w:val="53"/>
          <w:marBottom w:val="0"/>
          <w:divBdr>
            <w:top w:val="none" w:sz="0" w:space="0" w:color="auto"/>
            <w:left w:val="none" w:sz="0" w:space="0" w:color="auto"/>
            <w:bottom w:val="none" w:sz="0" w:space="0" w:color="auto"/>
            <w:right w:val="none" w:sz="0" w:space="0" w:color="auto"/>
          </w:divBdr>
        </w:div>
        <w:div w:id="1080441459">
          <w:marLeft w:val="720"/>
          <w:marRight w:val="0"/>
          <w:marTop w:val="53"/>
          <w:marBottom w:val="0"/>
          <w:divBdr>
            <w:top w:val="none" w:sz="0" w:space="0" w:color="auto"/>
            <w:left w:val="none" w:sz="0" w:space="0" w:color="auto"/>
            <w:bottom w:val="none" w:sz="0" w:space="0" w:color="auto"/>
            <w:right w:val="none" w:sz="0" w:space="0" w:color="auto"/>
          </w:divBdr>
        </w:div>
        <w:div w:id="2058242763">
          <w:marLeft w:val="288"/>
          <w:marRight w:val="0"/>
          <w:marTop w:val="62"/>
          <w:marBottom w:val="0"/>
          <w:divBdr>
            <w:top w:val="none" w:sz="0" w:space="0" w:color="auto"/>
            <w:left w:val="none" w:sz="0" w:space="0" w:color="auto"/>
            <w:bottom w:val="none" w:sz="0" w:space="0" w:color="auto"/>
            <w:right w:val="none" w:sz="0" w:space="0" w:color="auto"/>
          </w:divBdr>
        </w:div>
        <w:div w:id="1997493541">
          <w:marLeft w:val="720"/>
          <w:marRight w:val="0"/>
          <w:marTop w:val="53"/>
          <w:marBottom w:val="0"/>
          <w:divBdr>
            <w:top w:val="none" w:sz="0" w:space="0" w:color="auto"/>
            <w:left w:val="none" w:sz="0" w:space="0" w:color="auto"/>
            <w:bottom w:val="none" w:sz="0" w:space="0" w:color="auto"/>
            <w:right w:val="none" w:sz="0" w:space="0" w:color="auto"/>
          </w:divBdr>
        </w:div>
        <w:div w:id="1663384644">
          <w:marLeft w:val="288"/>
          <w:marRight w:val="0"/>
          <w:marTop w:val="62"/>
          <w:marBottom w:val="0"/>
          <w:divBdr>
            <w:top w:val="none" w:sz="0" w:space="0" w:color="auto"/>
            <w:left w:val="none" w:sz="0" w:space="0" w:color="auto"/>
            <w:bottom w:val="none" w:sz="0" w:space="0" w:color="auto"/>
            <w:right w:val="none" w:sz="0" w:space="0" w:color="auto"/>
          </w:divBdr>
        </w:div>
        <w:div w:id="563104517">
          <w:marLeft w:val="720"/>
          <w:marRight w:val="0"/>
          <w:marTop w:val="53"/>
          <w:marBottom w:val="0"/>
          <w:divBdr>
            <w:top w:val="none" w:sz="0" w:space="0" w:color="auto"/>
            <w:left w:val="none" w:sz="0" w:space="0" w:color="auto"/>
            <w:bottom w:val="none" w:sz="0" w:space="0" w:color="auto"/>
            <w:right w:val="none" w:sz="0" w:space="0" w:color="auto"/>
          </w:divBdr>
        </w:div>
        <w:div w:id="486016624">
          <w:marLeft w:val="720"/>
          <w:marRight w:val="0"/>
          <w:marTop w:val="53"/>
          <w:marBottom w:val="0"/>
          <w:divBdr>
            <w:top w:val="none" w:sz="0" w:space="0" w:color="auto"/>
            <w:left w:val="none" w:sz="0" w:space="0" w:color="auto"/>
            <w:bottom w:val="none" w:sz="0" w:space="0" w:color="auto"/>
            <w:right w:val="none" w:sz="0" w:space="0" w:color="auto"/>
          </w:divBdr>
        </w:div>
        <w:div w:id="1601835317">
          <w:marLeft w:val="288"/>
          <w:marRight w:val="0"/>
          <w:marTop w:val="62"/>
          <w:marBottom w:val="0"/>
          <w:divBdr>
            <w:top w:val="none" w:sz="0" w:space="0" w:color="auto"/>
            <w:left w:val="none" w:sz="0" w:space="0" w:color="auto"/>
            <w:bottom w:val="none" w:sz="0" w:space="0" w:color="auto"/>
            <w:right w:val="none" w:sz="0" w:space="0" w:color="auto"/>
          </w:divBdr>
        </w:div>
        <w:div w:id="1927569629">
          <w:marLeft w:val="720"/>
          <w:marRight w:val="0"/>
          <w:marTop w:val="53"/>
          <w:marBottom w:val="0"/>
          <w:divBdr>
            <w:top w:val="none" w:sz="0" w:space="0" w:color="auto"/>
            <w:left w:val="none" w:sz="0" w:space="0" w:color="auto"/>
            <w:bottom w:val="none" w:sz="0" w:space="0" w:color="auto"/>
            <w:right w:val="none" w:sz="0" w:space="0" w:color="auto"/>
          </w:divBdr>
        </w:div>
        <w:div w:id="93864987">
          <w:marLeft w:val="720"/>
          <w:marRight w:val="0"/>
          <w:marTop w:val="53"/>
          <w:marBottom w:val="0"/>
          <w:divBdr>
            <w:top w:val="none" w:sz="0" w:space="0" w:color="auto"/>
            <w:left w:val="none" w:sz="0" w:space="0" w:color="auto"/>
            <w:bottom w:val="none" w:sz="0" w:space="0" w:color="auto"/>
            <w:right w:val="none" w:sz="0" w:space="0" w:color="auto"/>
          </w:divBdr>
        </w:div>
        <w:div w:id="160512582">
          <w:marLeft w:val="720"/>
          <w:marRight w:val="0"/>
          <w:marTop w:val="53"/>
          <w:marBottom w:val="0"/>
          <w:divBdr>
            <w:top w:val="none" w:sz="0" w:space="0" w:color="auto"/>
            <w:left w:val="none" w:sz="0" w:space="0" w:color="auto"/>
            <w:bottom w:val="none" w:sz="0" w:space="0" w:color="auto"/>
            <w:right w:val="none" w:sz="0" w:space="0" w:color="auto"/>
          </w:divBdr>
        </w:div>
        <w:div w:id="959842683">
          <w:marLeft w:val="288"/>
          <w:marRight w:val="0"/>
          <w:marTop w:val="62"/>
          <w:marBottom w:val="0"/>
          <w:divBdr>
            <w:top w:val="none" w:sz="0" w:space="0" w:color="auto"/>
            <w:left w:val="none" w:sz="0" w:space="0" w:color="auto"/>
            <w:bottom w:val="none" w:sz="0" w:space="0" w:color="auto"/>
            <w:right w:val="none" w:sz="0" w:space="0" w:color="auto"/>
          </w:divBdr>
        </w:div>
        <w:div w:id="1022584118">
          <w:marLeft w:val="720"/>
          <w:marRight w:val="0"/>
          <w:marTop w:val="53"/>
          <w:marBottom w:val="0"/>
          <w:divBdr>
            <w:top w:val="none" w:sz="0" w:space="0" w:color="auto"/>
            <w:left w:val="none" w:sz="0" w:space="0" w:color="auto"/>
            <w:bottom w:val="none" w:sz="0" w:space="0" w:color="auto"/>
            <w:right w:val="none" w:sz="0" w:space="0" w:color="auto"/>
          </w:divBdr>
        </w:div>
        <w:div w:id="1772317280">
          <w:marLeft w:val="288"/>
          <w:marRight w:val="0"/>
          <w:marTop w:val="62"/>
          <w:marBottom w:val="0"/>
          <w:divBdr>
            <w:top w:val="none" w:sz="0" w:space="0" w:color="auto"/>
            <w:left w:val="none" w:sz="0" w:space="0" w:color="auto"/>
            <w:bottom w:val="none" w:sz="0" w:space="0" w:color="auto"/>
            <w:right w:val="none" w:sz="0" w:space="0" w:color="auto"/>
          </w:divBdr>
        </w:div>
        <w:div w:id="1226333404">
          <w:marLeft w:val="720"/>
          <w:marRight w:val="0"/>
          <w:marTop w:val="53"/>
          <w:marBottom w:val="0"/>
          <w:divBdr>
            <w:top w:val="none" w:sz="0" w:space="0" w:color="auto"/>
            <w:left w:val="none" w:sz="0" w:space="0" w:color="auto"/>
            <w:bottom w:val="none" w:sz="0" w:space="0" w:color="auto"/>
            <w:right w:val="none" w:sz="0" w:space="0" w:color="auto"/>
          </w:divBdr>
        </w:div>
        <w:div w:id="540872167">
          <w:marLeft w:val="288"/>
          <w:marRight w:val="0"/>
          <w:marTop w:val="62"/>
          <w:marBottom w:val="0"/>
          <w:divBdr>
            <w:top w:val="none" w:sz="0" w:space="0" w:color="auto"/>
            <w:left w:val="none" w:sz="0" w:space="0" w:color="auto"/>
            <w:bottom w:val="none" w:sz="0" w:space="0" w:color="auto"/>
            <w:right w:val="none" w:sz="0" w:space="0" w:color="auto"/>
          </w:divBdr>
        </w:div>
        <w:div w:id="1318194468">
          <w:marLeft w:val="720"/>
          <w:marRight w:val="0"/>
          <w:marTop w:val="53"/>
          <w:marBottom w:val="0"/>
          <w:divBdr>
            <w:top w:val="none" w:sz="0" w:space="0" w:color="auto"/>
            <w:left w:val="none" w:sz="0" w:space="0" w:color="auto"/>
            <w:bottom w:val="none" w:sz="0" w:space="0" w:color="auto"/>
            <w:right w:val="none" w:sz="0" w:space="0" w:color="auto"/>
          </w:divBdr>
        </w:div>
      </w:divsChild>
    </w:div>
    <w:div w:id="846364383">
      <w:bodyDiv w:val="1"/>
      <w:marLeft w:val="0"/>
      <w:marRight w:val="0"/>
      <w:marTop w:val="0"/>
      <w:marBottom w:val="0"/>
      <w:divBdr>
        <w:top w:val="none" w:sz="0" w:space="0" w:color="auto"/>
        <w:left w:val="none" w:sz="0" w:space="0" w:color="auto"/>
        <w:bottom w:val="none" w:sz="0" w:space="0" w:color="auto"/>
        <w:right w:val="none" w:sz="0" w:space="0" w:color="auto"/>
      </w:divBdr>
    </w:div>
    <w:div w:id="853032223">
      <w:bodyDiv w:val="1"/>
      <w:marLeft w:val="0"/>
      <w:marRight w:val="0"/>
      <w:marTop w:val="0"/>
      <w:marBottom w:val="0"/>
      <w:divBdr>
        <w:top w:val="none" w:sz="0" w:space="0" w:color="auto"/>
        <w:left w:val="none" w:sz="0" w:space="0" w:color="auto"/>
        <w:bottom w:val="none" w:sz="0" w:space="0" w:color="auto"/>
        <w:right w:val="none" w:sz="0" w:space="0" w:color="auto"/>
      </w:divBdr>
      <w:divsChild>
        <w:div w:id="1262295676">
          <w:marLeft w:val="288"/>
          <w:marRight w:val="0"/>
          <w:marTop w:val="86"/>
          <w:marBottom w:val="0"/>
          <w:divBdr>
            <w:top w:val="none" w:sz="0" w:space="0" w:color="auto"/>
            <w:left w:val="none" w:sz="0" w:space="0" w:color="auto"/>
            <w:bottom w:val="none" w:sz="0" w:space="0" w:color="auto"/>
            <w:right w:val="none" w:sz="0" w:space="0" w:color="auto"/>
          </w:divBdr>
        </w:div>
        <w:div w:id="514468365">
          <w:marLeft w:val="288"/>
          <w:marRight w:val="0"/>
          <w:marTop w:val="86"/>
          <w:marBottom w:val="0"/>
          <w:divBdr>
            <w:top w:val="none" w:sz="0" w:space="0" w:color="auto"/>
            <w:left w:val="none" w:sz="0" w:space="0" w:color="auto"/>
            <w:bottom w:val="none" w:sz="0" w:space="0" w:color="auto"/>
            <w:right w:val="none" w:sz="0" w:space="0" w:color="auto"/>
          </w:divBdr>
        </w:div>
        <w:div w:id="498621154">
          <w:marLeft w:val="720"/>
          <w:marRight w:val="0"/>
          <w:marTop w:val="77"/>
          <w:marBottom w:val="0"/>
          <w:divBdr>
            <w:top w:val="none" w:sz="0" w:space="0" w:color="auto"/>
            <w:left w:val="none" w:sz="0" w:space="0" w:color="auto"/>
            <w:bottom w:val="none" w:sz="0" w:space="0" w:color="auto"/>
            <w:right w:val="none" w:sz="0" w:space="0" w:color="auto"/>
          </w:divBdr>
        </w:div>
        <w:div w:id="1777824379">
          <w:marLeft w:val="288"/>
          <w:marRight w:val="0"/>
          <w:marTop w:val="86"/>
          <w:marBottom w:val="0"/>
          <w:divBdr>
            <w:top w:val="none" w:sz="0" w:space="0" w:color="auto"/>
            <w:left w:val="none" w:sz="0" w:space="0" w:color="auto"/>
            <w:bottom w:val="none" w:sz="0" w:space="0" w:color="auto"/>
            <w:right w:val="none" w:sz="0" w:space="0" w:color="auto"/>
          </w:divBdr>
        </w:div>
        <w:div w:id="708914206">
          <w:marLeft w:val="288"/>
          <w:marRight w:val="0"/>
          <w:marTop w:val="86"/>
          <w:marBottom w:val="0"/>
          <w:divBdr>
            <w:top w:val="none" w:sz="0" w:space="0" w:color="auto"/>
            <w:left w:val="none" w:sz="0" w:space="0" w:color="auto"/>
            <w:bottom w:val="none" w:sz="0" w:space="0" w:color="auto"/>
            <w:right w:val="none" w:sz="0" w:space="0" w:color="auto"/>
          </w:divBdr>
        </w:div>
        <w:div w:id="374428963">
          <w:marLeft w:val="720"/>
          <w:marRight w:val="0"/>
          <w:marTop w:val="77"/>
          <w:marBottom w:val="0"/>
          <w:divBdr>
            <w:top w:val="none" w:sz="0" w:space="0" w:color="auto"/>
            <w:left w:val="none" w:sz="0" w:space="0" w:color="auto"/>
            <w:bottom w:val="none" w:sz="0" w:space="0" w:color="auto"/>
            <w:right w:val="none" w:sz="0" w:space="0" w:color="auto"/>
          </w:divBdr>
        </w:div>
        <w:div w:id="2028864301">
          <w:marLeft w:val="720"/>
          <w:marRight w:val="0"/>
          <w:marTop w:val="77"/>
          <w:marBottom w:val="0"/>
          <w:divBdr>
            <w:top w:val="none" w:sz="0" w:space="0" w:color="auto"/>
            <w:left w:val="none" w:sz="0" w:space="0" w:color="auto"/>
            <w:bottom w:val="none" w:sz="0" w:space="0" w:color="auto"/>
            <w:right w:val="none" w:sz="0" w:space="0" w:color="auto"/>
          </w:divBdr>
        </w:div>
        <w:div w:id="625353983">
          <w:marLeft w:val="720"/>
          <w:marRight w:val="0"/>
          <w:marTop w:val="77"/>
          <w:marBottom w:val="0"/>
          <w:divBdr>
            <w:top w:val="none" w:sz="0" w:space="0" w:color="auto"/>
            <w:left w:val="none" w:sz="0" w:space="0" w:color="auto"/>
            <w:bottom w:val="none" w:sz="0" w:space="0" w:color="auto"/>
            <w:right w:val="none" w:sz="0" w:space="0" w:color="auto"/>
          </w:divBdr>
        </w:div>
        <w:div w:id="1727951837">
          <w:marLeft w:val="720"/>
          <w:marRight w:val="0"/>
          <w:marTop w:val="77"/>
          <w:marBottom w:val="0"/>
          <w:divBdr>
            <w:top w:val="none" w:sz="0" w:space="0" w:color="auto"/>
            <w:left w:val="none" w:sz="0" w:space="0" w:color="auto"/>
            <w:bottom w:val="none" w:sz="0" w:space="0" w:color="auto"/>
            <w:right w:val="none" w:sz="0" w:space="0" w:color="auto"/>
          </w:divBdr>
        </w:div>
        <w:div w:id="2078243048">
          <w:marLeft w:val="720"/>
          <w:marRight w:val="0"/>
          <w:marTop w:val="77"/>
          <w:marBottom w:val="0"/>
          <w:divBdr>
            <w:top w:val="none" w:sz="0" w:space="0" w:color="auto"/>
            <w:left w:val="none" w:sz="0" w:space="0" w:color="auto"/>
            <w:bottom w:val="none" w:sz="0" w:space="0" w:color="auto"/>
            <w:right w:val="none" w:sz="0" w:space="0" w:color="auto"/>
          </w:divBdr>
        </w:div>
        <w:div w:id="1075971867">
          <w:marLeft w:val="1152"/>
          <w:marRight w:val="0"/>
          <w:marTop w:val="67"/>
          <w:marBottom w:val="0"/>
          <w:divBdr>
            <w:top w:val="none" w:sz="0" w:space="0" w:color="auto"/>
            <w:left w:val="none" w:sz="0" w:space="0" w:color="auto"/>
            <w:bottom w:val="none" w:sz="0" w:space="0" w:color="auto"/>
            <w:right w:val="none" w:sz="0" w:space="0" w:color="auto"/>
          </w:divBdr>
        </w:div>
        <w:div w:id="1375230737">
          <w:marLeft w:val="1152"/>
          <w:marRight w:val="0"/>
          <w:marTop w:val="67"/>
          <w:marBottom w:val="0"/>
          <w:divBdr>
            <w:top w:val="none" w:sz="0" w:space="0" w:color="auto"/>
            <w:left w:val="none" w:sz="0" w:space="0" w:color="auto"/>
            <w:bottom w:val="none" w:sz="0" w:space="0" w:color="auto"/>
            <w:right w:val="none" w:sz="0" w:space="0" w:color="auto"/>
          </w:divBdr>
        </w:div>
        <w:div w:id="1293485410">
          <w:marLeft w:val="1152"/>
          <w:marRight w:val="0"/>
          <w:marTop w:val="67"/>
          <w:marBottom w:val="0"/>
          <w:divBdr>
            <w:top w:val="none" w:sz="0" w:space="0" w:color="auto"/>
            <w:left w:val="none" w:sz="0" w:space="0" w:color="auto"/>
            <w:bottom w:val="none" w:sz="0" w:space="0" w:color="auto"/>
            <w:right w:val="none" w:sz="0" w:space="0" w:color="auto"/>
          </w:divBdr>
        </w:div>
        <w:div w:id="1623851766">
          <w:marLeft w:val="1152"/>
          <w:marRight w:val="0"/>
          <w:marTop w:val="67"/>
          <w:marBottom w:val="0"/>
          <w:divBdr>
            <w:top w:val="none" w:sz="0" w:space="0" w:color="auto"/>
            <w:left w:val="none" w:sz="0" w:space="0" w:color="auto"/>
            <w:bottom w:val="none" w:sz="0" w:space="0" w:color="auto"/>
            <w:right w:val="none" w:sz="0" w:space="0" w:color="auto"/>
          </w:divBdr>
        </w:div>
      </w:divsChild>
    </w:div>
    <w:div w:id="916280151">
      <w:bodyDiv w:val="1"/>
      <w:marLeft w:val="0"/>
      <w:marRight w:val="0"/>
      <w:marTop w:val="0"/>
      <w:marBottom w:val="0"/>
      <w:divBdr>
        <w:top w:val="none" w:sz="0" w:space="0" w:color="auto"/>
        <w:left w:val="none" w:sz="0" w:space="0" w:color="auto"/>
        <w:bottom w:val="none" w:sz="0" w:space="0" w:color="auto"/>
        <w:right w:val="none" w:sz="0" w:space="0" w:color="auto"/>
      </w:divBdr>
    </w:div>
    <w:div w:id="1003512992">
      <w:bodyDiv w:val="1"/>
      <w:marLeft w:val="0"/>
      <w:marRight w:val="0"/>
      <w:marTop w:val="0"/>
      <w:marBottom w:val="0"/>
      <w:divBdr>
        <w:top w:val="none" w:sz="0" w:space="0" w:color="auto"/>
        <w:left w:val="none" w:sz="0" w:space="0" w:color="auto"/>
        <w:bottom w:val="none" w:sz="0" w:space="0" w:color="auto"/>
        <w:right w:val="none" w:sz="0" w:space="0" w:color="auto"/>
      </w:divBdr>
    </w:div>
    <w:div w:id="1029994702">
      <w:bodyDiv w:val="1"/>
      <w:marLeft w:val="0"/>
      <w:marRight w:val="0"/>
      <w:marTop w:val="0"/>
      <w:marBottom w:val="0"/>
      <w:divBdr>
        <w:top w:val="none" w:sz="0" w:space="0" w:color="auto"/>
        <w:left w:val="none" w:sz="0" w:space="0" w:color="auto"/>
        <w:bottom w:val="none" w:sz="0" w:space="0" w:color="auto"/>
        <w:right w:val="none" w:sz="0" w:space="0" w:color="auto"/>
      </w:divBdr>
      <w:divsChild>
        <w:div w:id="1809739850">
          <w:marLeft w:val="288"/>
          <w:marRight w:val="0"/>
          <w:marTop w:val="86"/>
          <w:marBottom w:val="0"/>
          <w:divBdr>
            <w:top w:val="none" w:sz="0" w:space="0" w:color="auto"/>
            <w:left w:val="none" w:sz="0" w:space="0" w:color="auto"/>
            <w:bottom w:val="none" w:sz="0" w:space="0" w:color="auto"/>
            <w:right w:val="none" w:sz="0" w:space="0" w:color="auto"/>
          </w:divBdr>
        </w:div>
        <w:div w:id="1079517485">
          <w:marLeft w:val="720"/>
          <w:marRight w:val="0"/>
          <w:marTop w:val="77"/>
          <w:marBottom w:val="0"/>
          <w:divBdr>
            <w:top w:val="none" w:sz="0" w:space="0" w:color="auto"/>
            <w:left w:val="none" w:sz="0" w:space="0" w:color="auto"/>
            <w:bottom w:val="none" w:sz="0" w:space="0" w:color="auto"/>
            <w:right w:val="none" w:sz="0" w:space="0" w:color="auto"/>
          </w:divBdr>
        </w:div>
        <w:div w:id="294721248">
          <w:marLeft w:val="720"/>
          <w:marRight w:val="0"/>
          <w:marTop w:val="77"/>
          <w:marBottom w:val="0"/>
          <w:divBdr>
            <w:top w:val="none" w:sz="0" w:space="0" w:color="auto"/>
            <w:left w:val="none" w:sz="0" w:space="0" w:color="auto"/>
            <w:bottom w:val="none" w:sz="0" w:space="0" w:color="auto"/>
            <w:right w:val="none" w:sz="0" w:space="0" w:color="auto"/>
          </w:divBdr>
        </w:div>
        <w:div w:id="1148208212">
          <w:marLeft w:val="288"/>
          <w:marRight w:val="0"/>
          <w:marTop w:val="86"/>
          <w:marBottom w:val="0"/>
          <w:divBdr>
            <w:top w:val="none" w:sz="0" w:space="0" w:color="auto"/>
            <w:left w:val="none" w:sz="0" w:space="0" w:color="auto"/>
            <w:bottom w:val="none" w:sz="0" w:space="0" w:color="auto"/>
            <w:right w:val="none" w:sz="0" w:space="0" w:color="auto"/>
          </w:divBdr>
        </w:div>
        <w:div w:id="344090212">
          <w:marLeft w:val="720"/>
          <w:marRight w:val="0"/>
          <w:marTop w:val="77"/>
          <w:marBottom w:val="0"/>
          <w:divBdr>
            <w:top w:val="none" w:sz="0" w:space="0" w:color="auto"/>
            <w:left w:val="none" w:sz="0" w:space="0" w:color="auto"/>
            <w:bottom w:val="none" w:sz="0" w:space="0" w:color="auto"/>
            <w:right w:val="none" w:sz="0" w:space="0" w:color="auto"/>
          </w:divBdr>
        </w:div>
      </w:divsChild>
    </w:div>
    <w:div w:id="1066220944">
      <w:bodyDiv w:val="1"/>
      <w:marLeft w:val="0"/>
      <w:marRight w:val="0"/>
      <w:marTop w:val="0"/>
      <w:marBottom w:val="0"/>
      <w:divBdr>
        <w:top w:val="none" w:sz="0" w:space="0" w:color="auto"/>
        <w:left w:val="none" w:sz="0" w:space="0" w:color="auto"/>
        <w:bottom w:val="none" w:sz="0" w:space="0" w:color="auto"/>
        <w:right w:val="none" w:sz="0" w:space="0" w:color="auto"/>
      </w:divBdr>
    </w:div>
    <w:div w:id="1142113820">
      <w:bodyDiv w:val="1"/>
      <w:marLeft w:val="0"/>
      <w:marRight w:val="0"/>
      <w:marTop w:val="0"/>
      <w:marBottom w:val="0"/>
      <w:divBdr>
        <w:top w:val="none" w:sz="0" w:space="0" w:color="auto"/>
        <w:left w:val="none" w:sz="0" w:space="0" w:color="auto"/>
        <w:bottom w:val="none" w:sz="0" w:space="0" w:color="auto"/>
        <w:right w:val="none" w:sz="0" w:space="0" w:color="auto"/>
      </w:divBdr>
      <w:divsChild>
        <w:div w:id="1204830106">
          <w:marLeft w:val="288"/>
          <w:marRight w:val="0"/>
          <w:marTop w:val="62"/>
          <w:marBottom w:val="0"/>
          <w:divBdr>
            <w:top w:val="none" w:sz="0" w:space="0" w:color="auto"/>
            <w:left w:val="none" w:sz="0" w:space="0" w:color="auto"/>
            <w:bottom w:val="none" w:sz="0" w:space="0" w:color="auto"/>
            <w:right w:val="none" w:sz="0" w:space="0" w:color="auto"/>
          </w:divBdr>
        </w:div>
        <w:div w:id="1645544047">
          <w:marLeft w:val="720"/>
          <w:marRight w:val="0"/>
          <w:marTop w:val="53"/>
          <w:marBottom w:val="0"/>
          <w:divBdr>
            <w:top w:val="none" w:sz="0" w:space="0" w:color="auto"/>
            <w:left w:val="none" w:sz="0" w:space="0" w:color="auto"/>
            <w:bottom w:val="none" w:sz="0" w:space="0" w:color="auto"/>
            <w:right w:val="none" w:sz="0" w:space="0" w:color="auto"/>
          </w:divBdr>
        </w:div>
        <w:div w:id="613948377">
          <w:marLeft w:val="720"/>
          <w:marRight w:val="0"/>
          <w:marTop w:val="53"/>
          <w:marBottom w:val="0"/>
          <w:divBdr>
            <w:top w:val="none" w:sz="0" w:space="0" w:color="auto"/>
            <w:left w:val="none" w:sz="0" w:space="0" w:color="auto"/>
            <w:bottom w:val="none" w:sz="0" w:space="0" w:color="auto"/>
            <w:right w:val="none" w:sz="0" w:space="0" w:color="auto"/>
          </w:divBdr>
        </w:div>
        <w:div w:id="2111850766">
          <w:marLeft w:val="288"/>
          <w:marRight w:val="0"/>
          <w:marTop w:val="62"/>
          <w:marBottom w:val="0"/>
          <w:divBdr>
            <w:top w:val="none" w:sz="0" w:space="0" w:color="auto"/>
            <w:left w:val="none" w:sz="0" w:space="0" w:color="auto"/>
            <w:bottom w:val="none" w:sz="0" w:space="0" w:color="auto"/>
            <w:right w:val="none" w:sz="0" w:space="0" w:color="auto"/>
          </w:divBdr>
        </w:div>
        <w:div w:id="2099717135">
          <w:marLeft w:val="720"/>
          <w:marRight w:val="0"/>
          <w:marTop w:val="53"/>
          <w:marBottom w:val="0"/>
          <w:divBdr>
            <w:top w:val="none" w:sz="0" w:space="0" w:color="auto"/>
            <w:left w:val="none" w:sz="0" w:space="0" w:color="auto"/>
            <w:bottom w:val="none" w:sz="0" w:space="0" w:color="auto"/>
            <w:right w:val="none" w:sz="0" w:space="0" w:color="auto"/>
          </w:divBdr>
        </w:div>
        <w:div w:id="681709809">
          <w:marLeft w:val="288"/>
          <w:marRight w:val="0"/>
          <w:marTop w:val="62"/>
          <w:marBottom w:val="0"/>
          <w:divBdr>
            <w:top w:val="none" w:sz="0" w:space="0" w:color="auto"/>
            <w:left w:val="none" w:sz="0" w:space="0" w:color="auto"/>
            <w:bottom w:val="none" w:sz="0" w:space="0" w:color="auto"/>
            <w:right w:val="none" w:sz="0" w:space="0" w:color="auto"/>
          </w:divBdr>
        </w:div>
        <w:div w:id="1605844829">
          <w:marLeft w:val="720"/>
          <w:marRight w:val="0"/>
          <w:marTop w:val="53"/>
          <w:marBottom w:val="0"/>
          <w:divBdr>
            <w:top w:val="none" w:sz="0" w:space="0" w:color="auto"/>
            <w:left w:val="none" w:sz="0" w:space="0" w:color="auto"/>
            <w:bottom w:val="none" w:sz="0" w:space="0" w:color="auto"/>
            <w:right w:val="none" w:sz="0" w:space="0" w:color="auto"/>
          </w:divBdr>
        </w:div>
        <w:div w:id="1801263754">
          <w:marLeft w:val="720"/>
          <w:marRight w:val="0"/>
          <w:marTop w:val="53"/>
          <w:marBottom w:val="0"/>
          <w:divBdr>
            <w:top w:val="none" w:sz="0" w:space="0" w:color="auto"/>
            <w:left w:val="none" w:sz="0" w:space="0" w:color="auto"/>
            <w:bottom w:val="none" w:sz="0" w:space="0" w:color="auto"/>
            <w:right w:val="none" w:sz="0" w:space="0" w:color="auto"/>
          </w:divBdr>
        </w:div>
        <w:div w:id="777523087">
          <w:marLeft w:val="288"/>
          <w:marRight w:val="0"/>
          <w:marTop w:val="62"/>
          <w:marBottom w:val="0"/>
          <w:divBdr>
            <w:top w:val="none" w:sz="0" w:space="0" w:color="auto"/>
            <w:left w:val="none" w:sz="0" w:space="0" w:color="auto"/>
            <w:bottom w:val="none" w:sz="0" w:space="0" w:color="auto"/>
            <w:right w:val="none" w:sz="0" w:space="0" w:color="auto"/>
          </w:divBdr>
        </w:div>
        <w:div w:id="163325310">
          <w:marLeft w:val="720"/>
          <w:marRight w:val="0"/>
          <w:marTop w:val="53"/>
          <w:marBottom w:val="0"/>
          <w:divBdr>
            <w:top w:val="none" w:sz="0" w:space="0" w:color="auto"/>
            <w:left w:val="none" w:sz="0" w:space="0" w:color="auto"/>
            <w:bottom w:val="none" w:sz="0" w:space="0" w:color="auto"/>
            <w:right w:val="none" w:sz="0" w:space="0" w:color="auto"/>
          </w:divBdr>
        </w:div>
        <w:div w:id="2125032685">
          <w:marLeft w:val="720"/>
          <w:marRight w:val="0"/>
          <w:marTop w:val="53"/>
          <w:marBottom w:val="0"/>
          <w:divBdr>
            <w:top w:val="none" w:sz="0" w:space="0" w:color="auto"/>
            <w:left w:val="none" w:sz="0" w:space="0" w:color="auto"/>
            <w:bottom w:val="none" w:sz="0" w:space="0" w:color="auto"/>
            <w:right w:val="none" w:sz="0" w:space="0" w:color="auto"/>
          </w:divBdr>
        </w:div>
        <w:div w:id="498883552">
          <w:marLeft w:val="720"/>
          <w:marRight w:val="0"/>
          <w:marTop w:val="53"/>
          <w:marBottom w:val="0"/>
          <w:divBdr>
            <w:top w:val="none" w:sz="0" w:space="0" w:color="auto"/>
            <w:left w:val="none" w:sz="0" w:space="0" w:color="auto"/>
            <w:bottom w:val="none" w:sz="0" w:space="0" w:color="auto"/>
            <w:right w:val="none" w:sz="0" w:space="0" w:color="auto"/>
          </w:divBdr>
        </w:div>
        <w:div w:id="1928686067">
          <w:marLeft w:val="288"/>
          <w:marRight w:val="0"/>
          <w:marTop w:val="62"/>
          <w:marBottom w:val="0"/>
          <w:divBdr>
            <w:top w:val="none" w:sz="0" w:space="0" w:color="auto"/>
            <w:left w:val="none" w:sz="0" w:space="0" w:color="auto"/>
            <w:bottom w:val="none" w:sz="0" w:space="0" w:color="auto"/>
            <w:right w:val="none" w:sz="0" w:space="0" w:color="auto"/>
          </w:divBdr>
        </w:div>
        <w:div w:id="1880623567">
          <w:marLeft w:val="720"/>
          <w:marRight w:val="0"/>
          <w:marTop w:val="53"/>
          <w:marBottom w:val="0"/>
          <w:divBdr>
            <w:top w:val="none" w:sz="0" w:space="0" w:color="auto"/>
            <w:left w:val="none" w:sz="0" w:space="0" w:color="auto"/>
            <w:bottom w:val="none" w:sz="0" w:space="0" w:color="auto"/>
            <w:right w:val="none" w:sz="0" w:space="0" w:color="auto"/>
          </w:divBdr>
        </w:div>
        <w:div w:id="59712382">
          <w:marLeft w:val="288"/>
          <w:marRight w:val="0"/>
          <w:marTop w:val="62"/>
          <w:marBottom w:val="0"/>
          <w:divBdr>
            <w:top w:val="none" w:sz="0" w:space="0" w:color="auto"/>
            <w:left w:val="none" w:sz="0" w:space="0" w:color="auto"/>
            <w:bottom w:val="none" w:sz="0" w:space="0" w:color="auto"/>
            <w:right w:val="none" w:sz="0" w:space="0" w:color="auto"/>
          </w:divBdr>
        </w:div>
        <w:div w:id="803160558">
          <w:marLeft w:val="720"/>
          <w:marRight w:val="0"/>
          <w:marTop w:val="53"/>
          <w:marBottom w:val="0"/>
          <w:divBdr>
            <w:top w:val="none" w:sz="0" w:space="0" w:color="auto"/>
            <w:left w:val="none" w:sz="0" w:space="0" w:color="auto"/>
            <w:bottom w:val="none" w:sz="0" w:space="0" w:color="auto"/>
            <w:right w:val="none" w:sz="0" w:space="0" w:color="auto"/>
          </w:divBdr>
        </w:div>
        <w:div w:id="194584784">
          <w:marLeft w:val="288"/>
          <w:marRight w:val="0"/>
          <w:marTop w:val="62"/>
          <w:marBottom w:val="0"/>
          <w:divBdr>
            <w:top w:val="none" w:sz="0" w:space="0" w:color="auto"/>
            <w:left w:val="none" w:sz="0" w:space="0" w:color="auto"/>
            <w:bottom w:val="none" w:sz="0" w:space="0" w:color="auto"/>
            <w:right w:val="none" w:sz="0" w:space="0" w:color="auto"/>
          </w:divBdr>
        </w:div>
        <w:div w:id="75326526">
          <w:marLeft w:val="720"/>
          <w:marRight w:val="0"/>
          <w:marTop w:val="53"/>
          <w:marBottom w:val="0"/>
          <w:divBdr>
            <w:top w:val="none" w:sz="0" w:space="0" w:color="auto"/>
            <w:left w:val="none" w:sz="0" w:space="0" w:color="auto"/>
            <w:bottom w:val="none" w:sz="0" w:space="0" w:color="auto"/>
            <w:right w:val="none" w:sz="0" w:space="0" w:color="auto"/>
          </w:divBdr>
        </w:div>
      </w:divsChild>
    </w:div>
    <w:div w:id="1208105012">
      <w:bodyDiv w:val="1"/>
      <w:marLeft w:val="0"/>
      <w:marRight w:val="0"/>
      <w:marTop w:val="0"/>
      <w:marBottom w:val="0"/>
      <w:divBdr>
        <w:top w:val="none" w:sz="0" w:space="0" w:color="auto"/>
        <w:left w:val="none" w:sz="0" w:space="0" w:color="auto"/>
        <w:bottom w:val="none" w:sz="0" w:space="0" w:color="auto"/>
        <w:right w:val="none" w:sz="0" w:space="0" w:color="auto"/>
      </w:divBdr>
    </w:div>
    <w:div w:id="1228148161">
      <w:bodyDiv w:val="1"/>
      <w:marLeft w:val="0"/>
      <w:marRight w:val="0"/>
      <w:marTop w:val="0"/>
      <w:marBottom w:val="0"/>
      <w:divBdr>
        <w:top w:val="none" w:sz="0" w:space="0" w:color="auto"/>
        <w:left w:val="none" w:sz="0" w:space="0" w:color="auto"/>
        <w:bottom w:val="none" w:sz="0" w:space="0" w:color="auto"/>
        <w:right w:val="none" w:sz="0" w:space="0" w:color="auto"/>
      </w:divBdr>
    </w:div>
    <w:div w:id="1238979253">
      <w:bodyDiv w:val="1"/>
      <w:marLeft w:val="0"/>
      <w:marRight w:val="0"/>
      <w:marTop w:val="0"/>
      <w:marBottom w:val="0"/>
      <w:divBdr>
        <w:top w:val="none" w:sz="0" w:space="0" w:color="auto"/>
        <w:left w:val="none" w:sz="0" w:space="0" w:color="auto"/>
        <w:bottom w:val="none" w:sz="0" w:space="0" w:color="auto"/>
        <w:right w:val="none" w:sz="0" w:space="0" w:color="auto"/>
      </w:divBdr>
    </w:div>
    <w:div w:id="1264418121">
      <w:bodyDiv w:val="1"/>
      <w:marLeft w:val="0"/>
      <w:marRight w:val="0"/>
      <w:marTop w:val="0"/>
      <w:marBottom w:val="0"/>
      <w:divBdr>
        <w:top w:val="none" w:sz="0" w:space="0" w:color="auto"/>
        <w:left w:val="none" w:sz="0" w:space="0" w:color="auto"/>
        <w:bottom w:val="none" w:sz="0" w:space="0" w:color="auto"/>
        <w:right w:val="none" w:sz="0" w:space="0" w:color="auto"/>
      </w:divBdr>
      <w:divsChild>
        <w:div w:id="1058284201">
          <w:marLeft w:val="0"/>
          <w:marRight w:val="0"/>
          <w:marTop w:val="0"/>
          <w:marBottom w:val="0"/>
          <w:divBdr>
            <w:top w:val="none" w:sz="0" w:space="0" w:color="auto"/>
            <w:left w:val="none" w:sz="0" w:space="0" w:color="auto"/>
            <w:bottom w:val="none" w:sz="0" w:space="0" w:color="auto"/>
            <w:right w:val="none" w:sz="0" w:space="0" w:color="auto"/>
          </w:divBdr>
        </w:div>
      </w:divsChild>
    </w:div>
    <w:div w:id="1271352173">
      <w:bodyDiv w:val="1"/>
      <w:marLeft w:val="0"/>
      <w:marRight w:val="0"/>
      <w:marTop w:val="0"/>
      <w:marBottom w:val="0"/>
      <w:divBdr>
        <w:top w:val="none" w:sz="0" w:space="0" w:color="auto"/>
        <w:left w:val="none" w:sz="0" w:space="0" w:color="auto"/>
        <w:bottom w:val="none" w:sz="0" w:space="0" w:color="auto"/>
        <w:right w:val="none" w:sz="0" w:space="0" w:color="auto"/>
      </w:divBdr>
    </w:div>
    <w:div w:id="1307011506">
      <w:bodyDiv w:val="1"/>
      <w:marLeft w:val="0"/>
      <w:marRight w:val="0"/>
      <w:marTop w:val="0"/>
      <w:marBottom w:val="0"/>
      <w:divBdr>
        <w:top w:val="none" w:sz="0" w:space="0" w:color="auto"/>
        <w:left w:val="none" w:sz="0" w:space="0" w:color="auto"/>
        <w:bottom w:val="none" w:sz="0" w:space="0" w:color="auto"/>
        <w:right w:val="none" w:sz="0" w:space="0" w:color="auto"/>
      </w:divBdr>
    </w:div>
    <w:div w:id="1340618517">
      <w:bodyDiv w:val="1"/>
      <w:marLeft w:val="0"/>
      <w:marRight w:val="0"/>
      <w:marTop w:val="0"/>
      <w:marBottom w:val="0"/>
      <w:divBdr>
        <w:top w:val="none" w:sz="0" w:space="0" w:color="auto"/>
        <w:left w:val="none" w:sz="0" w:space="0" w:color="auto"/>
        <w:bottom w:val="none" w:sz="0" w:space="0" w:color="auto"/>
        <w:right w:val="none" w:sz="0" w:space="0" w:color="auto"/>
      </w:divBdr>
    </w:div>
    <w:div w:id="1366715344">
      <w:bodyDiv w:val="1"/>
      <w:marLeft w:val="0"/>
      <w:marRight w:val="0"/>
      <w:marTop w:val="0"/>
      <w:marBottom w:val="0"/>
      <w:divBdr>
        <w:top w:val="none" w:sz="0" w:space="0" w:color="auto"/>
        <w:left w:val="none" w:sz="0" w:space="0" w:color="auto"/>
        <w:bottom w:val="none" w:sz="0" w:space="0" w:color="auto"/>
        <w:right w:val="none" w:sz="0" w:space="0" w:color="auto"/>
      </w:divBdr>
      <w:divsChild>
        <w:div w:id="518660622">
          <w:marLeft w:val="446"/>
          <w:marRight w:val="0"/>
          <w:marTop w:val="82"/>
          <w:marBottom w:val="0"/>
          <w:divBdr>
            <w:top w:val="none" w:sz="0" w:space="0" w:color="auto"/>
            <w:left w:val="none" w:sz="0" w:space="0" w:color="auto"/>
            <w:bottom w:val="none" w:sz="0" w:space="0" w:color="auto"/>
            <w:right w:val="none" w:sz="0" w:space="0" w:color="auto"/>
          </w:divBdr>
        </w:div>
        <w:div w:id="2002081758">
          <w:marLeft w:val="446"/>
          <w:marRight w:val="0"/>
          <w:marTop w:val="82"/>
          <w:marBottom w:val="0"/>
          <w:divBdr>
            <w:top w:val="none" w:sz="0" w:space="0" w:color="auto"/>
            <w:left w:val="none" w:sz="0" w:space="0" w:color="auto"/>
            <w:bottom w:val="none" w:sz="0" w:space="0" w:color="auto"/>
            <w:right w:val="none" w:sz="0" w:space="0" w:color="auto"/>
          </w:divBdr>
        </w:div>
        <w:div w:id="1018045037">
          <w:marLeft w:val="446"/>
          <w:marRight w:val="0"/>
          <w:marTop w:val="82"/>
          <w:marBottom w:val="0"/>
          <w:divBdr>
            <w:top w:val="none" w:sz="0" w:space="0" w:color="auto"/>
            <w:left w:val="none" w:sz="0" w:space="0" w:color="auto"/>
            <w:bottom w:val="none" w:sz="0" w:space="0" w:color="auto"/>
            <w:right w:val="none" w:sz="0" w:space="0" w:color="auto"/>
          </w:divBdr>
        </w:div>
        <w:div w:id="236013245">
          <w:marLeft w:val="446"/>
          <w:marRight w:val="0"/>
          <w:marTop w:val="82"/>
          <w:marBottom w:val="0"/>
          <w:divBdr>
            <w:top w:val="none" w:sz="0" w:space="0" w:color="auto"/>
            <w:left w:val="none" w:sz="0" w:space="0" w:color="auto"/>
            <w:bottom w:val="none" w:sz="0" w:space="0" w:color="auto"/>
            <w:right w:val="none" w:sz="0" w:space="0" w:color="auto"/>
          </w:divBdr>
        </w:div>
        <w:div w:id="1689260026">
          <w:marLeft w:val="720"/>
          <w:marRight w:val="0"/>
          <w:marTop w:val="82"/>
          <w:marBottom w:val="0"/>
          <w:divBdr>
            <w:top w:val="none" w:sz="0" w:space="0" w:color="auto"/>
            <w:left w:val="none" w:sz="0" w:space="0" w:color="auto"/>
            <w:bottom w:val="none" w:sz="0" w:space="0" w:color="auto"/>
            <w:right w:val="none" w:sz="0" w:space="0" w:color="auto"/>
          </w:divBdr>
        </w:div>
        <w:div w:id="1413430689">
          <w:marLeft w:val="720"/>
          <w:marRight w:val="0"/>
          <w:marTop w:val="82"/>
          <w:marBottom w:val="0"/>
          <w:divBdr>
            <w:top w:val="none" w:sz="0" w:space="0" w:color="auto"/>
            <w:left w:val="none" w:sz="0" w:space="0" w:color="auto"/>
            <w:bottom w:val="none" w:sz="0" w:space="0" w:color="auto"/>
            <w:right w:val="none" w:sz="0" w:space="0" w:color="auto"/>
          </w:divBdr>
        </w:div>
      </w:divsChild>
    </w:div>
    <w:div w:id="1403406409">
      <w:bodyDiv w:val="1"/>
      <w:marLeft w:val="0"/>
      <w:marRight w:val="0"/>
      <w:marTop w:val="0"/>
      <w:marBottom w:val="0"/>
      <w:divBdr>
        <w:top w:val="none" w:sz="0" w:space="0" w:color="auto"/>
        <w:left w:val="none" w:sz="0" w:space="0" w:color="auto"/>
        <w:bottom w:val="none" w:sz="0" w:space="0" w:color="auto"/>
        <w:right w:val="none" w:sz="0" w:space="0" w:color="auto"/>
      </w:divBdr>
    </w:div>
    <w:div w:id="1487086062">
      <w:bodyDiv w:val="1"/>
      <w:marLeft w:val="0"/>
      <w:marRight w:val="0"/>
      <w:marTop w:val="0"/>
      <w:marBottom w:val="0"/>
      <w:divBdr>
        <w:top w:val="none" w:sz="0" w:space="0" w:color="auto"/>
        <w:left w:val="none" w:sz="0" w:space="0" w:color="auto"/>
        <w:bottom w:val="none" w:sz="0" w:space="0" w:color="auto"/>
        <w:right w:val="none" w:sz="0" w:space="0" w:color="auto"/>
      </w:divBdr>
    </w:div>
    <w:div w:id="1538158786">
      <w:bodyDiv w:val="1"/>
      <w:marLeft w:val="0"/>
      <w:marRight w:val="0"/>
      <w:marTop w:val="0"/>
      <w:marBottom w:val="0"/>
      <w:divBdr>
        <w:top w:val="none" w:sz="0" w:space="0" w:color="auto"/>
        <w:left w:val="none" w:sz="0" w:space="0" w:color="auto"/>
        <w:bottom w:val="none" w:sz="0" w:space="0" w:color="auto"/>
        <w:right w:val="none" w:sz="0" w:space="0" w:color="auto"/>
      </w:divBdr>
    </w:div>
    <w:div w:id="1550610047">
      <w:bodyDiv w:val="1"/>
      <w:marLeft w:val="0"/>
      <w:marRight w:val="0"/>
      <w:marTop w:val="0"/>
      <w:marBottom w:val="0"/>
      <w:divBdr>
        <w:top w:val="none" w:sz="0" w:space="0" w:color="auto"/>
        <w:left w:val="none" w:sz="0" w:space="0" w:color="auto"/>
        <w:bottom w:val="none" w:sz="0" w:space="0" w:color="auto"/>
        <w:right w:val="none" w:sz="0" w:space="0" w:color="auto"/>
      </w:divBdr>
      <w:divsChild>
        <w:div w:id="572858943">
          <w:marLeft w:val="288"/>
          <w:marRight w:val="0"/>
          <w:marTop w:val="77"/>
          <w:marBottom w:val="0"/>
          <w:divBdr>
            <w:top w:val="none" w:sz="0" w:space="0" w:color="auto"/>
            <w:left w:val="none" w:sz="0" w:space="0" w:color="auto"/>
            <w:bottom w:val="none" w:sz="0" w:space="0" w:color="auto"/>
            <w:right w:val="none" w:sz="0" w:space="0" w:color="auto"/>
          </w:divBdr>
        </w:div>
      </w:divsChild>
    </w:div>
    <w:div w:id="1673726934">
      <w:bodyDiv w:val="1"/>
      <w:marLeft w:val="0"/>
      <w:marRight w:val="0"/>
      <w:marTop w:val="0"/>
      <w:marBottom w:val="0"/>
      <w:divBdr>
        <w:top w:val="none" w:sz="0" w:space="0" w:color="auto"/>
        <w:left w:val="none" w:sz="0" w:space="0" w:color="auto"/>
        <w:bottom w:val="none" w:sz="0" w:space="0" w:color="auto"/>
        <w:right w:val="none" w:sz="0" w:space="0" w:color="auto"/>
      </w:divBdr>
      <w:divsChild>
        <w:div w:id="1656178090">
          <w:marLeft w:val="446"/>
          <w:marRight w:val="0"/>
          <w:marTop w:val="82"/>
          <w:marBottom w:val="0"/>
          <w:divBdr>
            <w:top w:val="none" w:sz="0" w:space="0" w:color="auto"/>
            <w:left w:val="none" w:sz="0" w:space="0" w:color="auto"/>
            <w:bottom w:val="none" w:sz="0" w:space="0" w:color="auto"/>
            <w:right w:val="none" w:sz="0" w:space="0" w:color="auto"/>
          </w:divBdr>
        </w:div>
        <w:div w:id="37322458">
          <w:marLeft w:val="446"/>
          <w:marRight w:val="0"/>
          <w:marTop w:val="82"/>
          <w:marBottom w:val="0"/>
          <w:divBdr>
            <w:top w:val="none" w:sz="0" w:space="0" w:color="auto"/>
            <w:left w:val="none" w:sz="0" w:space="0" w:color="auto"/>
            <w:bottom w:val="none" w:sz="0" w:space="0" w:color="auto"/>
            <w:right w:val="none" w:sz="0" w:space="0" w:color="auto"/>
          </w:divBdr>
        </w:div>
        <w:div w:id="1303004457">
          <w:marLeft w:val="720"/>
          <w:marRight w:val="0"/>
          <w:marTop w:val="82"/>
          <w:marBottom w:val="0"/>
          <w:divBdr>
            <w:top w:val="none" w:sz="0" w:space="0" w:color="auto"/>
            <w:left w:val="none" w:sz="0" w:space="0" w:color="auto"/>
            <w:bottom w:val="none" w:sz="0" w:space="0" w:color="auto"/>
            <w:right w:val="none" w:sz="0" w:space="0" w:color="auto"/>
          </w:divBdr>
        </w:div>
        <w:div w:id="1732730728">
          <w:marLeft w:val="720"/>
          <w:marRight w:val="0"/>
          <w:marTop w:val="82"/>
          <w:marBottom w:val="0"/>
          <w:divBdr>
            <w:top w:val="none" w:sz="0" w:space="0" w:color="auto"/>
            <w:left w:val="none" w:sz="0" w:space="0" w:color="auto"/>
            <w:bottom w:val="none" w:sz="0" w:space="0" w:color="auto"/>
            <w:right w:val="none" w:sz="0" w:space="0" w:color="auto"/>
          </w:divBdr>
        </w:div>
        <w:div w:id="1176722893">
          <w:marLeft w:val="720"/>
          <w:marRight w:val="0"/>
          <w:marTop w:val="82"/>
          <w:marBottom w:val="0"/>
          <w:divBdr>
            <w:top w:val="none" w:sz="0" w:space="0" w:color="auto"/>
            <w:left w:val="none" w:sz="0" w:space="0" w:color="auto"/>
            <w:bottom w:val="none" w:sz="0" w:space="0" w:color="auto"/>
            <w:right w:val="none" w:sz="0" w:space="0" w:color="auto"/>
          </w:divBdr>
        </w:div>
        <w:div w:id="779180271">
          <w:marLeft w:val="446"/>
          <w:marRight w:val="0"/>
          <w:marTop w:val="82"/>
          <w:marBottom w:val="0"/>
          <w:divBdr>
            <w:top w:val="none" w:sz="0" w:space="0" w:color="auto"/>
            <w:left w:val="none" w:sz="0" w:space="0" w:color="auto"/>
            <w:bottom w:val="none" w:sz="0" w:space="0" w:color="auto"/>
            <w:right w:val="none" w:sz="0" w:space="0" w:color="auto"/>
          </w:divBdr>
        </w:div>
        <w:div w:id="552809243">
          <w:marLeft w:val="720"/>
          <w:marRight w:val="0"/>
          <w:marTop w:val="82"/>
          <w:marBottom w:val="0"/>
          <w:divBdr>
            <w:top w:val="none" w:sz="0" w:space="0" w:color="auto"/>
            <w:left w:val="none" w:sz="0" w:space="0" w:color="auto"/>
            <w:bottom w:val="none" w:sz="0" w:space="0" w:color="auto"/>
            <w:right w:val="none" w:sz="0" w:space="0" w:color="auto"/>
          </w:divBdr>
        </w:div>
        <w:div w:id="1658873347">
          <w:marLeft w:val="720"/>
          <w:marRight w:val="0"/>
          <w:marTop w:val="82"/>
          <w:marBottom w:val="0"/>
          <w:divBdr>
            <w:top w:val="none" w:sz="0" w:space="0" w:color="auto"/>
            <w:left w:val="none" w:sz="0" w:space="0" w:color="auto"/>
            <w:bottom w:val="none" w:sz="0" w:space="0" w:color="auto"/>
            <w:right w:val="none" w:sz="0" w:space="0" w:color="auto"/>
          </w:divBdr>
        </w:div>
        <w:div w:id="72706353">
          <w:marLeft w:val="720"/>
          <w:marRight w:val="0"/>
          <w:marTop w:val="82"/>
          <w:marBottom w:val="0"/>
          <w:divBdr>
            <w:top w:val="none" w:sz="0" w:space="0" w:color="auto"/>
            <w:left w:val="none" w:sz="0" w:space="0" w:color="auto"/>
            <w:bottom w:val="none" w:sz="0" w:space="0" w:color="auto"/>
            <w:right w:val="none" w:sz="0" w:space="0" w:color="auto"/>
          </w:divBdr>
        </w:div>
        <w:div w:id="421997183">
          <w:marLeft w:val="720"/>
          <w:marRight w:val="0"/>
          <w:marTop w:val="82"/>
          <w:marBottom w:val="0"/>
          <w:divBdr>
            <w:top w:val="none" w:sz="0" w:space="0" w:color="auto"/>
            <w:left w:val="none" w:sz="0" w:space="0" w:color="auto"/>
            <w:bottom w:val="none" w:sz="0" w:space="0" w:color="auto"/>
            <w:right w:val="none" w:sz="0" w:space="0" w:color="auto"/>
          </w:divBdr>
        </w:div>
      </w:divsChild>
    </w:div>
    <w:div w:id="1698195576">
      <w:bodyDiv w:val="1"/>
      <w:marLeft w:val="0"/>
      <w:marRight w:val="0"/>
      <w:marTop w:val="0"/>
      <w:marBottom w:val="0"/>
      <w:divBdr>
        <w:top w:val="none" w:sz="0" w:space="0" w:color="auto"/>
        <w:left w:val="none" w:sz="0" w:space="0" w:color="auto"/>
        <w:bottom w:val="none" w:sz="0" w:space="0" w:color="auto"/>
        <w:right w:val="none" w:sz="0" w:space="0" w:color="auto"/>
      </w:divBdr>
      <w:divsChild>
        <w:div w:id="2084792961">
          <w:marLeft w:val="288"/>
          <w:marRight w:val="0"/>
          <w:marTop w:val="86"/>
          <w:marBottom w:val="0"/>
          <w:divBdr>
            <w:top w:val="none" w:sz="0" w:space="0" w:color="auto"/>
            <w:left w:val="none" w:sz="0" w:space="0" w:color="auto"/>
            <w:bottom w:val="none" w:sz="0" w:space="0" w:color="auto"/>
            <w:right w:val="none" w:sz="0" w:space="0" w:color="auto"/>
          </w:divBdr>
        </w:div>
        <w:div w:id="450246037">
          <w:marLeft w:val="288"/>
          <w:marRight w:val="0"/>
          <w:marTop w:val="86"/>
          <w:marBottom w:val="0"/>
          <w:divBdr>
            <w:top w:val="none" w:sz="0" w:space="0" w:color="auto"/>
            <w:left w:val="none" w:sz="0" w:space="0" w:color="auto"/>
            <w:bottom w:val="none" w:sz="0" w:space="0" w:color="auto"/>
            <w:right w:val="none" w:sz="0" w:space="0" w:color="auto"/>
          </w:divBdr>
        </w:div>
        <w:div w:id="542913173">
          <w:marLeft w:val="288"/>
          <w:marRight w:val="0"/>
          <w:marTop w:val="86"/>
          <w:marBottom w:val="0"/>
          <w:divBdr>
            <w:top w:val="none" w:sz="0" w:space="0" w:color="auto"/>
            <w:left w:val="none" w:sz="0" w:space="0" w:color="auto"/>
            <w:bottom w:val="none" w:sz="0" w:space="0" w:color="auto"/>
            <w:right w:val="none" w:sz="0" w:space="0" w:color="auto"/>
          </w:divBdr>
        </w:div>
        <w:div w:id="456459968">
          <w:marLeft w:val="288"/>
          <w:marRight w:val="0"/>
          <w:marTop w:val="86"/>
          <w:marBottom w:val="0"/>
          <w:divBdr>
            <w:top w:val="none" w:sz="0" w:space="0" w:color="auto"/>
            <w:left w:val="none" w:sz="0" w:space="0" w:color="auto"/>
            <w:bottom w:val="none" w:sz="0" w:space="0" w:color="auto"/>
            <w:right w:val="none" w:sz="0" w:space="0" w:color="auto"/>
          </w:divBdr>
        </w:div>
        <w:div w:id="8335960">
          <w:marLeft w:val="288"/>
          <w:marRight w:val="0"/>
          <w:marTop w:val="86"/>
          <w:marBottom w:val="0"/>
          <w:divBdr>
            <w:top w:val="none" w:sz="0" w:space="0" w:color="auto"/>
            <w:left w:val="none" w:sz="0" w:space="0" w:color="auto"/>
            <w:bottom w:val="none" w:sz="0" w:space="0" w:color="auto"/>
            <w:right w:val="none" w:sz="0" w:space="0" w:color="auto"/>
          </w:divBdr>
        </w:div>
      </w:divsChild>
    </w:div>
    <w:div w:id="1714692208">
      <w:bodyDiv w:val="1"/>
      <w:marLeft w:val="0"/>
      <w:marRight w:val="0"/>
      <w:marTop w:val="0"/>
      <w:marBottom w:val="0"/>
      <w:divBdr>
        <w:top w:val="none" w:sz="0" w:space="0" w:color="auto"/>
        <w:left w:val="none" w:sz="0" w:space="0" w:color="auto"/>
        <w:bottom w:val="none" w:sz="0" w:space="0" w:color="auto"/>
        <w:right w:val="none" w:sz="0" w:space="0" w:color="auto"/>
      </w:divBdr>
      <w:divsChild>
        <w:div w:id="45564813">
          <w:marLeft w:val="288"/>
          <w:marRight w:val="0"/>
          <w:marTop w:val="62"/>
          <w:marBottom w:val="0"/>
          <w:divBdr>
            <w:top w:val="none" w:sz="0" w:space="0" w:color="auto"/>
            <w:left w:val="none" w:sz="0" w:space="0" w:color="auto"/>
            <w:bottom w:val="none" w:sz="0" w:space="0" w:color="auto"/>
            <w:right w:val="none" w:sz="0" w:space="0" w:color="auto"/>
          </w:divBdr>
        </w:div>
        <w:div w:id="1507864734">
          <w:marLeft w:val="720"/>
          <w:marRight w:val="0"/>
          <w:marTop w:val="53"/>
          <w:marBottom w:val="0"/>
          <w:divBdr>
            <w:top w:val="none" w:sz="0" w:space="0" w:color="auto"/>
            <w:left w:val="none" w:sz="0" w:space="0" w:color="auto"/>
            <w:bottom w:val="none" w:sz="0" w:space="0" w:color="auto"/>
            <w:right w:val="none" w:sz="0" w:space="0" w:color="auto"/>
          </w:divBdr>
        </w:div>
        <w:div w:id="365912146">
          <w:marLeft w:val="720"/>
          <w:marRight w:val="0"/>
          <w:marTop w:val="53"/>
          <w:marBottom w:val="0"/>
          <w:divBdr>
            <w:top w:val="none" w:sz="0" w:space="0" w:color="auto"/>
            <w:left w:val="none" w:sz="0" w:space="0" w:color="auto"/>
            <w:bottom w:val="none" w:sz="0" w:space="0" w:color="auto"/>
            <w:right w:val="none" w:sz="0" w:space="0" w:color="auto"/>
          </w:divBdr>
        </w:div>
        <w:div w:id="330647579">
          <w:marLeft w:val="288"/>
          <w:marRight w:val="0"/>
          <w:marTop w:val="62"/>
          <w:marBottom w:val="0"/>
          <w:divBdr>
            <w:top w:val="none" w:sz="0" w:space="0" w:color="auto"/>
            <w:left w:val="none" w:sz="0" w:space="0" w:color="auto"/>
            <w:bottom w:val="none" w:sz="0" w:space="0" w:color="auto"/>
            <w:right w:val="none" w:sz="0" w:space="0" w:color="auto"/>
          </w:divBdr>
        </w:div>
        <w:div w:id="8989945">
          <w:marLeft w:val="720"/>
          <w:marRight w:val="0"/>
          <w:marTop w:val="53"/>
          <w:marBottom w:val="0"/>
          <w:divBdr>
            <w:top w:val="none" w:sz="0" w:space="0" w:color="auto"/>
            <w:left w:val="none" w:sz="0" w:space="0" w:color="auto"/>
            <w:bottom w:val="none" w:sz="0" w:space="0" w:color="auto"/>
            <w:right w:val="none" w:sz="0" w:space="0" w:color="auto"/>
          </w:divBdr>
        </w:div>
        <w:div w:id="2006744955">
          <w:marLeft w:val="720"/>
          <w:marRight w:val="0"/>
          <w:marTop w:val="53"/>
          <w:marBottom w:val="0"/>
          <w:divBdr>
            <w:top w:val="none" w:sz="0" w:space="0" w:color="auto"/>
            <w:left w:val="none" w:sz="0" w:space="0" w:color="auto"/>
            <w:bottom w:val="none" w:sz="0" w:space="0" w:color="auto"/>
            <w:right w:val="none" w:sz="0" w:space="0" w:color="auto"/>
          </w:divBdr>
        </w:div>
        <w:div w:id="2052538635">
          <w:marLeft w:val="720"/>
          <w:marRight w:val="0"/>
          <w:marTop w:val="53"/>
          <w:marBottom w:val="0"/>
          <w:divBdr>
            <w:top w:val="none" w:sz="0" w:space="0" w:color="auto"/>
            <w:left w:val="none" w:sz="0" w:space="0" w:color="auto"/>
            <w:bottom w:val="none" w:sz="0" w:space="0" w:color="auto"/>
            <w:right w:val="none" w:sz="0" w:space="0" w:color="auto"/>
          </w:divBdr>
        </w:div>
        <w:div w:id="842742532">
          <w:marLeft w:val="288"/>
          <w:marRight w:val="0"/>
          <w:marTop w:val="62"/>
          <w:marBottom w:val="0"/>
          <w:divBdr>
            <w:top w:val="none" w:sz="0" w:space="0" w:color="auto"/>
            <w:left w:val="none" w:sz="0" w:space="0" w:color="auto"/>
            <w:bottom w:val="none" w:sz="0" w:space="0" w:color="auto"/>
            <w:right w:val="none" w:sz="0" w:space="0" w:color="auto"/>
          </w:divBdr>
        </w:div>
        <w:div w:id="753891062">
          <w:marLeft w:val="720"/>
          <w:marRight w:val="0"/>
          <w:marTop w:val="53"/>
          <w:marBottom w:val="0"/>
          <w:divBdr>
            <w:top w:val="none" w:sz="0" w:space="0" w:color="auto"/>
            <w:left w:val="none" w:sz="0" w:space="0" w:color="auto"/>
            <w:bottom w:val="none" w:sz="0" w:space="0" w:color="auto"/>
            <w:right w:val="none" w:sz="0" w:space="0" w:color="auto"/>
          </w:divBdr>
        </w:div>
        <w:div w:id="1168638068">
          <w:marLeft w:val="288"/>
          <w:marRight w:val="0"/>
          <w:marTop w:val="62"/>
          <w:marBottom w:val="0"/>
          <w:divBdr>
            <w:top w:val="none" w:sz="0" w:space="0" w:color="auto"/>
            <w:left w:val="none" w:sz="0" w:space="0" w:color="auto"/>
            <w:bottom w:val="none" w:sz="0" w:space="0" w:color="auto"/>
            <w:right w:val="none" w:sz="0" w:space="0" w:color="auto"/>
          </w:divBdr>
        </w:div>
        <w:div w:id="1980064200">
          <w:marLeft w:val="720"/>
          <w:marRight w:val="0"/>
          <w:marTop w:val="53"/>
          <w:marBottom w:val="0"/>
          <w:divBdr>
            <w:top w:val="none" w:sz="0" w:space="0" w:color="auto"/>
            <w:left w:val="none" w:sz="0" w:space="0" w:color="auto"/>
            <w:bottom w:val="none" w:sz="0" w:space="0" w:color="auto"/>
            <w:right w:val="none" w:sz="0" w:space="0" w:color="auto"/>
          </w:divBdr>
        </w:div>
        <w:div w:id="149370732">
          <w:marLeft w:val="720"/>
          <w:marRight w:val="0"/>
          <w:marTop w:val="53"/>
          <w:marBottom w:val="0"/>
          <w:divBdr>
            <w:top w:val="none" w:sz="0" w:space="0" w:color="auto"/>
            <w:left w:val="none" w:sz="0" w:space="0" w:color="auto"/>
            <w:bottom w:val="none" w:sz="0" w:space="0" w:color="auto"/>
            <w:right w:val="none" w:sz="0" w:space="0" w:color="auto"/>
          </w:divBdr>
        </w:div>
        <w:div w:id="1476027650">
          <w:marLeft w:val="720"/>
          <w:marRight w:val="0"/>
          <w:marTop w:val="53"/>
          <w:marBottom w:val="0"/>
          <w:divBdr>
            <w:top w:val="none" w:sz="0" w:space="0" w:color="auto"/>
            <w:left w:val="none" w:sz="0" w:space="0" w:color="auto"/>
            <w:bottom w:val="none" w:sz="0" w:space="0" w:color="auto"/>
            <w:right w:val="none" w:sz="0" w:space="0" w:color="auto"/>
          </w:divBdr>
        </w:div>
        <w:div w:id="434135320">
          <w:marLeft w:val="288"/>
          <w:marRight w:val="0"/>
          <w:marTop w:val="62"/>
          <w:marBottom w:val="0"/>
          <w:divBdr>
            <w:top w:val="none" w:sz="0" w:space="0" w:color="auto"/>
            <w:left w:val="none" w:sz="0" w:space="0" w:color="auto"/>
            <w:bottom w:val="none" w:sz="0" w:space="0" w:color="auto"/>
            <w:right w:val="none" w:sz="0" w:space="0" w:color="auto"/>
          </w:divBdr>
        </w:div>
        <w:div w:id="1041445355">
          <w:marLeft w:val="720"/>
          <w:marRight w:val="0"/>
          <w:marTop w:val="53"/>
          <w:marBottom w:val="0"/>
          <w:divBdr>
            <w:top w:val="none" w:sz="0" w:space="0" w:color="auto"/>
            <w:left w:val="none" w:sz="0" w:space="0" w:color="auto"/>
            <w:bottom w:val="none" w:sz="0" w:space="0" w:color="auto"/>
            <w:right w:val="none" w:sz="0" w:space="0" w:color="auto"/>
          </w:divBdr>
        </w:div>
        <w:div w:id="1444836792">
          <w:marLeft w:val="720"/>
          <w:marRight w:val="0"/>
          <w:marTop w:val="53"/>
          <w:marBottom w:val="0"/>
          <w:divBdr>
            <w:top w:val="none" w:sz="0" w:space="0" w:color="auto"/>
            <w:left w:val="none" w:sz="0" w:space="0" w:color="auto"/>
            <w:bottom w:val="none" w:sz="0" w:space="0" w:color="auto"/>
            <w:right w:val="none" w:sz="0" w:space="0" w:color="auto"/>
          </w:divBdr>
        </w:div>
        <w:div w:id="1897232542">
          <w:marLeft w:val="288"/>
          <w:marRight w:val="0"/>
          <w:marTop w:val="62"/>
          <w:marBottom w:val="0"/>
          <w:divBdr>
            <w:top w:val="none" w:sz="0" w:space="0" w:color="auto"/>
            <w:left w:val="none" w:sz="0" w:space="0" w:color="auto"/>
            <w:bottom w:val="none" w:sz="0" w:space="0" w:color="auto"/>
            <w:right w:val="none" w:sz="0" w:space="0" w:color="auto"/>
          </w:divBdr>
        </w:div>
        <w:div w:id="544412642">
          <w:marLeft w:val="720"/>
          <w:marRight w:val="0"/>
          <w:marTop w:val="53"/>
          <w:marBottom w:val="0"/>
          <w:divBdr>
            <w:top w:val="none" w:sz="0" w:space="0" w:color="auto"/>
            <w:left w:val="none" w:sz="0" w:space="0" w:color="auto"/>
            <w:bottom w:val="none" w:sz="0" w:space="0" w:color="auto"/>
            <w:right w:val="none" w:sz="0" w:space="0" w:color="auto"/>
          </w:divBdr>
        </w:div>
        <w:div w:id="645861418">
          <w:marLeft w:val="288"/>
          <w:marRight w:val="0"/>
          <w:marTop w:val="62"/>
          <w:marBottom w:val="0"/>
          <w:divBdr>
            <w:top w:val="none" w:sz="0" w:space="0" w:color="auto"/>
            <w:left w:val="none" w:sz="0" w:space="0" w:color="auto"/>
            <w:bottom w:val="none" w:sz="0" w:space="0" w:color="auto"/>
            <w:right w:val="none" w:sz="0" w:space="0" w:color="auto"/>
          </w:divBdr>
        </w:div>
        <w:div w:id="1567229111">
          <w:marLeft w:val="720"/>
          <w:marRight w:val="0"/>
          <w:marTop w:val="53"/>
          <w:marBottom w:val="0"/>
          <w:divBdr>
            <w:top w:val="none" w:sz="0" w:space="0" w:color="auto"/>
            <w:left w:val="none" w:sz="0" w:space="0" w:color="auto"/>
            <w:bottom w:val="none" w:sz="0" w:space="0" w:color="auto"/>
            <w:right w:val="none" w:sz="0" w:space="0" w:color="auto"/>
          </w:divBdr>
        </w:div>
      </w:divsChild>
    </w:div>
    <w:div w:id="1744832518">
      <w:bodyDiv w:val="1"/>
      <w:marLeft w:val="0"/>
      <w:marRight w:val="0"/>
      <w:marTop w:val="0"/>
      <w:marBottom w:val="0"/>
      <w:divBdr>
        <w:top w:val="none" w:sz="0" w:space="0" w:color="auto"/>
        <w:left w:val="none" w:sz="0" w:space="0" w:color="auto"/>
        <w:bottom w:val="none" w:sz="0" w:space="0" w:color="auto"/>
        <w:right w:val="none" w:sz="0" w:space="0" w:color="auto"/>
      </w:divBdr>
    </w:div>
    <w:div w:id="1755593369">
      <w:bodyDiv w:val="1"/>
      <w:marLeft w:val="0"/>
      <w:marRight w:val="0"/>
      <w:marTop w:val="0"/>
      <w:marBottom w:val="0"/>
      <w:divBdr>
        <w:top w:val="none" w:sz="0" w:space="0" w:color="auto"/>
        <w:left w:val="none" w:sz="0" w:space="0" w:color="auto"/>
        <w:bottom w:val="none" w:sz="0" w:space="0" w:color="auto"/>
        <w:right w:val="none" w:sz="0" w:space="0" w:color="auto"/>
      </w:divBdr>
    </w:div>
    <w:div w:id="1781297578">
      <w:bodyDiv w:val="1"/>
      <w:marLeft w:val="0"/>
      <w:marRight w:val="0"/>
      <w:marTop w:val="0"/>
      <w:marBottom w:val="0"/>
      <w:divBdr>
        <w:top w:val="none" w:sz="0" w:space="0" w:color="auto"/>
        <w:left w:val="none" w:sz="0" w:space="0" w:color="auto"/>
        <w:bottom w:val="none" w:sz="0" w:space="0" w:color="auto"/>
        <w:right w:val="none" w:sz="0" w:space="0" w:color="auto"/>
      </w:divBdr>
      <w:divsChild>
        <w:div w:id="68188971">
          <w:marLeft w:val="288"/>
          <w:marRight w:val="0"/>
          <w:marTop w:val="86"/>
          <w:marBottom w:val="0"/>
          <w:divBdr>
            <w:top w:val="none" w:sz="0" w:space="0" w:color="auto"/>
            <w:left w:val="none" w:sz="0" w:space="0" w:color="auto"/>
            <w:bottom w:val="none" w:sz="0" w:space="0" w:color="auto"/>
            <w:right w:val="none" w:sz="0" w:space="0" w:color="auto"/>
          </w:divBdr>
        </w:div>
        <w:div w:id="1766732433">
          <w:marLeft w:val="720"/>
          <w:marRight w:val="0"/>
          <w:marTop w:val="77"/>
          <w:marBottom w:val="0"/>
          <w:divBdr>
            <w:top w:val="none" w:sz="0" w:space="0" w:color="auto"/>
            <w:left w:val="none" w:sz="0" w:space="0" w:color="auto"/>
            <w:bottom w:val="none" w:sz="0" w:space="0" w:color="auto"/>
            <w:right w:val="none" w:sz="0" w:space="0" w:color="auto"/>
          </w:divBdr>
        </w:div>
        <w:div w:id="1091389977">
          <w:marLeft w:val="720"/>
          <w:marRight w:val="0"/>
          <w:marTop w:val="77"/>
          <w:marBottom w:val="0"/>
          <w:divBdr>
            <w:top w:val="none" w:sz="0" w:space="0" w:color="auto"/>
            <w:left w:val="none" w:sz="0" w:space="0" w:color="auto"/>
            <w:bottom w:val="none" w:sz="0" w:space="0" w:color="auto"/>
            <w:right w:val="none" w:sz="0" w:space="0" w:color="auto"/>
          </w:divBdr>
        </w:div>
        <w:div w:id="64882131">
          <w:marLeft w:val="288"/>
          <w:marRight w:val="0"/>
          <w:marTop w:val="86"/>
          <w:marBottom w:val="0"/>
          <w:divBdr>
            <w:top w:val="none" w:sz="0" w:space="0" w:color="auto"/>
            <w:left w:val="none" w:sz="0" w:space="0" w:color="auto"/>
            <w:bottom w:val="none" w:sz="0" w:space="0" w:color="auto"/>
            <w:right w:val="none" w:sz="0" w:space="0" w:color="auto"/>
          </w:divBdr>
        </w:div>
        <w:div w:id="9911569">
          <w:marLeft w:val="288"/>
          <w:marRight w:val="0"/>
          <w:marTop w:val="86"/>
          <w:marBottom w:val="0"/>
          <w:divBdr>
            <w:top w:val="none" w:sz="0" w:space="0" w:color="auto"/>
            <w:left w:val="none" w:sz="0" w:space="0" w:color="auto"/>
            <w:bottom w:val="none" w:sz="0" w:space="0" w:color="auto"/>
            <w:right w:val="none" w:sz="0" w:space="0" w:color="auto"/>
          </w:divBdr>
        </w:div>
        <w:div w:id="904295924">
          <w:marLeft w:val="288"/>
          <w:marRight w:val="0"/>
          <w:marTop w:val="86"/>
          <w:marBottom w:val="0"/>
          <w:divBdr>
            <w:top w:val="none" w:sz="0" w:space="0" w:color="auto"/>
            <w:left w:val="none" w:sz="0" w:space="0" w:color="auto"/>
            <w:bottom w:val="none" w:sz="0" w:space="0" w:color="auto"/>
            <w:right w:val="none" w:sz="0" w:space="0" w:color="auto"/>
          </w:divBdr>
        </w:div>
        <w:div w:id="379207951">
          <w:marLeft w:val="288"/>
          <w:marRight w:val="0"/>
          <w:marTop w:val="86"/>
          <w:marBottom w:val="0"/>
          <w:divBdr>
            <w:top w:val="none" w:sz="0" w:space="0" w:color="auto"/>
            <w:left w:val="none" w:sz="0" w:space="0" w:color="auto"/>
            <w:bottom w:val="none" w:sz="0" w:space="0" w:color="auto"/>
            <w:right w:val="none" w:sz="0" w:space="0" w:color="auto"/>
          </w:divBdr>
        </w:div>
        <w:div w:id="1955864562">
          <w:marLeft w:val="720"/>
          <w:marRight w:val="0"/>
          <w:marTop w:val="77"/>
          <w:marBottom w:val="0"/>
          <w:divBdr>
            <w:top w:val="none" w:sz="0" w:space="0" w:color="auto"/>
            <w:left w:val="none" w:sz="0" w:space="0" w:color="auto"/>
            <w:bottom w:val="none" w:sz="0" w:space="0" w:color="auto"/>
            <w:right w:val="none" w:sz="0" w:space="0" w:color="auto"/>
          </w:divBdr>
        </w:div>
        <w:div w:id="598148299">
          <w:marLeft w:val="720"/>
          <w:marRight w:val="0"/>
          <w:marTop w:val="77"/>
          <w:marBottom w:val="0"/>
          <w:divBdr>
            <w:top w:val="none" w:sz="0" w:space="0" w:color="auto"/>
            <w:left w:val="none" w:sz="0" w:space="0" w:color="auto"/>
            <w:bottom w:val="none" w:sz="0" w:space="0" w:color="auto"/>
            <w:right w:val="none" w:sz="0" w:space="0" w:color="auto"/>
          </w:divBdr>
        </w:div>
      </w:divsChild>
    </w:div>
    <w:div w:id="1817532834">
      <w:bodyDiv w:val="1"/>
      <w:marLeft w:val="0"/>
      <w:marRight w:val="0"/>
      <w:marTop w:val="0"/>
      <w:marBottom w:val="0"/>
      <w:divBdr>
        <w:top w:val="none" w:sz="0" w:space="0" w:color="auto"/>
        <w:left w:val="none" w:sz="0" w:space="0" w:color="auto"/>
        <w:bottom w:val="none" w:sz="0" w:space="0" w:color="auto"/>
        <w:right w:val="none" w:sz="0" w:space="0" w:color="auto"/>
      </w:divBdr>
    </w:div>
    <w:div w:id="1900091824">
      <w:bodyDiv w:val="1"/>
      <w:marLeft w:val="0"/>
      <w:marRight w:val="0"/>
      <w:marTop w:val="0"/>
      <w:marBottom w:val="0"/>
      <w:divBdr>
        <w:top w:val="none" w:sz="0" w:space="0" w:color="auto"/>
        <w:left w:val="none" w:sz="0" w:space="0" w:color="auto"/>
        <w:bottom w:val="none" w:sz="0" w:space="0" w:color="auto"/>
        <w:right w:val="none" w:sz="0" w:space="0" w:color="auto"/>
      </w:divBdr>
    </w:div>
    <w:div w:id="1961180726">
      <w:bodyDiv w:val="1"/>
      <w:marLeft w:val="0"/>
      <w:marRight w:val="0"/>
      <w:marTop w:val="0"/>
      <w:marBottom w:val="0"/>
      <w:divBdr>
        <w:top w:val="none" w:sz="0" w:space="0" w:color="auto"/>
        <w:left w:val="none" w:sz="0" w:space="0" w:color="auto"/>
        <w:bottom w:val="none" w:sz="0" w:space="0" w:color="auto"/>
        <w:right w:val="none" w:sz="0" w:space="0" w:color="auto"/>
      </w:divBdr>
    </w:div>
    <w:div w:id="1981231527">
      <w:bodyDiv w:val="1"/>
      <w:marLeft w:val="0"/>
      <w:marRight w:val="0"/>
      <w:marTop w:val="0"/>
      <w:marBottom w:val="0"/>
      <w:divBdr>
        <w:top w:val="none" w:sz="0" w:space="0" w:color="auto"/>
        <w:left w:val="none" w:sz="0" w:space="0" w:color="auto"/>
        <w:bottom w:val="none" w:sz="0" w:space="0" w:color="auto"/>
        <w:right w:val="none" w:sz="0" w:space="0" w:color="auto"/>
      </w:divBdr>
    </w:div>
    <w:div w:id="205720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wmf"/><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wmf"/><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wmf"/><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footer" Target="footer1.xml"/><Relationship Id="rId35"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19.png"/><Relationship Id="rId1" Type="http://schemas.openxmlformats.org/officeDocument/2006/relationships/image" Target="media/image18.jpeg"/><Relationship Id="rId5" Type="http://schemas.openxmlformats.org/officeDocument/2006/relationships/image" Target="media/image22.png"/><Relationship Id="rId4"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solidFill>
                  <a:srgbClr val="189BC8"/>
                </a:solidFill>
              </a:defRPr>
            </a:pPr>
            <a:r>
              <a:rPr lang="de-DE" sz="1800" noProof="0" dirty="0" smtClean="0">
                <a:solidFill>
                  <a:schemeClr val="tx1"/>
                </a:solidFill>
              </a:rPr>
              <a:t>Stausituation in europäischen Ländern 2017 (in Stunden/Jahr</a:t>
            </a:r>
            <a:r>
              <a:rPr lang="de-DE" sz="1800" baseline="0" noProof="0" dirty="0" smtClean="0">
                <a:solidFill>
                  <a:schemeClr val="tx1"/>
                </a:solidFill>
              </a:rPr>
              <a:t> </a:t>
            </a:r>
            <a:r>
              <a:rPr lang="de-DE" sz="1800" noProof="0" dirty="0" smtClean="0">
                <a:solidFill>
                  <a:schemeClr val="tx1"/>
                </a:solidFill>
              </a:rPr>
              <a:t>im Stau) </a:t>
            </a:r>
            <a:endParaRPr lang="de-DE" sz="1800" noProof="0" dirty="0">
              <a:solidFill>
                <a:schemeClr val="tx1"/>
              </a:solidFill>
            </a:endParaRPr>
          </a:p>
        </c:rich>
      </c:tx>
      <c:layout>
        <c:manualLayout>
          <c:xMode val="edge"/>
          <c:yMode val="edge"/>
          <c:x val="0.12165542071135284"/>
          <c:y val="4.1440420895711955E-2"/>
        </c:manualLayout>
      </c:layout>
      <c:overlay val="0"/>
    </c:title>
    <c:autoTitleDeleted val="0"/>
    <c:plotArea>
      <c:layout/>
      <c:barChart>
        <c:barDir val="col"/>
        <c:grouping val="clustered"/>
        <c:varyColors val="0"/>
        <c:ser>
          <c:idx val="0"/>
          <c:order val="0"/>
          <c:tx>
            <c:strRef>
              <c:f>Sheet1!$B$1</c:f>
              <c:strCache>
                <c:ptCount val="1"/>
                <c:pt idx="0">
                  <c:v>Europe's most congested countries in 2018</c:v>
                </c:pt>
              </c:strCache>
            </c:strRef>
          </c:tx>
          <c:spPr>
            <a:solidFill>
              <a:srgbClr val="189BC8"/>
            </a:solidFill>
          </c:spPr>
          <c:invertIfNegative val="0"/>
          <c:dLbls>
            <c:dLbl>
              <c:idx val="1"/>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0-B435-4148-B7BE-AFA83783E180}"/>
                </c:ext>
              </c:extLst>
            </c:dLbl>
            <c:dLbl>
              <c:idx val="3"/>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1-B435-4148-B7BE-AFA83783E180}"/>
                </c:ext>
              </c:extLst>
            </c:dLbl>
            <c:dLbl>
              <c:idx val="7"/>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2-B435-4148-B7BE-AFA83783E180}"/>
                </c:ext>
              </c:extLst>
            </c:dLbl>
            <c:dLbl>
              <c:idx val="8"/>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3-B435-4148-B7BE-AFA83783E180}"/>
                </c:ext>
              </c:extLst>
            </c:dLbl>
            <c:spPr>
              <a:noFill/>
              <a:ln>
                <a:noFill/>
              </a:ln>
              <a:effectLst/>
            </c:spPr>
            <c:txPr>
              <a:bodyPr/>
              <a:lstStyle/>
              <a:p>
                <a:pPr>
                  <a:defRPr sz="1200">
                    <a:solidFill>
                      <a:srgbClr val="002E60"/>
                    </a:solidFill>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Russland</c:v>
                </c:pt>
                <c:pt idx="1">
                  <c:v>Türkei</c:v>
                </c:pt>
                <c:pt idx="2">
                  <c:v>UK</c:v>
                </c:pt>
                <c:pt idx="3">
                  <c:v>Deutschland</c:v>
                </c:pt>
                <c:pt idx="4">
                  <c:v>Polen</c:v>
                </c:pt>
                <c:pt idx="5">
                  <c:v>Slovakei</c:v>
                </c:pt>
                <c:pt idx="6">
                  <c:v>Luxemburg</c:v>
                </c:pt>
                <c:pt idx="7">
                  <c:v>Schweiz</c:v>
                </c:pt>
                <c:pt idx="8">
                  <c:v>Norwegen</c:v>
                </c:pt>
                <c:pt idx="9">
                  <c:v>Schweden</c:v>
                </c:pt>
                <c:pt idx="10">
                  <c:v>Österreich</c:v>
                </c:pt>
                <c:pt idx="11">
                  <c:v>Irland</c:v>
                </c:pt>
              </c:strCache>
            </c:strRef>
          </c:cat>
          <c:val>
            <c:numRef>
              <c:f>Sheet1!$B$2:$B$13</c:f>
              <c:numCache>
                <c:formatCode>General</c:formatCode>
                <c:ptCount val="12"/>
                <c:pt idx="0">
                  <c:v>41</c:v>
                </c:pt>
                <c:pt idx="1">
                  <c:v>32</c:v>
                </c:pt>
                <c:pt idx="2">
                  <c:v>31</c:v>
                </c:pt>
                <c:pt idx="3">
                  <c:v>30</c:v>
                </c:pt>
                <c:pt idx="4">
                  <c:v>29</c:v>
                </c:pt>
                <c:pt idx="5">
                  <c:v>29</c:v>
                </c:pt>
                <c:pt idx="6">
                  <c:v>28</c:v>
                </c:pt>
                <c:pt idx="7">
                  <c:v>27</c:v>
                </c:pt>
                <c:pt idx="8">
                  <c:v>26</c:v>
                </c:pt>
                <c:pt idx="9">
                  <c:v>26</c:v>
                </c:pt>
                <c:pt idx="10">
                  <c:v>25</c:v>
                </c:pt>
                <c:pt idx="11">
                  <c:v>23</c:v>
                </c:pt>
              </c:numCache>
            </c:numRef>
          </c:val>
          <c:extLst>
            <c:ext xmlns:c16="http://schemas.microsoft.com/office/drawing/2014/chart" uri="{C3380CC4-5D6E-409C-BE32-E72D297353CC}">
              <c16:uniqueId val="{00000004-B435-4148-B7BE-AFA83783E180}"/>
            </c:ext>
          </c:extLst>
        </c:ser>
        <c:dLbls>
          <c:showLegendKey val="0"/>
          <c:showVal val="0"/>
          <c:showCatName val="0"/>
          <c:showSerName val="0"/>
          <c:showPercent val="0"/>
          <c:showBubbleSize val="0"/>
        </c:dLbls>
        <c:gapWidth val="150"/>
        <c:axId val="100655872"/>
        <c:axId val="100657408"/>
      </c:barChart>
      <c:catAx>
        <c:axId val="100655872"/>
        <c:scaling>
          <c:orientation val="minMax"/>
        </c:scaling>
        <c:delete val="0"/>
        <c:axPos val="b"/>
        <c:numFmt formatCode="General" sourceLinked="0"/>
        <c:majorTickMark val="out"/>
        <c:minorTickMark val="none"/>
        <c:tickLblPos val="nextTo"/>
        <c:txPr>
          <a:bodyPr/>
          <a:lstStyle/>
          <a:p>
            <a:pPr>
              <a:defRPr sz="1200">
                <a:solidFill>
                  <a:srgbClr val="002E60"/>
                </a:solidFill>
              </a:defRPr>
            </a:pPr>
            <a:endParaRPr lang="de-DE"/>
          </a:p>
        </c:txPr>
        <c:crossAx val="100657408"/>
        <c:crosses val="autoZero"/>
        <c:auto val="1"/>
        <c:lblAlgn val="ctr"/>
        <c:lblOffset val="100"/>
        <c:noMultiLvlLbl val="0"/>
      </c:catAx>
      <c:valAx>
        <c:axId val="100657408"/>
        <c:scaling>
          <c:orientation val="minMax"/>
          <c:max val="51"/>
          <c:min val="0"/>
        </c:scaling>
        <c:delete val="0"/>
        <c:axPos val="l"/>
        <c:majorGridlines/>
        <c:numFmt formatCode="General" sourceLinked="1"/>
        <c:majorTickMark val="out"/>
        <c:minorTickMark val="none"/>
        <c:tickLblPos val="nextTo"/>
        <c:txPr>
          <a:bodyPr/>
          <a:lstStyle/>
          <a:p>
            <a:pPr>
              <a:defRPr sz="1200">
                <a:solidFill>
                  <a:srgbClr val="002E60"/>
                </a:solidFill>
              </a:defRPr>
            </a:pPr>
            <a:endParaRPr lang="de-DE"/>
          </a:p>
        </c:txPr>
        <c:crossAx val="100655872"/>
        <c:crosses val="autoZero"/>
        <c:crossBetween val="between"/>
      </c:valAx>
    </c:plotArea>
    <c:plotVisOnly val="1"/>
    <c:dispBlanksAs val="gap"/>
    <c:showDLblsOverMax val="0"/>
  </c:chart>
  <c:txPr>
    <a:bodyPr/>
    <a:lstStyle/>
    <a:p>
      <a:pPr>
        <a:defRPr sz="1800"/>
      </a:pPr>
      <a:endParaRPr lang="de-DE"/>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92A9073B-EFBF-4213-8219-15400258D679}"/>
      </w:docPartPr>
      <w:docPartBody>
        <w:p w:rsidR="00215AAE" w:rsidRDefault="00215AAE">
          <w:r w:rsidRPr="00D16982">
            <w:rPr>
              <w:rStyle w:val="Platzhaltertext"/>
            </w:rPr>
            <w:t>Klicken oder tippen Sie hier, um Text einzugeben.</w:t>
          </w:r>
        </w:p>
      </w:docPartBody>
    </w:docPart>
    <w:docPart>
      <w:docPartPr>
        <w:name w:val="956627A20D4147ED998BE1CD76AF3F44"/>
        <w:category>
          <w:name w:val="Allgemein"/>
          <w:gallery w:val="placeholder"/>
        </w:category>
        <w:types>
          <w:type w:val="bbPlcHdr"/>
        </w:types>
        <w:behaviors>
          <w:behavior w:val="content"/>
        </w:behaviors>
        <w:guid w:val="{1AAF140E-7FAC-4815-96E2-9F870A6F8507}"/>
      </w:docPartPr>
      <w:docPartBody>
        <w:p w:rsidR="00215AAE" w:rsidRDefault="00215AAE" w:rsidP="00215AAE">
          <w:pPr>
            <w:pStyle w:val="956627A20D4147ED998BE1CD76AF3F44"/>
          </w:pPr>
          <w:r w:rsidRPr="00D16982">
            <w:rPr>
              <w:rStyle w:val="Platzhaltertext"/>
            </w:rPr>
            <w:t>Klicken oder tippen Sie hier, um Text einzugeben.</w:t>
          </w:r>
        </w:p>
      </w:docPartBody>
    </w:docPart>
    <w:docPart>
      <w:docPartPr>
        <w:name w:val="404AAFA6E845455DA1602502B8EA11AC"/>
        <w:category>
          <w:name w:val="Allgemein"/>
          <w:gallery w:val="placeholder"/>
        </w:category>
        <w:types>
          <w:type w:val="bbPlcHdr"/>
        </w:types>
        <w:behaviors>
          <w:behavior w:val="content"/>
        </w:behaviors>
        <w:guid w:val="{2D832983-5737-4DEA-BB97-3C9441F773B8}"/>
      </w:docPartPr>
      <w:docPartBody>
        <w:p w:rsidR="009A20C2" w:rsidRDefault="009A20C2" w:rsidP="009A20C2">
          <w:pPr>
            <w:pStyle w:val="404AAFA6E845455DA1602502B8EA11AC"/>
          </w:pPr>
          <w:r w:rsidRPr="00D16982">
            <w:rPr>
              <w:rStyle w:val="Platzhaltertext"/>
            </w:rPr>
            <w:t>Klicken oder tippen Sie hier, um Text einzugeben.</w:t>
          </w:r>
        </w:p>
      </w:docPartBody>
    </w:docPart>
    <w:docPart>
      <w:docPartPr>
        <w:name w:val="7FB122354A1C47EBA72CE9DFFF6A2E0D"/>
        <w:category>
          <w:name w:val="Allgemein"/>
          <w:gallery w:val="placeholder"/>
        </w:category>
        <w:types>
          <w:type w:val="bbPlcHdr"/>
        </w:types>
        <w:behaviors>
          <w:behavior w:val="content"/>
        </w:behaviors>
        <w:guid w:val="{4D3B3DBE-EFD8-4E8F-B2CA-2DB339047ED1}"/>
      </w:docPartPr>
      <w:docPartBody>
        <w:p w:rsidR="00EA4421" w:rsidRDefault="009A20C2" w:rsidP="009A20C2">
          <w:pPr>
            <w:pStyle w:val="7FB122354A1C47EBA72CE9DFFF6A2E0D"/>
          </w:pPr>
          <w:r w:rsidRPr="00D16982">
            <w:rPr>
              <w:rStyle w:val="Platzhaltertext"/>
            </w:rPr>
            <w:t>Klicken oder tippen Sie hier, um Text einzugeben.</w:t>
          </w:r>
        </w:p>
      </w:docPartBody>
    </w:docPart>
    <w:docPart>
      <w:docPartPr>
        <w:name w:val="6979ADC9FC70469381BB86CD7C277C02"/>
        <w:category>
          <w:name w:val="Allgemein"/>
          <w:gallery w:val="placeholder"/>
        </w:category>
        <w:types>
          <w:type w:val="bbPlcHdr"/>
        </w:types>
        <w:behaviors>
          <w:behavior w:val="content"/>
        </w:behaviors>
        <w:guid w:val="{C21BEF2E-EFA1-4BE1-ADF5-7831BBD44D2D}"/>
      </w:docPartPr>
      <w:docPartBody>
        <w:p w:rsidR="00F800ED" w:rsidRDefault="00EA4421" w:rsidP="00EA4421">
          <w:pPr>
            <w:pStyle w:val="6979ADC9FC70469381BB86CD7C277C02"/>
          </w:pPr>
          <w:r w:rsidRPr="00D16982">
            <w:rPr>
              <w:rStyle w:val="Platzhaltertext"/>
            </w:rPr>
            <w:t>Klicken oder tippen Sie hier, um Text einzugeben.</w:t>
          </w:r>
        </w:p>
      </w:docPartBody>
    </w:docPart>
    <w:docPart>
      <w:docPartPr>
        <w:name w:val="8D01AA01140E4D2C89408329D161D995"/>
        <w:category>
          <w:name w:val="Allgemein"/>
          <w:gallery w:val="placeholder"/>
        </w:category>
        <w:types>
          <w:type w:val="bbPlcHdr"/>
        </w:types>
        <w:behaviors>
          <w:behavior w:val="content"/>
        </w:behaviors>
        <w:guid w:val="{676D1F13-0410-4DD3-AA0C-496CCE52FF3B}"/>
      </w:docPartPr>
      <w:docPartBody>
        <w:p w:rsidR="002E715E" w:rsidRDefault="005C7854" w:rsidP="005C7854">
          <w:pPr>
            <w:pStyle w:val="8D01AA01140E4D2C89408329D161D995"/>
          </w:pPr>
          <w:r w:rsidRPr="00D16982">
            <w:rPr>
              <w:rStyle w:val="Platzhaltertext"/>
            </w:rPr>
            <w:t>Klicken oder tippen Sie hier, um Text einzugeben.</w:t>
          </w:r>
        </w:p>
      </w:docPartBody>
    </w:docPart>
    <w:docPart>
      <w:docPartPr>
        <w:name w:val="79F2E523C96A43559DC751AE9AA8BE52"/>
        <w:category>
          <w:name w:val="Allgemein"/>
          <w:gallery w:val="placeholder"/>
        </w:category>
        <w:types>
          <w:type w:val="bbPlcHdr"/>
        </w:types>
        <w:behaviors>
          <w:behavior w:val="content"/>
        </w:behaviors>
        <w:guid w:val="{C53BA8C1-A752-4251-8525-90A11BA7D6D7}"/>
      </w:docPartPr>
      <w:docPartBody>
        <w:p w:rsidR="002E715E" w:rsidRDefault="005C7854" w:rsidP="005C7854">
          <w:pPr>
            <w:pStyle w:val="79F2E523C96A43559DC751AE9AA8BE52"/>
          </w:pPr>
          <w:r w:rsidRPr="00D1698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5C12"/>
    <w:rsid w:val="00062D5A"/>
    <w:rsid w:val="00171B80"/>
    <w:rsid w:val="00215AAE"/>
    <w:rsid w:val="002E715E"/>
    <w:rsid w:val="005C7854"/>
    <w:rsid w:val="007C0A30"/>
    <w:rsid w:val="007E2B4E"/>
    <w:rsid w:val="00984BFA"/>
    <w:rsid w:val="009A20C2"/>
    <w:rsid w:val="00A404B5"/>
    <w:rsid w:val="00AC5315"/>
    <w:rsid w:val="00B75A94"/>
    <w:rsid w:val="00D058E2"/>
    <w:rsid w:val="00E00299"/>
    <w:rsid w:val="00E55C12"/>
    <w:rsid w:val="00EA4421"/>
    <w:rsid w:val="00EE5CEE"/>
    <w:rsid w:val="00F27FDF"/>
    <w:rsid w:val="00F55177"/>
    <w:rsid w:val="00F800E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C7854"/>
    <w:rPr>
      <w:color w:val="808080"/>
    </w:rPr>
  </w:style>
  <w:style w:type="paragraph" w:customStyle="1" w:styleId="956627A20D4147ED998BE1CD76AF3F44">
    <w:name w:val="956627A20D4147ED998BE1CD76AF3F44"/>
    <w:rsid w:val="00215AAE"/>
  </w:style>
  <w:style w:type="paragraph" w:customStyle="1" w:styleId="404AAFA6E845455DA1602502B8EA11AC">
    <w:name w:val="404AAFA6E845455DA1602502B8EA11AC"/>
    <w:rsid w:val="009A20C2"/>
  </w:style>
  <w:style w:type="paragraph" w:customStyle="1" w:styleId="7FB122354A1C47EBA72CE9DFFF6A2E0D">
    <w:name w:val="7FB122354A1C47EBA72CE9DFFF6A2E0D"/>
    <w:rsid w:val="009A20C2"/>
  </w:style>
  <w:style w:type="paragraph" w:customStyle="1" w:styleId="6979ADC9FC70469381BB86CD7C277C02">
    <w:name w:val="6979ADC9FC70469381BB86CD7C277C02"/>
    <w:rsid w:val="00EA4421"/>
  </w:style>
  <w:style w:type="paragraph" w:customStyle="1" w:styleId="8D01AA01140E4D2C89408329D161D995">
    <w:name w:val="8D01AA01140E4D2C89408329D161D995"/>
    <w:rsid w:val="005C7854"/>
  </w:style>
  <w:style w:type="paragraph" w:customStyle="1" w:styleId="79F2E523C96A43559DC751AE9AA8BE52">
    <w:name w:val="79F2E523C96A43559DC751AE9AA8BE52"/>
    <w:rsid w:val="005C78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der zum Foliensatz „Zukunftstrends im Güterverkeh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12665B-4D00-408A-B3FF-73C50E523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361</Words>
  <Characters>46375</Characters>
  <Application>Microsoft Office Word</Application>
  <DocSecurity>0</DocSecurity>
  <Lines>386</Lines>
  <Paragraphs>1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Zukunftstrends im Güterverkehr</vt:lpstr>
      <vt:lpstr>Zukunftstrends im Güterverkehr</vt:lpstr>
    </vt:vector>
  </TitlesOfParts>
  <Company>FHOOe</Company>
  <LinksUpToDate>false</LinksUpToDate>
  <CharactersWithSpaces>5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ukunftstrends im Güterverkehr</dc:title>
  <dc:subject/>
  <dc:creator>Stockhammer Verena</dc:creator>
  <cp:keywords/>
  <dc:description/>
  <cp:lastModifiedBy>Hofbauer Florian</cp:lastModifiedBy>
  <cp:revision>16</cp:revision>
  <dcterms:created xsi:type="dcterms:W3CDTF">2019-07-08T13:50:00Z</dcterms:created>
  <dcterms:modified xsi:type="dcterms:W3CDTF">2019-07-2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0ryhucoi8cgpmz0u3p0103w0d8f0n0cj26zbk7re0pyvv3; ProjectName=HofbauerFlorian</vt:lpwstr>
  </property>
  <property fmtid="{D5CDD505-2E9C-101B-9397-08002B2CF9AE}" pid="3" name="CitaviDocumentProperty_7">
    <vt:lpwstr>HofbauerFlorian</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3.0.0</vt:lpwstr>
  </property>
</Properties>
</file>